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27E58" w14:textId="1720F2FD" w:rsidR="00C95770" w:rsidRPr="007B01ED" w:rsidRDefault="00B51552">
      <w:pPr>
        <w:pStyle w:val="NoSpacing"/>
        <w:rPr>
          <w:rFonts w:ascii="Times New Roman" w:hAnsi="Times New Roman" w:cs="Times New Roman"/>
          <w:b/>
          <w:bCs/>
          <w:sz w:val="24"/>
          <w:szCs w:val="24"/>
        </w:rPr>
      </w:pPr>
      <w:bookmarkStart w:id="0" w:name="_Hlk206843584"/>
      <w:r w:rsidRPr="007B01ED">
        <w:rPr>
          <w:rFonts w:ascii="Times New Roman" w:hAnsi="Times New Roman" w:cs="Times New Roman"/>
          <w:b/>
          <w:bCs/>
          <w:color w:val="000000" w:themeColor="text1"/>
          <w:sz w:val="24"/>
          <w:szCs w:val="24"/>
        </w:rPr>
        <w:t xml:space="preserve">An Overview of the Effectiveness of Chemo-physiochemical </w:t>
      </w:r>
      <w:r w:rsidRPr="007B01ED">
        <w:rPr>
          <w:rFonts w:ascii="Times New Roman" w:hAnsi="Times New Roman" w:cs="Times New Roman"/>
          <w:b/>
          <w:bCs/>
          <w:sz w:val="24"/>
          <w:szCs w:val="24"/>
        </w:rPr>
        <w:t>Combinative Pretreatment Approach in Fermentable Sugar Yield for Bioethanol Production</w:t>
      </w:r>
    </w:p>
    <w:bookmarkEnd w:id="0"/>
    <w:p w14:paraId="718F03D0" w14:textId="77777777" w:rsidR="00C95770" w:rsidRPr="007B01ED" w:rsidRDefault="00C95770" w:rsidP="00B91474">
      <w:pPr>
        <w:pStyle w:val="NoSpacing"/>
        <w:spacing w:line="360" w:lineRule="auto"/>
        <w:jc w:val="both"/>
        <w:rPr>
          <w:rFonts w:ascii="Times New Roman" w:hAnsi="Times New Roman" w:cs="Times New Roman"/>
          <w:sz w:val="24"/>
          <w:szCs w:val="24"/>
        </w:rPr>
      </w:pPr>
    </w:p>
    <w:p w14:paraId="432328BF" w14:textId="77777777" w:rsidR="00C95770" w:rsidRPr="007B01ED" w:rsidRDefault="00C95770" w:rsidP="00B91474">
      <w:pPr>
        <w:spacing w:after="0" w:line="360" w:lineRule="auto"/>
        <w:jc w:val="both"/>
        <w:rPr>
          <w:rFonts w:ascii="Times New Roman" w:hAnsi="Times New Roman" w:cs="Times New Roman"/>
          <w:sz w:val="24"/>
          <w:szCs w:val="24"/>
        </w:rPr>
      </w:pPr>
    </w:p>
    <w:p w14:paraId="2AA639D0" w14:textId="0CDD1BA3" w:rsidR="00C95770" w:rsidRPr="007B01ED" w:rsidRDefault="00B51552" w:rsidP="00B91474">
      <w:pPr>
        <w:pStyle w:val="Heading1"/>
        <w:numPr>
          <w:ilvl w:val="0"/>
          <w:numId w:val="0"/>
        </w:numPr>
        <w:spacing w:line="360" w:lineRule="auto"/>
        <w:jc w:val="both"/>
        <w:rPr>
          <w:rFonts w:ascii="Times New Roman" w:hAnsi="Times New Roman" w:cs="Times New Roman"/>
          <w:b/>
          <w:sz w:val="24"/>
          <w:szCs w:val="24"/>
        </w:rPr>
      </w:pPr>
      <w:r w:rsidRPr="007B01ED">
        <w:rPr>
          <w:rFonts w:ascii="Times New Roman" w:hAnsi="Times New Roman" w:cs="Times New Roman"/>
          <w:b/>
          <w:color w:val="auto"/>
          <w:sz w:val="24"/>
          <w:szCs w:val="24"/>
        </w:rPr>
        <w:t>Abstract</w:t>
      </w:r>
      <w:r w:rsidRPr="007B01ED">
        <w:rPr>
          <w:rFonts w:ascii="Times New Roman" w:hAnsi="Times New Roman" w:cs="Times New Roman"/>
          <w:b/>
          <w:sz w:val="24"/>
          <w:szCs w:val="24"/>
        </w:rPr>
        <w:tab/>
      </w:r>
    </w:p>
    <w:p w14:paraId="4139BB70" w14:textId="0B569277" w:rsidR="00CC2B3C" w:rsidRPr="00EC382C" w:rsidRDefault="008C0DBB" w:rsidP="00EC382C">
      <w:pPr>
        <w:pStyle w:val="NormalWeb"/>
        <w:spacing w:before="0" w:beforeAutospacing="0" w:after="0" w:afterAutospacing="0"/>
        <w:jc w:val="both"/>
      </w:pPr>
      <w:r w:rsidRPr="00EC7F7A">
        <w:t>Research on Biofuel</w:t>
      </w:r>
      <w:r w:rsidR="00CC2B3C" w:rsidRPr="00EC382C">
        <w:t xml:space="preserve"> </w:t>
      </w:r>
      <w:r w:rsidRPr="00EC382C">
        <w:t>has gained</w:t>
      </w:r>
      <w:r w:rsidR="00CC2B3C" w:rsidRPr="00EC382C">
        <w:t xml:space="preserve"> attention amidst growing global energy demands and the push for alternatives to fossil fuels. This review paper explores the</w:t>
      </w:r>
      <w:r w:rsidRPr="00EC382C">
        <w:t xml:space="preserve"> synergistic effect of a chemical and physiochemical combinative pretreatment </w:t>
      </w:r>
      <w:r w:rsidR="00EC382C">
        <w:t xml:space="preserve">such as </w:t>
      </w:r>
      <w:r w:rsidR="00EC382C" w:rsidRPr="00EC382C">
        <w:t xml:space="preserve">microwave-assisted pretreatment, ultrasonic-assisted pretreatment and liquid-hot water (LHW) assisted pretreatment </w:t>
      </w:r>
      <w:r w:rsidR="00EC382C">
        <w:t>o</w:t>
      </w:r>
      <w:r w:rsidRPr="00EC382C">
        <w:t xml:space="preserve">n </w:t>
      </w:r>
      <w:r w:rsidR="00EC382C">
        <w:t xml:space="preserve">the fermentable sugar and </w:t>
      </w:r>
      <w:r w:rsidRPr="00EC382C">
        <w:t>bio</w:t>
      </w:r>
      <w:r w:rsidR="00EC382C">
        <w:t>ethanol</w:t>
      </w:r>
      <w:r w:rsidRPr="00EC382C">
        <w:t xml:space="preserve"> yield</w:t>
      </w:r>
      <w:r w:rsidR="00EC382C">
        <w:t xml:space="preserve"> from selected biomasses</w:t>
      </w:r>
      <w:r w:rsidR="00CC2B3C" w:rsidRPr="00EC382C">
        <w:t xml:space="preserve">. Methods employed include assessing the </w:t>
      </w:r>
      <w:r w:rsidR="00EC382C">
        <w:t xml:space="preserve">delignification </w:t>
      </w:r>
      <w:r w:rsidR="00CC2B3C" w:rsidRPr="00EC382C">
        <w:t xml:space="preserve">efficiency and </w:t>
      </w:r>
      <w:r w:rsidRPr="00EC382C">
        <w:t xml:space="preserve">the sugar </w:t>
      </w:r>
      <w:r w:rsidR="00CC2B3C" w:rsidRPr="00EC382C">
        <w:t xml:space="preserve">yield of biomass </w:t>
      </w:r>
      <w:r w:rsidRPr="00EC382C">
        <w:t>from the different combinative methods</w:t>
      </w:r>
      <w:r w:rsidR="00EC382C">
        <w:t>.</w:t>
      </w:r>
      <w:r w:rsidRPr="00EC382C">
        <w:t xml:space="preserve"> </w:t>
      </w:r>
      <w:r w:rsidR="00CC2B3C" w:rsidRPr="00EC382C">
        <w:t xml:space="preserve">The analysis also encompasses </w:t>
      </w:r>
      <w:r w:rsidRPr="00EC382C">
        <w:t xml:space="preserve">the </w:t>
      </w:r>
      <w:r w:rsidR="00CC2B3C" w:rsidRPr="00EC382C">
        <w:t xml:space="preserve">evaluation of the economic viability of using </w:t>
      </w:r>
      <w:r w:rsidRPr="00EC382C">
        <w:t>the combinative pretreatment methods f</w:t>
      </w:r>
      <w:r w:rsidR="00CC2B3C" w:rsidRPr="00EC382C">
        <w:t xml:space="preserve">or </w:t>
      </w:r>
      <w:r w:rsidRPr="00EC382C">
        <w:t>bio</w:t>
      </w:r>
      <w:r w:rsidR="00EC382C">
        <w:t>ethanol</w:t>
      </w:r>
      <w:r w:rsidRPr="00EC382C">
        <w:t xml:space="preserve"> </w:t>
      </w:r>
      <w:r w:rsidR="00CC2B3C" w:rsidRPr="00EC382C">
        <w:t>production, along with an examination of its environmental impacts</w:t>
      </w:r>
      <w:r w:rsidR="00EC382C">
        <w:t>.</w:t>
      </w:r>
      <w:r w:rsidR="00CC2B3C" w:rsidRPr="00EC382C">
        <w:t xml:space="preserve"> Results demonstrate that</w:t>
      </w:r>
      <w:r w:rsidR="00844A05" w:rsidRPr="00EC382C">
        <w:t xml:space="preserve"> chemo-physical combinative pretreatment</w:t>
      </w:r>
      <w:r w:rsidR="00CC2B3C" w:rsidRPr="00EC382C">
        <w:t xml:space="preserve"> has considerable potential for sustainable energy practices due to its </w:t>
      </w:r>
      <w:r w:rsidR="00844A05" w:rsidRPr="00EC382C">
        <w:t>synergistic effects, reduction in pretreatment time, low chemical consumption, and environmentally friendly</w:t>
      </w:r>
      <w:r w:rsidR="00CC2B3C" w:rsidRPr="00EC382C">
        <w:t xml:space="preserve">. Despite challenges in cost competitiveness with </w:t>
      </w:r>
      <w:r w:rsidR="00844A05" w:rsidRPr="00EC382C">
        <w:t xml:space="preserve">the pretreatment equipment and the ecofriendly chemicals for the pretreatment, recycling of these green chemicals such as deep eutectic solvent, </w:t>
      </w:r>
      <w:r w:rsidR="00CC2B3C" w:rsidRPr="00EC382C">
        <w:t xml:space="preserve">show economic promise. Conclusively, </w:t>
      </w:r>
      <w:r w:rsidR="00844A05" w:rsidRPr="00EC382C">
        <w:t>chemo</w:t>
      </w:r>
      <w:r w:rsidR="00EC382C">
        <w:t>-</w:t>
      </w:r>
      <w:r w:rsidR="00844A05" w:rsidRPr="00EC382C">
        <w:t xml:space="preserve">physical combinative pretreatment </w:t>
      </w:r>
      <w:r w:rsidR="00CC2B3C" w:rsidRPr="00EC382C">
        <w:t xml:space="preserve">presents a viable option for biomass energy, potentially playing a pivotal role in the biomass sector as the energy landscape shifts towards more sustainable solutions; although, </w:t>
      </w:r>
      <w:r w:rsidR="00844A05" w:rsidRPr="00EC382C">
        <w:t>the pretreatment conditions</w:t>
      </w:r>
      <w:r w:rsidR="00CC2B3C" w:rsidRPr="00EC382C">
        <w:t xml:space="preserve"> need further addressing</w:t>
      </w:r>
      <w:r w:rsidR="00844A05" w:rsidRPr="00EC382C">
        <w:t xml:space="preserve"> through a robust </w:t>
      </w:r>
      <w:r w:rsidR="00EC382C" w:rsidRPr="00EC382C">
        <w:t xml:space="preserve">process </w:t>
      </w:r>
      <w:r w:rsidR="00844A05" w:rsidRPr="00EC382C">
        <w:t>optimization design.</w:t>
      </w:r>
    </w:p>
    <w:p w14:paraId="74828B4E" w14:textId="1979F29E" w:rsidR="000950B5" w:rsidRPr="007B01ED" w:rsidRDefault="000950B5" w:rsidP="00B91474">
      <w:pPr>
        <w:pStyle w:val="NormalWeb"/>
        <w:spacing w:line="360" w:lineRule="auto"/>
        <w:jc w:val="both"/>
      </w:pPr>
      <w:r w:rsidRPr="007B01ED">
        <w:rPr>
          <w:rStyle w:val="Strong"/>
        </w:rPr>
        <w:t xml:space="preserve">Keywords: </w:t>
      </w:r>
      <w:r w:rsidRPr="007B01ED">
        <w:t>Pretreatment, Chemo-physicochemical, Microwave-assisted, Ultrasonic-assisted, Liquid-hot-water, Lignocellulose Biomass.</w:t>
      </w:r>
    </w:p>
    <w:p w14:paraId="54A087C8" w14:textId="77777777" w:rsidR="00C95770" w:rsidRPr="00495BBA" w:rsidRDefault="00B51552" w:rsidP="006F7893">
      <w:pPr>
        <w:pStyle w:val="Heading1"/>
        <w:rPr>
          <w:rFonts w:ascii="Times New Roman" w:hAnsi="Times New Roman" w:cs="Times New Roman"/>
          <w:b/>
          <w:bCs/>
          <w:color w:val="auto"/>
          <w:sz w:val="24"/>
          <w:szCs w:val="24"/>
        </w:rPr>
      </w:pPr>
      <w:r w:rsidRPr="00495BBA">
        <w:rPr>
          <w:rFonts w:ascii="Times New Roman" w:hAnsi="Times New Roman" w:cs="Times New Roman"/>
          <w:b/>
          <w:bCs/>
          <w:color w:val="auto"/>
          <w:sz w:val="24"/>
          <w:szCs w:val="24"/>
        </w:rPr>
        <w:t>Introduction</w:t>
      </w:r>
    </w:p>
    <w:p w14:paraId="0114A830" w14:textId="53D26996" w:rsidR="00C95770" w:rsidRPr="007B01ED" w:rsidRDefault="000950B5" w:rsidP="00B91474">
      <w:pPr>
        <w:spacing w:line="360" w:lineRule="auto"/>
        <w:jc w:val="both"/>
        <w:rPr>
          <w:rFonts w:ascii="Times New Roman" w:hAnsi="Times New Roman" w:cs="Times New Roman"/>
          <w:sz w:val="24"/>
          <w:szCs w:val="24"/>
        </w:rPr>
      </w:pPr>
      <w:r w:rsidRPr="007B01ED">
        <w:rPr>
          <w:rFonts w:ascii="Times New Roman" w:hAnsi="Times New Roman" w:cs="Times New Roman"/>
          <w:sz w:val="24"/>
          <w:szCs w:val="24"/>
        </w:rPr>
        <w:t xml:space="preserve">Global warming is a major challenge from the combustion of fossil fuels. This massive worldwide epidemic poses a threat to both human existence and the way they live. Because more greenhouse gases are produced when fossil fuels are burned, the average surface temperature of Earth has been rising continuously. These gases absorb infrared light, causing global warming </w:t>
      </w:r>
      <w:r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1016/B978-0-08-102426-3.00014-X","ISBN":"9780081024263","abstract":"Global warming and energy resource depletion have received widespread attention over the past several decades. Understanding the need for mitigating and adapting to current changes in the globe has led to the global urgency to develop and deploy sustainable fuel alternatives. Biofuels have been recognized as a viable energy alternative. They have the potential to mitigate current global warming and energy resource depletion issues. This chapter provides an in-depth examination of biofuels specific to different categories, characteristics, and analysis. Furthermore, the chapter also explores various biofuel production techniques that will explain the entire process of converting biomass to fuel. Further analysis of current policy in a Canadian context is also discussed.","author":[{"dropping-particle":"","family":"Dahman","given":"Yaser","non-dropping-particle":"","parse-names":false,"suffix":""},{"dropping-particle":"","family":"Syed","given":"Kashif","non-dropping-particle":"","parse-names":false,"suffix":""},{"dropping-particle":"","family":"Begum","given":"Sarkar","non-dropping-particle":"","parse-names":false,"suffix":""},{"dropping-particle":"","family":"Roy","given":"Pallavi","non-dropping-particle":"","parse-names":false,"suffix":""},{"dropping-particle":"","family":"Mohtasebi","given":"Banafsheh","non-dropping-particle":"","parse-names":false,"suffix":""}],"container-title":"Biomass, Biopolymer-Based Materials, and Bioenergy: Construction, Biomedical, and other Industrial Applications","id":"ITEM-1","issued":{"date-parts":[["2019"]]},"number-of-pages":"277-325","publisher":"Elsevier Ltd","title":"Biofuels: Their characteristics and analysis","type":"book"},"uris":["http://www.mendeley.com/documents/?uuid=5e7c8b81-5abe-4158-b273-b133db3f4d6d","http://www.mendeley.com/documents/?uuid=75bb9abd-0f86-46bf-abf9-f4e03ae11a1e"]}],"mendeley":{"formattedCitation":"(Dahman et al., 2019)","plainTextFormattedCitation":"(Dahman et al., 2019)","previouslyFormattedCitation":"[1]"},"properties":{"noteIndex":0},"schema":"https://github.com/citation-style-language/schema/raw/master/csl-citation.json"}</w:instrText>
      </w:r>
      <w:r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Dahman et al., 2019)</w:t>
      </w:r>
      <w:r w:rsidRPr="007B01ED">
        <w:rPr>
          <w:rFonts w:ascii="Times New Roman" w:hAnsi="Times New Roman" w:cs="Times New Roman"/>
          <w:sz w:val="24"/>
          <w:szCs w:val="24"/>
          <w:shd w:val="clear" w:color="auto" w:fill="FFFFFF"/>
        </w:rPr>
        <w:fldChar w:fldCharType="end"/>
      </w:r>
      <w:r w:rsidRPr="007B01ED">
        <w:rPr>
          <w:rFonts w:ascii="Times New Roman" w:hAnsi="Times New Roman" w:cs="Times New Roman"/>
          <w:sz w:val="24"/>
          <w:szCs w:val="24"/>
          <w:shd w:val="clear" w:color="auto" w:fill="FFFFFF"/>
        </w:rPr>
        <w:t xml:space="preserve">. </w:t>
      </w:r>
      <w:r w:rsidRPr="007B01ED">
        <w:rPr>
          <w:rFonts w:ascii="Times New Roman" w:hAnsi="Times New Roman" w:cs="Times New Roman"/>
          <w:sz w:val="24"/>
          <w:szCs w:val="24"/>
        </w:rPr>
        <w:t xml:space="preserve">While fighting the effects of greenhouse gases produced using conventional fuels, these fuel sources are rapidly running out, and it is predicted that, at the rate at which fossil fuels are consumed, they will only be available for the world's energy demand for a limited number of years </w:t>
      </w:r>
      <w:r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1016/B978-0-08-102426-3.00014-X","ISBN":"9780081024263","abstract":"Global warming and energy resource depletion have received widespread attention over the past several decades. Understanding the need for mitigating and adapting to current changes in the globe has led to the global urgency to develop and deploy sustainable fuel alternatives. Biofuels have been recognized as a viable energy alternative. They have the potential to mitigate current global warming and energy resource depletion issues. This chapter provides an in-depth examination of biofuels specific to different categories, characteristics, and analysis. Furthermore, the chapter also explores various biofuel production techniques that will explain the entire process of converting biomass to fuel. Further analysis of current policy in a Canadian context is also discussed.","author":[{"dropping-particle":"","family":"Dahman","given":"Yaser","non-dropping-particle":"","parse-names":false,"suffix":""},{"dropping-particle":"","family":"Syed","given":"Kashif","non-dropping-particle":"","parse-names":false,"suffix":""},{"dropping-particle":"","family":"Begum","given":"Sarkar","non-dropping-particle":"","parse-names":false,"suffix":""},{"dropping-particle":"","family":"Roy","given":"Pallavi","non-dropping-particle":"","parse-names":false,"suffix":""},{"dropping-particle":"","family":"Mohtasebi","given":"Banafsheh","non-dropping-particle":"","parse-names":false,"suffix":""}],"container-title":"Biomass, Biopolymer-Based Materials, and Bioenergy: Construction, Biomedical, and other Industrial Applications","id":"ITEM-1","issued":{"date-parts":[["2019"]]},"number-of-pages":"277-325","publisher":"Elsevier Ltd","title":"Biofuels: Their characteristics and analysis","type":"book"},"uris":["http://www.mendeley.com/documents/?uuid=75bb9abd-0f86-46bf-abf9-f4e03ae11a1e","http://www.mendeley.com/documents/?uuid=5e7c8b81-5abe-4158-b273-b133db3f4d6d"]}],"mendeley":{"formattedCitation":"(Dahman et al., 2019)","plainTextFormattedCitation":"(Dahman et al., 2019)","previouslyFormattedCitation":"[1]"},"properties":{"noteIndex":0},"schema":"https://github.com/citation-style-language/schema/raw/master/csl-citation.json"}</w:instrText>
      </w:r>
      <w:r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Dahman et al., 2019)</w:t>
      </w:r>
      <w:r w:rsidRPr="007B01ED">
        <w:rPr>
          <w:rFonts w:ascii="Times New Roman" w:hAnsi="Times New Roman" w:cs="Times New Roman"/>
          <w:sz w:val="24"/>
          <w:szCs w:val="24"/>
          <w:shd w:val="clear" w:color="auto" w:fill="FFFFFF"/>
        </w:rPr>
        <w:fldChar w:fldCharType="end"/>
      </w:r>
      <w:r w:rsidRPr="007B01ED">
        <w:rPr>
          <w:rFonts w:ascii="Times New Roman" w:hAnsi="Times New Roman" w:cs="Times New Roman"/>
          <w:sz w:val="24"/>
          <w:szCs w:val="24"/>
          <w:shd w:val="clear" w:color="auto" w:fill="FFFFFF"/>
        </w:rPr>
        <w:t xml:space="preserve">. </w:t>
      </w:r>
      <w:r w:rsidRPr="007B01ED">
        <w:rPr>
          <w:rFonts w:ascii="Times New Roman" w:hAnsi="Times New Roman" w:cs="Times New Roman"/>
          <w:sz w:val="24"/>
          <w:szCs w:val="24"/>
        </w:rPr>
        <w:t xml:space="preserve">Biofuels have been proposed as an advantageous substitute for fossil fuel owing to their numerous advantages, which include sustainability, cost-effectiveness, and minimal greenhouse gas emission </w:t>
      </w:r>
      <w:r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1007/s12010-009-8561-8","ISSN":"02732289","PMID":"19337862","abstract":"Forest biomass is a promising resource for future biofuels and bioproducts. Pre-pulping extraction of hemicellulose by alkaline (Green Liquor) pretreatment produces a neutral-pH extract containing hemicellulose-derived oligomers. A near-term option for use of this extract is to hydrolyze the oligomers to fermentable monomer sugars. Chips of mixed northern hardwoods were cooked in a rocking digester at 160 °C for 110 min in Green Liquor at a concentration of 3% Na2O equivalent salts on dry wood. The mass of wood extracted into the Green Liquor extract was approximately 11.4% of the debarked wood mass, which resulted in a dilute solution of oligomeric hemicelluloses sugars. The concentration of the extract was increased through partial evaporation prior to hydrolysis. Dilute sulfuric acid hydrolysis was applied at conditions ranging from 100 to 160 °C, 2% to 6% (w/v) H2SO4, and 2- to 258-min residence time. The maximum fermentable sugar concentration achieved from evaporated extract was 10.7 g/L, representing 90.7% of the maximum possible yield. Application of the biomass pretreatment severity function to the hydrolysis results proved to offer a relatively poor prediction of temperature and reaction time interaction. The combined severity function, which incorporates reaction time, temperature, and acid concentration, did prove to provide a useful means of trading off the combined effects of these three variables on total sugar yields.","author":[{"dropping-particle":"","family":"Um","given":"Byung Hwan","non-dropping-particle":"","parse-names":false,"suffix":""},{"dropping-particle":"","family":"Walsum","given":"G. Peter","non-dropping-particle":"Van","parse-names":false,"suffix":""}],"container-title":"Applied Biochemistry and Biotechnology","id":"ITEM-1","issue":"1-3","issued":{"date-parts":[["2009"]]},"page":"127-138","title":"Acid hydrolysis of hemicellulose in green liquor pre-pulping extract of mixed northern hardwoods","type":"article-journal","volume":"153"},"uris":["http://www.mendeley.com/documents/?uuid=418d39a0-4b0a-48c4-b0df-379cea0887ad","http://www.mendeley.com/documents/?uuid=86f8de02-38df-49f2-b521-90d2f27fcbb3"]}],"mendeley":{"formattedCitation":"(Um &amp; Van Walsum, 2009)","plainTextFormattedCitation":"(Um &amp; Van Walsum, 2009)","previouslyFormattedCitation":"[2]"},"properties":{"noteIndex":0},"schema":"https://github.com/citation-style-language/schema/raw/master/csl-citation.json"}</w:instrText>
      </w:r>
      <w:r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Um &amp; Van Walsum, 2009)</w:t>
      </w:r>
      <w:r w:rsidRPr="007B01ED">
        <w:rPr>
          <w:rFonts w:ascii="Times New Roman" w:hAnsi="Times New Roman" w:cs="Times New Roman"/>
          <w:sz w:val="24"/>
          <w:szCs w:val="24"/>
          <w:shd w:val="clear" w:color="auto" w:fill="FFFFFF"/>
        </w:rPr>
        <w:fldChar w:fldCharType="end"/>
      </w:r>
      <w:r w:rsidRPr="007B01ED">
        <w:rPr>
          <w:rFonts w:ascii="Times New Roman" w:hAnsi="Times New Roman" w:cs="Times New Roman"/>
          <w:sz w:val="24"/>
          <w:szCs w:val="24"/>
          <w:shd w:val="clear" w:color="auto" w:fill="FFFFFF"/>
        </w:rPr>
        <w:t xml:space="preserve">. </w:t>
      </w:r>
      <w:r w:rsidRPr="007B01ED">
        <w:rPr>
          <w:rFonts w:ascii="Times New Roman" w:hAnsi="Times New Roman" w:cs="Times New Roman"/>
          <w:sz w:val="24"/>
          <w:szCs w:val="24"/>
        </w:rPr>
        <w:t xml:space="preserve">Moreover, converting lignocellulose residue from agricultural practices into energy not only promotes biorefinery activities but also at the same </w:t>
      </w:r>
      <w:r w:rsidRPr="007B01ED">
        <w:rPr>
          <w:rFonts w:ascii="Times New Roman" w:hAnsi="Times New Roman" w:cs="Times New Roman"/>
          <w:sz w:val="24"/>
          <w:szCs w:val="24"/>
        </w:rPr>
        <w:lastRenderedPageBreak/>
        <w:t xml:space="preserve">time keeps such waste away from the environment, thereby preventing environmental pollution </w:t>
      </w:r>
      <w:r w:rsidRPr="007B01ED">
        <w:rPr>
          <w:rFonts w:ascii="Times New Roman" w:hAnsi="Times New Roman" w:cs="Times New Roman"/>
          <w:sz w:val="24"/>
          <w:szCs w:val="24"/>
          <w:shd w:val="clear" w:color="auto" w:fill="FFFFFF"/>
        </w:rPr>
        <w:fldChar w:fldCharType="begin" w:fldLock="1"/>
      </w:r>
      <w:r w:rsidR="00EC7F7A">
        <w:rPr>
          <w:rFonts w:ascii="Times New Roman" w:hAnsi="Times New Roman" w:cs="Times New Roman"/>
          <w:sz w:val="24"/>
          <w:szCs w:val="24"/>
          <w:shd w:val="clear" w:color="auto" w:fill="FFFFFF"/>
        </w:rPr>
        <w:instrText>ADDIN CSL_CITATION {"citationItems":[{"id":"ITEM-1","itemData":{"DOI":"10.51244/IJRSI","author":[{"dropping-particle":"","family":"Ojiabo","given":"Kenechukwu Theresa","non-dropping-particle":"","parse-names":false,"suffix":""},{"dropping-particle":"","family":"Etonyeama","given":"Onyemauche Eleazar","non-dropping-particle":"","parse-names":false,"suffix":""},{"dropping-particle":"","family":"Onyewudiala","given":"Julius Ibeawuchi","non-dropping-particle":"","parse-names":false,"suffix":""}],"id":"ITEM-1","issue":"2321","issued":{"date-parts":[["2024"]]},"page":"1289-1297","title":"A Comparative Study on the Effects of Chemical and Hydrothermal Pretreatment Methods on the Valorization of Lignocellulose Agricultural Waste ( Sugarcane Bagasse )","type":"article-journal","volume":"XI"},"uris":["http://www.mendeley.com/documents/?uuid=eed4aaf3-4109-4b31-a014-69112e4ef11d","http://www.mendeley.com/documents/?uuid=eb7d0fe0-e271-480f-997f-4911ace08b81"]}],"mendeley":{"formattedCitation":"(Ojiabo et al., 2024)","plainTextFormattedCitation":"(Ojiabo et al., 2024)","previouslyFormattedCitation":"[3]"},"properties":{"noteIndex":0},"schema":"https://github.com/citation-style-language/schema/raw/master/csl-citation.json"}</w:instrText>
      </w:r>
      <w:r w:rsidRPr="007B01ED">
        <w:rPr>
          <w:rFonts w:ascii="Times New Roman" w:hAnsi="Times New Roman" w:cs="Times New Roman"/>
          <w:sz w:val="24"/>
          <w:szCs w:val="24"/>
          <w:shd w:val="clear" w:color="auto" w:fill="FFFFFF"/>
        </w:rPr>
        <w:fldChar w:fldCharType="separate"/>
      </w:r>
      <w:r w:rsidR="00EC7F7A" w:rsidRPr="00EC7F7A">
        <w:rPr>
          <w:rFonts w:ascii="Times New Roman" w:hAnsi="Times New Roman" w:cs="Times New Roman"/>
          <w:noProof/>
          <w:sz w:val="24"/>
          <w:szCs w:val="24"/>
          <w:shd w:val="clear" w:color="auto" w:fill="FFFFFF"/>
        </w:rPr>
        <w:t>(Ojiabo et al., 2024)</w:t>
      </w:r>
      <w:r w:rsidRPr="007B01ED">
        <w:rPr>
          <w:rFonts w:ascii="Times New Roman" w:hAnsi="Times New Roman" w:cs="Times New Roman"/>
          <w:sz w:val="24"/>
          <w:szCs w:val="24"/>
          <w:shd w:val="clear" w:color="auto" w:fill="FFFFFF"/>
        </w:rPr>
        <w:fldChar w:fldCharType="end"/>
      </w:r>
      <w:r w:rsidRPr="007B01ED">
        <w:rPr>
          <w:rFonts w:ascii="Times New Roman" w:hAnsi="Times New Roman" w:cs="Times New Roman"/>
          <w:sz w:val="24"/>
          <w:szCs w:val="24"/>
          <w:shd w:val="clear" w:color="auto" w:fill="FFFFFF"/>
        </w:rPr>
        <w:t xml:space="preserve">. Biofuels have been produced from different sources, but lignocellulose biomass (LB) remains the </w:t>
      </w:r>
      <w:r w:rsidRPr="007B01ED">
        <w:rPr>
          <w:rFonts w:ascii="Times New Roman" w:hAnsi="Times New Roman" w:cs="Times New Roman"/>
          <w:sz w:val="24"/>
          <w:szCs w:val="24"/>
        </w:rPr>
        <w:t xml:space="preserve">most prevalent renewable biomass on earth. </w:t>
      </w:r>
    </w:p>
    <w:p w14:paraId="54BE74ED" w14:textId="477EA47A" w:rsidR="00C95770" w:rsidRPr="007B01ED" w:rsidRDefault="000950B5" w:rsidP="00B91474">
      <w:pPr>
        <w:spacing w:line="360" w:lineRule="auto"/>
        <w:jc w:val="both"/>
        <w:rPr>
          <w:rFonts w:ascii="Times New Roman" w:hAnsi="Times New Roman" w:cs="Times New Roman"/>
          <w:sz w:val="24"/>
          <w:szCs w:val="24"/>
        </w:rPr>
      </w:pPr>
      <w:r w:rsidRPr="007B01ED">
        <w:rPr>
          <w:rFonts w:ascii="Times New Roman" w:hAnsi="Times New Roman" w:cs="Times New Roman"/>
          <w:sz w:val="24"/>
          <w:szCs w:val="24"/>
        </w:rPr>
        <w:t>LB is made of a rigid structure containing cellulose rich in carbohydrates, hemicellulose, and lignin—the rigid component. This structure makes it almost impossible to be utilized for biofuel production. According to</w:t>
      </w:r>
      <w:r w:rsidRPr="007B01ED">
        <w:rPr>
          <w:rFonts w:ascii="Times New Roman" w:hAnsi="Times New Roman" w:cs="Times New Roman"/>
          <w:color w:val="FF0000"/>
          <w:sz w:val="24"/>
          <w:szCs w:val="24"/>
        </w:rPr>
        <w:t xml:space="preserve"> </w:t>
      </w:r>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08-087872-0.00518-7","ISBN":"9780080878737","abstract":"Biofuels are normally made from virgin feedstock; however, they can also be made from waste materials without compensating their quality. Biodiesels from both used and unused vegetable oils are supposed to have very similar properties and potential in reducing pollutant emission from the engine because both are composed of methyl esters of fatty acids. Furthermore, analyses of used cooking oil showed that the differences between used and unused oils are not very great and in most cases a simple pretreatment is enough for subsequent transesterification. The results reviewed in this chapter are expected to encourage the public and private sectors to improve the collecting and recycling of used cooking oil to produce biodiesel. The barriers of first generation bioethanol production (e.g., competition with food, high energy inputs, poor energy balances, low yields per hectare, damage to ecosystem) can be partly overcome by the utilization of lignocellulosic materials which are in surplus, relatively cheap, and easily available. Cellulosic ethanol has a number of potential benefits over corn grain ethanol. Cellulosic ethanol is projected to be much more cost-effective, environmentally beneficial, and have a greater energy output to input ratio than grain ethanol. A major challenge is the pretreatment of lignocellulosic biomass to reduce biomass recalcitrance, thereby improving the yield of fermentable sugars. This recalcitrance is primarily due to the composition of lignocellulosic biomass and the way specific components interact with each other. Numerous pretreatments have been presented in this chapter, each having its advantages and disadvantages.","author":[{"dropping-particle":"","family":"Refaat","given":"A. A.","non-dropping-particle":"","parse-names":false,"suffix":""}],"container-title":"Comprehensive Renewable Energy","id":"ITEM-1","issued":{"date-parts":[["2012"]]},"number-of-pages":"217-261","publisher":"Elsevier Ltd.","title":"5.13 - Biofuels from Waste Materials","type":"book","volume":"5"},"uris":["http://www.mendeley.com/documents/?uuid=600608c3-49ef-4a06-ab44-f7e2c4ba6a46","http://www.mendeley.com/documents/?uuid=50e3a221-94e7-4bb6-b69f-fc167db1d5d8"]}],"mendeley":{"formattedCitation":"(Refaat, 2012)","plainTextFormattedCitation":"(Refaat, 2012)","previouslyFormattedCitation":"[4]"},"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Refaat, 2012)</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biomass is a less expensive energy source, but is faced with the challenge of liberating fermentable sugars. biomass is a less expensive energy source but is faced with the challenge of liberating fermentable sugars. Pretreatment removes the barrier posed by the structural nature of LB by removing the lignin </w:t>
      </w:r>
      <w:r w:rsidR="00A27C70" w:rsidRPr="007B01ED">
        <w:rPr>
          <w:rFonts w:ascii="Times New Roman" w:hAnsi="Times New Roman" w:cs="Times New Roman"/>
          <w:sz w:val="24"/>
          <w:szCs w:val="24"/>
        </w:rPr>
        <w:t>existing</w:t>
      </w:r>
      <w:r w:rsidRPr="007B01ED">
        <w:rPr>
          <w:rFonts w:ascii="Times New Roman" w:hAnsi="Times New Roman" w:cs="Times New Roman"/>
          <w:sz w:val="24"/>
          <w:szCs w:val="24"/>
        </w:rPr>
        <w:t xml:space="preserve"> in the biomass and solubilizing the holocellulose component for sugar availability prior to enzymatic hydrolysis</w:t>
      </w:r>
      <w:r w:rsidR="00512812">
        <w:rPr>
          <w:rFonts w:ascii="Times New Roman" w:hAnsi="Times New Roman" w:cs="Times New Roman"/>
          <w:sz w:val="24"/>
          <w:szCs w:val="24"/>
        </w:rPr>
        <w:t xml:space="preserve">. </w:t>
      </w:r>
      <w:r w:rsidRPr="007B01ED">
        <w:rPr>
          <w:rFonts w:ascii="Times New Roman" w:hAnsi="Times New Roman" w:cs="Times New Roman"/>
          <w:sz w:val="24"/>
          <w:szCs w:val="24"/>
        </w:rPr>
        <w:t>Lignin, which serves as a defense mechanism that prevents microorganisms (fungi and bacteria) from degrading plant cells</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44DB6">
        <w:rPr>
          <w:rFonts w:ascii="Times New Roman" w:hAnsi="Times New Roman" w:cs="Times New Roman"/>
          <w:sz w:val="24"/>
          <w:szCs w:val="24"/>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023e6eda-f6ee-4282-971d-66f5f66f8a86"]}],"mendeley":{"formattedCitation":"(P. Kumar et al., 2009)","manualFormatting":"(Kumar et al., 2009)","plainTextFormattedCitation":"(P. Kumar et al., 2009)","previouslyFormattedCitation":"[5]"},"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umar et al., 2009)</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 xml:space="preserve"> can be utilized to make other substances </w:t>
      </w:r>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ISBN":"9789085857570","abstract":"Different pretreatment technologies published in public literature are described in terms of the mecha-nisms involved, advantages and disadvantages, and economic assessment. Pretreatment technologies for lignocellulosic biomass include biological, mechanical, chemical methods and various combina-tions thereof. The choice of the optimum pretreatment process depends very much on the objective of the biomass pretreatment, its economic assessment and environmental impact.","author":[{"dropping-particle":"","family":"Harmsen","given":"P","non-dropping-particle":"","parse-names":false,"suffix":""},{"dropping-particle":"","family":"Huijgen","given":"W","non-dropping-particle":"","parse-names":false,"suffix":""},{"dropping-particle":"","family":"López","given":"L","non-dropping-particle":"","parse-names":false,"suffix":""},{"dropping-particle":"","family":"Bakker","given":"R","non-dropping-particle":"","parse-names":false,"suffix":""}],"container-title":"Food and Biobased Research","id":"ITEM-1","issue":"May 2014","issued":{"date-parts":[["2010"]]},"page":"1-49","title":"Literature Review of Physical and Chemical Pretreatment Processes for Lignocellulosic Biomass","type":"article-journal"},"uris":["http://www.mendeley.com/documents/?uuid=cac539be-deea-4abc-8c82-dd2985183bc7","http://www.mendeley.com/documents/?uuid=f300ff73-3a4d-4450-871a-4f503d2a51d3"]}],"mendeley":{"formattedCitation":"(Harmsen et al., 2010)","plainTextFormattedCitation":"(Harmsen et al., 2010)","previouslyFormattedCitation":"[6]"},"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Harmsen et al., 2010)</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w:t>
      </w:r>
      <w:bookmarkStart w:id="1" w:name="_Hlk214255740"/>
      <w:r w:rsidRPr="007B01ED">
        <w:rPr>
          <w:rFonts w:ascii="Times New Roman" w:hAnsi="Times New Roman" w:cs="Times New Roman"/>
          <w:sz w:val="24"/>
          <w:szCs w:val="24"/>
        </w:rPr>
        <w:t xml:space="preserve">During biofuel production, the disintegration of these three biomass polymeric portions,  monomer sugar formation, effective cellulose fraction conversion by enzymatic action, and optimal increase in ethanol output can only be achieved by pretreatment </w:t>
      </w:r>
      <w:bookmarkEnd w:id="1"/>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07.06.046","ISSN":"09608524","PMID":"17904838","abstract":"Hydrolysis of four timber species (aspen, balsam fir, basswood, and red maple) and switchgrass was studied using dilute sulfuric acid at 50 g dry biomass/L under similar conditions previously described as acid pretreatment. The primary goal was to obtain detailed kinetic data of xylose formation and degradation from a match between a first order reaction model and the experimental data at various final reactor temperatures (160-190 °C), sulfuric acid concentrations (0.25-1.0% w/v), and particle sizes (28-10/20 mesh) in a glass-lined 1 L well-mixed batch reactor. Reaction rates for the generation of xylose from hemicellulose and the generation of furfural from xylose were strongly dependent on both temperature and acid concentration. However, no effect was observed for the particle sizes studied. Oligomer sugars, representing incomplete products of hydrolysis, were observed early in the reaction period for all sugars (xylose, glucose, arabinose, mannose, and galactose), but were reduced to low concentrations at later times (higher hemicellulose conversions). Maximum yields for xylose ranged from 70% (balsam) to 94% (switchgrass), for glucose from 10.6% to 13.6%, and for other minor sugars from 8.6% to 58.9%. Xylose formation activation energies and the pre-exponential factors for the timber species and switchgrass were in a range of 49-180 kJ/mol and from 7.5 × 104 to 2.6 × 1020 min-1, respectively. In addition, for xylose degradation, the activation energies and the pre-exponential factors ranged from 130 to 170 kJ/mol and from 6.8 × 1013 to 3.7 × 1017 min-1, respectively. There was a near linear dependence on acid concentration observed for xylose degradation. Our results suggest that mixtures of biomass species may be processed together and still achieve high yields for all species. © 2007 Elsevier Ltd. All rights reserved.","author":[{"dropping-particle":"","family":"Yat","given":"Shu Chiang","non-dropping-particle":"","parse-names":false,"suffix":""},{"dropping-particle":"","family":"Berger","given":"Alan","non-dropping-particle":"","parse-names":false,"suffix":""},{"dropping-particle":"","family":"Shonnard","given":"David R.","non-dropping-particle":"","parse-names":false,"suffix":""}],"container-title":"Bioresource Technology","id":"ITEM-1","issue":"9","issued":{"date-parts":[["2008"]]},"page":"3855-3863","title":"Kinetic characterization for dilute sulfuric acid hydrolysis of timber varieties and switchgrass","type":"article-journal","volume":"99"},"uris":["http://www.mendeley.com/documents/?uuid=2c91495d-7c90-4551-8d9f-91fd35a2f13e","http://www.mendeley.com/documents/?uuid=4d624083-078d-486d-a376-82fa2d6f7aa8"]}],"mendeley":{"formattedCitation":"(Yat et al., 2008)","plainTextFormattedCitation":"(Yat et al., 2008)","previouslyFormattedCitation":"[7]"},"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t et al., 2008)</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since enzymatic disintegration is not effective in LB in its natural state</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5.08.085","ISSN":"18732976","PMID":"26341010","abstract":"The native form of lignocellulosic biomass is resistant to enzymatic breakdown. A well-designed pretreatment that can promote enzymatic hydrolysis of biomass with reasonable processing cost is therefore necessary. To this end, a number of different types of pretreatment technologies have been developed with a common goal of making biomass more susceptible to enzymatic saccharification. Among those, a pretreatment method using alkaline reagent has emerged as one of the most viable process options due primarily to its strong pretreatment effect and relatively simple process scheme. The main features of alkaline pretreatment are that it selectively removes lignin without degrading carbohydrates, and increases porosity and surface area, thereby enhancing enzymatic hydrolysis. In this review, the leading alkaline pretreatment technologies are described and their features and comparative performances are discussed from a process viewpoint. Attempts were also made to give insights into the chemical and physical changes of biomass brought about by pretreatment.","author":[{"dropping-particle":"","family":"Kim","given":"Jun Seok","non-dropping-particle":"","parse-names":false,"suffix":""},{"dropping-particle":"","family":"Lee","given":"Y. Y.","non-dropping-particle":"","parse-names":false,"suffix":""},{"dropping-particle":"","family":"Kim","given":"Tae Hyun","non-dropping-particle":"","parse-names":false,"suffix":""}],"container-title":"Bioresource Technology","id":"ITEM-1","issued":{"date-parts":[["2016"]]},"page":"42-48","publisher":"Elsevier Ltd","title":"A review on alkaline pretreatment technology for bioconversion of lignocellulosic biomass","type":"article-journal","volume":"199"},"uris":["http://www.mendeley.com/documents/?uuid=7e3a0052-d44e-4e7b-a864-c222d98d4d1b"]}],"mendeley":{"formattedCitation":"(J. S. Kim et al., 2016)","plainTextFormattedCitation":"(J. S. Kim et al., 2016)","previouslyFormattedCitation":"[8]"},"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im et al., 2016)</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 Physicochemical and compositional variables of an LB can also affect its cellulose hydrolysis and sugar yield</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023e6eda-f6ee-4282-971d-66f5f66f8a86"]}],"mendeley":{"formattedCitation":"(P. Kumar et al., 2009)","plainTextFormattedCitation":"(P. Kumar et al., 2009)","previouslyFormattedCitation":"[5]"},"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umar et al., 2009)</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w:t>
      </w:r>
      <w:r w:rsidR="00E6651B" w:rsidRPr="007B01ED">
        <w:rPr>
          <w:rFonts w:ascii="Times New Roman" w:hAnsi="Times New Roman" w:cs="Times New Roman"/>
          <w:sz w:val="24"/>
          <w:szCs w:val="24"/>
        </w:rPr>
        <w:t xml:space="preserve"> Bio-refineries, in which several products are produced from biomass, can be likened to petroleum refineries. Moreover, pretreatment technologies have been attributed to upstream biomass processing</w:t>
      </w:r>
      <w:r w:rsidRPr="007B01ED">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44DB6">
        <w:rPr>
          <w:rFonts w:ascii="Times New Roman" w:hAnsi="Times New Roman" w:cs="Times New Roman"/>
          <w:sz w:val="24"/>
          <w:szCs w:val="24"/>
        </w:rPr>
        <w:instrText>ADDIN CSL_CITATION {"citationItems":[{"id":"ITEM-1","itemData":{"DOI":"10.1002/9781118642047.ch6","abstract":"Summary Lignocellulosic biomass is the three-dimensional polymeric material, which is composed of many components, such as carbohydrates, lignin, extractives, and others in minor quantities. Cellulose and hemicellulose portions in lignocellulosic biomass are carbohydrates, which can be converted into fuels and chemical by fermentation. This chapter illustrates the biological conversion using enzymes and microbes as a means of cellulosic ethanol and biochemical production. Pretreatment technologies have garnered considerable interest as an upstream biomass processing in the entire biorefinery process scheme, which can produce numerous products from biomass like petroleum refinery does. There are many factors affecting biological conversion of lignocellulosic biomass. Lime pretreatment has also been studied to improve enzyme hydrolysis of lignocellulosic biomass.","author":[{"dropping-particle":"","family":"Kim","given":"Tae Hyun","non-dropping-particle":"","parse-names":false,"suffix":""}],"container-title":"Bioprocessing Technologies in Biorefinery for Sustainable Production of Fuels, Chemicals, and Polymers","id":"ITEM-1","issued":{"date-parts":[["2013"]]},"page":"91-110","title":"Pretreatment of Lignocellulosic Biomass","type":"article-journal"},"uris":["http://www.mendeley.com/documents/?uuid=ff8bf2f2-e5bc-473d-a5f4-da02941136f5"]}],"mendeley":{"formattedCitation":"(T. H. Kim, 2013)","manualFormatting":"(Kim, 2013)","plainTextFormattedCitation":"(T. H. Kim, 2013)","previouslyFormattedCitation":"[9]"},"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im, 2013)</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w:t>
      </w:r>
      <w:r w:rsidR="00E6651B" w:rsidRPr="007B01ED">
        <w:rPr>
          <w:rFonts w:ascii="Times New Roman" w:hAnsi="Times New Roman" w:cs="Times New Roman"/>
          <w:sz w:val="24"/>
          <w:szCs w:val="24"/>
        </w:rPr>
        <w:t xml:space="preserve"> Pretreatment methods alter </w:t>
      </w:r>
      <w:r w:rsidR="00A27C70">
        <w:rPr>
          <w:rFonts w:ascii="Times New Roman" w:hAnsi="Times New Roman" w:cs="Times New Roman"/>
          <w:sz w:val="24"/>
          <w:szCs w:val="24"/>
        </w:rPr>
        <w:t xml:space="preserve">both </w:t>
      </w:r>
      <w:r w:rsidR="00E6651B" w:rsidRPr="007B01ED">
        <w:rPr>
          <w:rFonts w:ascii="Times New Roman" w:hAnsi="Times New Roman" w:cs="Times New Roman"/>
          <w:sz w:val="24"/>
          <w:szCs w:val="24"/>
        </w:rPr>
        <w:t>composition</w:t>
      </w:r>
      <w:r w:rsidR="00A27C70">
        <w:rPr>
          <w:rFonts w:ascii="Times New Roman" w:hAnsi="Times New Roman" w:cs="Times New Roman"/>
          <w:sz w:val="24"/>
          <w:szCs w:val="24"/>
        </w:rPr>
        <w:t>s</w:t>
      </w:r>
      <w:r w:rsidR="00E6651B" w:rsidRPr="007B01ED">
        <w:rPr>
          <w:rFonts w:ascii="Times New Roman" w:hAnsi="Times New Roman" w:cs="Times New Roman"/>
          <w:sz w:val="24"/>
          <w:szCs w:val="24"/>
        </w:rPr>
        <w:t xml:space="preserve"> of LB and increase </w:t>
      </w:r>
      <w:r w:rsidR="00A27C70">
        <w:rPr>
          <w:rFonts w:ascii="Times New Roman" w:hAnsi="Times New Roman" w:cs="Times New Roman"/>
          <w:sz w:val="24"/>
          <w:szCs w:val="24"/>
        </w:rPr>
        <w:t xml:space="preserve">the </w:t>
      </w:r>
      <w:r w:rsidR="00A27C70" w:rsidRPr="007B01ED">
        <w:rPr>
          <w:rFonts w:ascii="Times New Roman" w:hAnsi="Times New Roman" w:cs="Times New Roman"/>
          <w:sz w:val="24"/>
          <w:szCs w:val="24"/>
        </w:rPr>
        <w:t xml:space="preserve">rates </w:t>
      </w:r>
      <w:r w:rsidR="00A27C70">
        <w:rPr>
          <w:rFonts w:ascii="Times New Roman" w:hAnsi="Times New Roman" w:cs="Times New Roman"/>
          <w:sz w:val="24"/>
          <w:szCs w:val="24"/>
        </w:rPr>
        <w:t xml:space="preserve">of </w:t>
      </w:r>
      <w:r w:rsidR="00E6651B" w:rsidRPr="007B01ED">
        <w:rPr>
          <w:rFonts w:ascii="Times New Roman" w:hAnsi="Times New Roman" w:cs="Times New Roman"/>
          <w:sz w:val="24"/>
          <w:szCs w:val="24"/>
        </w:rPr>
        <w:t xml:space="preserve">hydrolysis. A well-articulated pretreatment design is required to boost biomass hydrolysis at a cost-effective level. To obtain this, many pretreatment techniques are available with the main objective of </w:t>
      </w:r>
      <w:r w:rsidR="003546D2">
        <w:rPr>
          <w:rFonts w:ascii="Times New Roman" w:hAnsi="Times New Roman" w:cs="Times New Roman"/>
          <w:sz w:val="24"/>
          <w:szCs w:val="24"/>
        </w:rPr>
        <w:t>modifying</w:t>
      </w:r>
      <w:r w:rsidR="00E6651B" w:rsidRPr="007B01ED">
        <w:rPr>
          <w:rFonts w:ascii="Times New Roman" w:hAnsi="Times New Roman" w:cs="Times New Roman"/>
          <w:sz w:val="24"/>
          <w:szCs w:val="24"/>
        </w:rPr>
        <w:t xml:space="preserve"> biomass </w:t>
      </w:r>
      <w:r w:rsidR="003546D2">
        <w:rPr>
          <w:rFonts w:ascii="Times New Roman" w:hAnsi="Times New Roman" w:cs="Times New Roman"/>
          <w:sz w:val="24"/>
          <w:szCs w:val="24"/>
        </w:rPr>
        <w:t xml:space="preserve">to be </w:t>
      </w:r>
      <w:r w:rsidR="00E6651B" w:rsidRPr="007B01ED">
        <w:rPr>
          <w:rFonts w:ascii="Times New Roman" w:hAnsi="Times New Roman" w:cs="Times New Roman"/>
          <w:sz w:val="24"/>
          <w:szCs w:val="24"/>
        </w:rPr>
        <w:t>more susceptible to enzymatic saccharification</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44DB6">
        <w:rPr>
          <w:rFonts w:ascii="Times New Roman" w:hAnsi="Times New Roman" w:cs="Times New Roman"/>
          <w:sz w:val="24"/>
          <w:szCs w:val="24"/>
        </w:rPr>
        <w:instrText>ADDIN CSL_CITATION {"citationItems":[{"id":"ITEM-1","itemData":{"DOI":"10.1016/j.biortech.2015.08.085","ISSN":"18732976","PMID":"26341010","abstract":"The native form of lignocellulosic biomass is resistant to enzymatic breakdown. A well-designed pretreatment that can promote enzymatic hydrolysis of biomass with reasonable processing cost is therefore necessary. To this end, a number of different types of pretreatment technologies have been developed with a common goal of making biomass more susceptible to enzymatic saccharification. Among those, a pretreatment method using alkaline reagent has emerged as one of the most viable process options due primarily to its strong pretreatment effect and relatively simple process scheme. The main features of alkaline pretreatment are that it selectively removes lignin without degrading carbohydrates, and increases porosity and surface area, thereby enhancing enzymatic hydrolysis. In this review, the leading alkaline pretreatment technologies are described and their features and comparative performances are discussed from a process viewpoint. Attempts were also made to give insights into the chemical and physical changes of biomass brought about by pretreatment.","author":[{"dropping-particle":"","family":"Kim","given":"Jun Seok","non-dropping-particle":"","parse-names":false,"suffix":""},{"dropping-particle":"","family":"Lee","given":"Y. Y.","non-dropping-particle":"","parse-names":false,"suffix":""},{"dropping-particle":"","family":"Kim","given":"Tae Hyun","non-dropping-particle":"","parse-names":false,"suffix":""}],"container-title":"Bioresource Technology","id":"ITEM-1","issued":{"date-parts":[["2016"]]},"page":"42-48","publisher":"Elsevier Ltd","title":"A review on alkaline pretreatment technology for bioconversion of lignocellulosic biomass","type":"article-journal","volume":"199"},"uris":["http://www.mendeley.com/documents/?uuid=7e3a0052-d44e-4e7b-a864-c222d98d4d1b"]}],"mendeley":{"formattedCitation":"(J. S. Kim et al., 2016)","manualFormatting":"(Kim et al., 2016)","plainTextFormattedCitation":"(J. S. Kim et al., 2016)","previouslyFormattedCitation":"[8]"},"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im et al., 2016)</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 xml:space="preserve">. Numerous pretreatment techniques have been demonstrated to produce massive yields of sugar (greater than 90% of the theoretical yield) from LB, such as wood, grass, corn, and other biomass sources </w:t>
      </w:r>
      <w:r w:rsidR="000D21BB">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ie801542g","ISSN":"08885885","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 © 2009 American Chemical Society.","author":[{"dropping-particle":"","family":"Kumar","given":"Parveen","non-dropping-particle":"","parse-names":false,"suffix":""},{"dropping-particle":"","family":"Barrett","given":"Diane M.","non-dropping-particle":"","parse-names":false,"suffix":""},{"dropping-particle":"","family":"Delwiche","given":"Michael J.","non-dropping-particle":"","parse-names":false,"suffix":""},{"dropping-particle":"","family":"Stroeve","given":"Pieter","non-dropping-particle":"","parse-names":false,"suffix":""}],"container-title":"Industrial and Engineering Chemistry Research","id":"ITEM-1","issue":"8","issued":{"date-parts":[["2009"]]},"page":"3713-3729","title":"Methods for pretreatment of lignocellulosic biomass for efficient hydrolysis and biofuel production","type":"article-journal","volume":"48"},"uris":["http://www.mendeley.com/documents/?uuid=023e6eda-f6ee-4282-971d-66f5f66f8a86"]}],"mendeley":{"formattedCitation":"(P. Kumar et al., 2009)","plainTextFormattedCitation":"(P. Kumar et al., 2009)","previouslyFormattedCitation":"[5]"},"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umar et al., 2009)</w:t>
      </w:r>
      <w:r w:rsidR="000D21BB">
        <w:rPr>
          <w:rFonts w:ascii="Times New Roman" w:hAnsi="Times New Roman" w:cs="Times New Roman"/>
          <w:sz w:val="24"/>
          <w:szCs w:val="24"/>
        </w:rPr>
        <w:fldChar w:fldCharType="end"/>
      </w:r>
      <w:r w:rsidR="000D21BB">
        <w:rPr>
          <w:rFonts w:ascii="Times New Roman" w:hAnsi="Times New Roman" w:cs="Times New Roman"/>
          <w:sz w:val="24"/>
          <w:szCs w:val="24"/>
        </w:rPr>
        <w:t xml:space="preserve">. </w:t>
      </w:r>
      <w:r w:rsidRPr="007B01ED">
        <w:rPr>
          <w:rFonts w:ascii="Times New Roman" w:hAnsi="Times New Roman" w:cs="Times New Roman"/>
          <w:sz w:val="24"/>
          <w:szCs w:val="24"/>
        </w:rPr>
        <w:t>When biomass is pretreated, the hydrolysis rate can increase by up to three</w:t>
      </w:r>
      <w:r w:rsidR="00E6651B" w:rsidRPr="007B01ED">
        <w:rPr>
          <w:rFonts w:ascii="Times New Roman" w:hAnsi="Times New Roman" w:cs="Times New Roman"/>
          <w:sz w:val="24"/>
          <w:szCs w:val="24"/>
        </w:rPr>
        <w:t xml:space="preserve"> to </w:t>
      </w:r>
      <w:r w:rsidRPr="007B01ED">
        <w:rPr>
          <w:rFonts w:ascii="Times New Roman" w:hAnsi="Times New Roman" w:cs="Times New Roman"/>
          <w:sz w:val="24"/>
          <w:szCs w:val="24"/>
        </w:rPr>
        <w:t>ten times when compared with untreated biomass</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44DB6">
        <w:rPr>
          <w:rFonts w:ascii="Times New Roman" w:hAnsi="Times New Roman" w:cs="Times New Roman"/>
          <w:sz w:val="24"/>
          <w:szCs w:val="24"/>
        </w:rPr>
        <w:instrText>ADDIN CSL_CITATION {"citationItems":[{"id":"ITEM-1","itemData":{"DOI":"10.5772/intechopen.8499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uman Aftab","given":"Muhammad","non-dropping-particle":"","parse-names":false,"suffix":""},{"dropping-particle":"","family":"Iqbal","given":"Irfana","non-dropping-particle":"","parse-names":false,"suffix":""},{"dropping-particle":"","family":"Riaz","given":"Fatima","non-dropping-particle":"","parse-names":false,"suffix":""},{"dropping-particle":"","family":"Karadag","given":"Ahmet","non-dropping-particle":"","parse-names":false,"suffix":""},{"dropping-particle":"","family":"Tabatabaei","given":"Meisam","non-dropping-particle":"","parse-names":false,"suffix":""}],"container-title":"Biomass for Bioenergy - Recent Trends and Future Challenges","id":"ITEM-1","issued":{"date-parts":[["2019"]]},"page":"1-24","title":"Different Pretreatment Methods of Lignocellulosic Biomass for Use in Biofuel Production","type":"article-journal"},"uris":["http://www.mendeley.com/documents/?uuid=b0cb98ec-5b14-4c7a-b17f-4c2b75149f03"]}],"mendeley":{"formattedCitation":"(Nauman Aftab et al., 2019)","manualFormatting":"(Nauman et al., 2019)","plainTextFormattedCitation":"(Nauman Aftab et al., 2019)","previouslyFormattedCitation":"[10]"},"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auman et al., 2019)</w:t>
      </w:r>
      <w:r w:rsidR="000D21BB">
        <w:rPr>
          <w:rFonts w:ascii="Times New Roman" w:hAnsi="Times New Roman" w:cs="Times New Roman"/>
          <w:sz w:val="24"/>
          <w:szCs w:val="24"/>
        </w:rPr>
        <w:fldChar w:fldCharType="end"/>
      </w:r>
      <w:r w:rsidRPr="007B01ED">
        <w:rPr>
          <w:rFonts w:ascii="Times New Roman" w:hAnsi="Times New Roman" w:cs="Times New Roman"/>
          <w:sz w:val="24"/>
          <w:szCs w:val="24"/>
        </w:rPr>
        <w:t>.</w:t>
      </w:r>
    </w:p>
    <w:p w14:paraId="1678413B" w14:textId="6CFD8C90" w:rsidR="00C95770" w:rsidRPr="007B01ED" w:rsidRDefault="00E6651B" w:rsidP="00B91474">
      <w:pPr>
        <w:spacing w:line="360" w:lineRule="auto"/>
        <w:jc w:val="both"/>
        <w:rPr>
          <w:rFonts w:ascii="Times New Roman" w:hAnsi="Times New Roman" w:cs="Times New Roman"/>
          <w:sz w:val="24"/>
          <w:szCs w:val="24"/>
        </w:rPr>
      </w:pPr>
      <w:r w:rsidRPr="007B01ED">
        <w:rPr>
          <w:rFonts w:ascii="Times New Roman" w:hAnsi="Times New Roman" w:cs="Times New Roman"/>
          <w:sz w:val="24"/>
          <w:szCs w:val="24"/>
        </w:rPr>
        <w:t xml:space="preserve">Although pretreatment increases sugar production, the pretreatment methods can escalate the hydrolysis of inhibitory constituents by polymerizing sugars into acetic, formic, glucuronic, galacturonic acids, etc. Phenolic lignin derivatives can also be solubilized by pretreatment, causing </w:t>
      </w:r>
      <w:r w:rsidRPr="007B01ED">
        <w:rPr>
          <w:rFonts w:ascii="Times New Roman" w:hAnsi="Times New Roman" w:cs="Times New Roman"/>
          <w:sz w:val="24"/>
          <w:szCs w:val="24"/>
        </w:rPr>
        <w:lastRenderedPageBreak/>
        <w:t xml:space="preserve">disintegration of the solubilized compounds, furfural and hydroxymethyl furfural. The release of corrosion products (such as metal ions) </w:t>
      </w:r>
      <w:r w:rsidRPr="007B01ED">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07/BF02941696","ISSN":"02732289","abstract":"Lignocellulosic materials pretreated using liquid hot water (LHW) (220°C, 5 MPa, 120 s) were fermented to ethanol by batch simultaneous saccharification and fermentation (SSF) using Saccharomyces cerevisiae in the presence of Trichoderma reesei cellulase. SSF of sugarcane bagasse (as received), aspen chips (smallest dimension 3 mm), and mixed hardwood flour (-60 +70 mesh) resulted in 90% conversion to ethanol in 2-5 d at enzyme loadings of 15-30 FPU/g. In most cases, 90% of the final conversion was achieved within 75 h of inoculation. Comminution of the pretreated substrates did not affect the conversion to ethanol. The hydrolysate produced from the LHW pretrearment showed slight inhibition of batch growth of S. cerevisiae. Solids pretreated at a concentration of 100 g/L were as reactive as those pretreated at a lower concentration, provided that the temperature was maintained at 220°C. Copyright © 1996 by Humana Press Inc. All rights of any nature whatsoever reserved.","author":[{"dropping-particle":"","family":"Walsum","given":"G. Peter","non-dropping-particle":"Van","parse-names":false,"suffix":""},{"dropping-particle":"","family":"Allen","given":"Stephen G.","non-dropping-particle":"","parse-names":false,"suffix":""},{"dropping-particle":"","family":"Spencer","given":"Mark J.","non-dropping-particle":"","parse-names":false,"suffix":""},{"dropping-particle":"","family":"Laser","given":"Mark S.","non-dropping-particle":"","parse-names":false,"suffix":""},{"dropping-particle":"","family":"Antal","given":"Michael J.","non-dropping-particle":"","parse-names":false,"suffix":""},{"dropping-particle":"","family":"Lynd","given":"Lee R.","non-dropping-particle":"","parse-names":false,"suffix":""}],"container-title":"Applied Biochemistry and Biotechnology - Part A Enzyme Engineering and Biotechnology","id":"ITEM-1","issued":{"date-parts":[["1996"]]},"page":"157-170","title":"Conversion of lignocellulosics pretreated with liquid hot water to ethanol","type":"article-journal","volume":"57-58"},"uris":["http://www.mendeley.com/documents/?uuid=0010153e-db9a-4698-bca4-dec5848a2efd","http://www.mendeley.com/documents/?uuid=8d1e14d7-75cd-4371-ac2e-34b20ddebdf2"]}],"mendeley":{"formattedCitation":"(Van Walsum et al., 1996)","manualFormatting":"(Van et al., 1996)","plainTextFormattedCitation":"(Van Walsum et al., 1996)","previouslyFormattedCitation":"[11]"},"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 xml:space="preserve">(Van </w:t>
      </w:r>
      <w:r w:rsidR="003E7CCA">
        <w:rPr>
          <w:rFonts w:ascii="Times New Roman" w:hAnsi="Times New Roman" w:cs="Times New Roman"/>
          <w:noProof/>
          <w:sz w:val="24"/>
          <w:szCs w:val="24"/>
        </w:rPr>
        <w:t>Walsu</w:t>
      </w:r>
      <w:r w:rsidR="00E2411F">
        <w:rPr>
          <w:rFonts w:ascii="Times New Roman" w:hAnsi="Times New Roman" w:cs="Times New Roman"/>
          <w:noProof/>
          <w:sz w:val="24"/>
          <w:szCs w:val="24"/>
        </w:rPr>
        <w:t>m</w:t>
      </w:r>
      <w:r w:rsidR="003E7CCA">
        <w:rPr>
          <w:rFonts w:ascii="Times New Roman" w:hAnsi="Times New Roman" w:cs="Times New Roman"/>
          <w:noProof/>
          <w:sz w:val="24"/>
          <w:szCs w:val="24"/>
        </w:rPr>
        <w:t xml:space="preserve"> </w:t>
      </w:r>
      <w:r w:rsidR="00EC7F7A" w:rsidRPr="00EC7F7A">
        <w:rPr>
          <w:rFonts w:ascii="Times New Roman" w:hAnsi="Times New Roman" w:cs="Times New Roman"/>
          <w:noProof/>
          <w:sz w:val="24"/>
          <w:szCs w:val="24"/>
        </w:rPr>
        <w:t>et al., 1996)</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is also a side effect of the pretreatment. These products are inhibitory compounds and can intermittently harm the organisms used in ethanol production. In addition to low energy costs and minimal chemical component use, an efficient pretreatment method must support a reduction in cellulose crystallinity and break the existing strong bond between the three polymer components </w:t>
      </w:r>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13766-6/00021-7","ISBN":"9780128137666","author":[{"dropping-particle":"","family":"Abud","given":"Ana K De Souza","non-dropping-particle":"","parse-names":false,"suffix":""},{"dropping-particle":"","family":"Silva","given":"Carlos E De Farias","non-dropping-particle":"","parse-names":false,"suffix":""}],"container-title":"Bioethanol Production from Food Crops","id":"ITEM-1","issued":{"date-parts":[["2019"]]},"number-of-pages":"417-443","publisher":"Elsevier Inc.","title":"Challenges and Perspectives to Improve the Production","type":"book"},"uris":["http://www.mendeley.com/documents/?uuid=1b56979e-bfc1-4f05-8964-6fcabbbb3589","http://www.mendeley.com/documents/?uuid=583acbde-aa82-46de-9ea6-a3263279bc9e"]}],"mendeley":{"formattedCitation":"(Abud &amp; Silva, 2019)","plainTextFormattedCitation":"(Abud &amp; Silva, 2019)","previouslyFormattedCitation":"[12]"},"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bud &amp; Silva, 2019)</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Moreover, an optimal pretreatment process should prevent the </w:t>
      </w:r>
      <w:r w:rsidR="00B55DB9">
        <w:rPr>
          <w:rFonts w:ascii="Times New Roman" w:hAnsi="Times New Roman" w:cs="Times New Roman"/>
          <w:sz w:val="24"/>
          <w:szCs w:val="24"/>
        </w:rPr>
        <w:t xml:space="preserve">breaking down </w:t>
      </w:r>
      <w:r w:rsidRPr="007B01ED">
        <w:rPr>
          <w:rFonts w:ascii="Times New Roman" w:hAnsi="Times New Roman" w:cs="Times New Roman"/>
          <w:sz w:val="24"/>
          <w:szCs w:val="24"/>
        </w:rPr>
        <w:t xml:space="preserve">of hemicellulose and cellulose into </w:t>
      </w:r>
      <w:r w:rsidR="002A1516">
        <w:rPr>
          <w:rFonts w:ascii="Times New Roman" w:hAnsi="Times New Roman" w:cs="Times New Roman"/>
          <w:sz w:val="24"/>
          <w:szCs w:val="24"/>
        </w:rPr>
        <w:t>fermentation-inhibiting materials</w:t>
      </w:r>
      <w:r w:rsidRPr="007B01ED">
        <w:rPr>
          <w:rFonts w:ascii="Times New Roman" w:hAnsi="Times New Roman" w:cs="Times New Roman"/>
          <w:sz w:val="24"/>
          <w:szCs w:val="24"/>
        </w:rPr>
        <w:t xml:space="preserve">, permit lower enzyme loading for effective hydrolysis, and support lignin and other compound recovery for further valorization </w:t>
      </w:r>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2/cssc.201500282","ISSN":"1864564X","PMID":"26365899","abstract":"Lignocellulosic materials, such as forest, agriculture, and agroindustrial residues, are among the most important resources for biorefineries to provide fuels, chemicals, and materials in such a way to substitute for, at least in part, the role of petrochemistry in modern society. Most of these sustainable biorefinery products can be produced from plant polysaccharides (glucans, hemicelluloses, starch, and pectic materials) and lignin. In this scenario, cellulosic ethanol has been considered for decades as one of the most promising alternatives to mitigate fossil fuel dependence and carbon dioxide accumulation in the atmosphere. However, a pretreatment method is required to overcome the physical and chemical barriers that exist in the lignin-carbohydrate composite and to render most, if not all, of the plant cell wall components easily available for conversion into valuable products, including the fuel ethanol. Hence, pretreatment is a key step for an economically viable biorefinery. Successful pretreatment method must lead to partial or total separation of the lignocellulosic components, increasing the accessibility of holocellulose to enzymatic hydrolysis with the least inhibitory compounds being released for subsequent steps of enzymatic hydrolysis and fermentation. Each pretreatment technology has a different specificity against both carbohydrates and lignin and may or may not be efficient for different types of biomasses. Furthermore, it is also desirable to develop pretreatment methods with chemicals that are greener and effluent streams that have a lower impact on the environment. This paper provides an overview of the most important pretreatment methods available, including those that are based on the use of green solvents (supercritical fluids and ionic liquids). Minor adjustments, major effects: Lignocellulosic materials are among the most important resources for biorefineries to provide fuels, chemicals, and materials as substitutes for petrochemistry in modern society. An overview of the most important pretreatment methods available to date, including those that are based on the use of green solvents (supercritical fluids and ionic liquids).","author":[{"dropping-particle":"","family":"Silveira","given":"Marcos Henrique Luciano","non-dropping-particle":"","parse-names":false,"suffix":""},{"dropping-particle":"","family":"Morais","given":"Ana Rita C.","non-dropping-particle":"","parse-names":false,"suffix":""},{"dropping-particle":"","family":"Costa Lopes","given":"Andre M.","non-dropping-particle":"Da","parse-names":false,"suffix":""},{"dropping-particle":"","family":"Olekszyszen","given":"Drielly Nayara","non-dropping-particle":"","parse-names":false,"suffix":""},{"dropping-particle":"","family":"Bogel-Łukasik","given":"Rafał","non-dropping-particle":"","parse-names":false,"suffix":""},{"dropping-particle":"","family":"Andreaus","given":"Jürgen","non-dropping-particle":"","parse-names":false,"suffix":""},{"dropping-particle":"","family":"Pereira Ramos","given":"Luiz","non-dropping-particle":"","parse-names":false,"suffix":""}],"container-title":"ChemSusChem","id":"ITEM-1","issue":"20","issued":{"date-parts":[["2015"]]},"page":"3366-3390","title":"Current Pretreatment Technologies for the Development of Cellulosic Ethanol and Biorefineries","type":"article-journal","volume":"8"},"uris":["http://www.mendeley.com/documents/?uuid=2f4333b1-a2ab-40cd-9637-624a69c205f0","http://www.mendeley.com/documents/?uuid=d6586707-2ba0-415c-9818-005369c05f96"]},{"id":"ITEM-2","itemData":{"DOI":"10.1016/j.chemosphere.2021.131372","ISSN":"0045-6535","author":[{"dropping-particle":"","family":"Sarker","given":"Tumpa R","non-dropping-particle":"","parse-names":false,"suffix":""},{"dropping-particle":"","family":"Pattnaik","given":"Falguni","non-dropping-particle":"","parse-names":false,"suffix":""},{"dropping-particle":"","family":"Nanda","given":"Sonil","non-dropping-particle":"","parse-names":false,"suffix":""},{"dropping-particle":"","family":"Dalai","given":"Ajay K","non-dropping-particle":"","parse-names":false,"suffix":""},{"dropping-particle":"","family":"Meda","given":"Venkatesh","non-dropping-particle":"","parse-names":false,"suffix":""}],"container-title":"Chemosphere","id":"ITEM-2","issue":"June","issued":{"date-parts":[["2021"]]},"page":"131372","publisher":"Elsevier Ltd","title":"Chemosphere Hydrothermal pretreatment technologies for lignocellulosic biomass : A review of steam explosion and subcritical water hydrolysis","type":"article-journal","volume":"284"},"uris":["http://www.mendeley.com/documents/?uuid=0f13210e-0b01-486d-a72e-95541be443ea","http://www.mendeley.com/documents/?uuid=bb315b2e-e41d-40e2-90b0-38e59891d82b"]},{"id":"ITEM-3","itemData":{"DOI":"10.1016/B978-0-12-813766-6/00021-7","ISBN":"9780128137666","author":[{"dropping-particle":"","family":"Abud","given":"Ana K De Souza","non-dropping-particle":"","parse-names":false,"suffix":""},{"dropping-particle":"","family":"Silva","given":"Carlos E De Farias","non-dropping-particle":"","parse-names":false,"suffix":""}],"container-title":"Bioethanol Production from Food Crops","id":"ITEM-3","issued":{"date-parts":[["2019"]]},"number-of-pages":"417-443","publisher":"Elsevier Inc.","title":"Challenges and Perspectives to Improve the Production","type":"book"},"uris":["http://www.mendeley.com/documents/?uuid=583acbde-aa82-46de-9ea6-a3263279bc9e","http://www.mendeley.com/documents/?uuid=1b56979e-bfc1-4f05-8964-6fcabbbb3589"]},{"id":"ITEM-4","itemData":{"DOI":"10.5772/intechopen.8499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Nauman Aftab","given":"Muhammad","non-dropping-particle":"","parse-names":false,"suffix":""},{"dropping-particle":"","family":"Iqbal","given":"Irfana","non-dropping-particle":"","parse-names":false,"suffix":""},{"dropping-particle":"","family":"Riaz","given":"Fatima","non-dropping-particle":"","parse-names":false,"suffix":""},{"dropping-particle":"","family":"Karadag","given":"Ahmet","non-dropping-particle":"","parse-names":false,"suffix":""},{"dropping-particle":"","family":"Tabatabaei","given":"Meisam","non-dropping-particle":"","parse-names":false,"suffix":""}],"container-title":"Biomass for Bioenergy - Recent Trends and Future Challenges","id":"ITEM-4","issued":{"date-parts":[["2019"]]},"page":"1-24","title":"Different Pretreatment Methods of Lignocellulosic Biomass for Use in Biofuel Production","type":"article-journal"},"uris":["http://www.mendeley.com/documents/?uuid=27d5db0a-23b9-42c3-aab5-12830647f947","http://www.mendeley.com/documents/?uuid=b0cb98ec-5b14-4c7a-b17f-4c2b75149f03","http://www.mendeley.com/documents/?uuid=4e8c2957-e47b-4e8f-90f2-141b444867bd"]}],"mendeley":{"formattedCitation":"(Abud &amp; Silva, 2019; Nauman Aftab et al., 2019; Sarker et al., 2021; Silveira et al., 2015)","plainTextFormattedCitation":"(Abud &amp; Silva, 2019; Nauman Aftab et al., 2019; Sarker et al., 2021; Silveira et al., 2015)","previouslyFormattedCitation":"[10], [12], [13], [14]"},"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bud &amp; Silva, 2019; Nauman Aftab et al., 2019; Sarker et al., 2021; Silveira et al., 2015)</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The above limitations make traditional pretreatment processes inadequate for meeting the requirements for industrial adaptation </w:t>
      </w:r>
      <w:r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hemosphere.2020.128523","ISSN":"0045-6535","author":[{"dropping-particle":"","family":"Haldar","given":"Dibyajyoti","non-dropping-particle":"","parse-names":false,"suffix":""},{"dropping-particle":"","family":"Purkait","given":"Mihir Kumar","non-dropping-particle":"","parse-names":false,"suffix":""}],"container-title":"Chemosphere","id":"ITEM-1","issued":{"date-parts":[["2021"]]},"page":"128523","publisher":"Elsevier Ltd","title":"Chemosphere A review on the environment-friendly emerging techniques for pretreatment of lignocellulosic biomass : Mechanistic insight and advancements","type":"article-journal","volume":"264"},"uris":["http://www.mendeley.com/documents/?uuid=61744922-f71c-4296-9825-66cb402f850c","http://www.mendeley.com/documents/?uuid=2110b40e-5903-4d59-927f-1f267dc76835"]}],"mendeley":{"formattedCitation":"(Haldar &amp; Purkait, 2021)","plainTextFormattedCitation":"(Haldar &amp; Purkait, 2021)","previouslyFormattedCitation":"[15]"},"properties":{"noteIndex":0},"schema":"https://github.com/citation-style-language/schema/raw/master/csl-citation.json"}</w:instrText>
      </w:r>
      <w:r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Haldar &amp; Purkait, 2021)</w:t>
      </w:r>
      <w:r w:rsidRPr="007B01ED">
        <w:rPr>
          <w:rFonts w:ascii="Times New Roman" w:hAnsi="Times New Roman" w:cs="Times New Roman"/>
          <w:sz w:val="24"/>
          <w:szCs w:val="24"/>
        </w:rPr>
        <w:fldChar w:fldCharType="end"/>
      </w:r>
      <w:r w:rsidRPr="007B01ED">
        <w:rPr>
          <w:rFonts w:ascii="Times New Roman" w:hAnsi="Times New Roman" w:cs="Times New Roman"/>
          <w:sz w:val="24"/>
          <w:szCs w:val="24"/>
        </w:rPr>
        <w:t xml:space="preserve">. </w:t>
      </w:r>
    </w:p>
    <w:p w14:paraId="4805C39E" w14:textId="2FA4E7F3" w:rsidR="00C95770" w:rsidRDefault="00514C38" w:rsidP="00B91474">
      <w:pPr>
        <w:tabs>
          <w:tab w:val="left" w:pos="70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o particular </w:t>
      </w:r>
      <w:r w:rsidR="00B51552" w:rsidRPr="007B01ED">
        <w:rPr>
          <w:rFonts w:ascii="Times New Roman" w:hAnsi="Times New Roman" w:cs="Times New Roman"/>
          <w:sz w:val="24"/>
          <w:szCs w:val="24"/>
        </w:rPr>
        <w:t xml:space="preserve"> pretreatment method is </w:t>
      </w:r>
      <w:r w:rsidRPr="007B01ED">
        <w:rPr>
          <w:rFonts w:ascii="Times New Roman" w:hAnsi="Times New Roman" w:cs="Times New Roman"/>
          <w:sz w:val="24"/>
          <w:szCs w:val="24"/>
        </w:rPr>
        <w:t>active</w:t>
      </w:r>
      <w:r w:rsidR="00B51552" w:rsidRPr="007B01ED">
        <w:rPr>
          <w:rFonts w:ascii="Times New Roman" w:hAnsi="Times New Roman" w:cs="Times New Roman"/>
          <w:sz w:val="24"/>
          <w:szCs w:val="24"/>
        </w:rPr>
        <w:t xml:space="preserve"> for all biomass types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15936-1.00002-2","ISBN":"9780128159361","abstract":"Lignocellulosic biomass is one of the most important feedstocks for biorefining and biomanufacture. However, the biomass recalcitrance constructed by the hierarchy structure of the cell wall has become the main barrier for efficient saccharification of cellulose. Therefore lignocellulose must undergo pretreatment to increase cellulose digestibility. In this chapter, we have reviewed the methods used for biomass pretreatment and corresponding action models and mechanisms, focusing on physical, chemical, biological, and combined pretreatments. Each pretreatment has its own merits and drawbacks with regards to the pretreatment efficiency, formation of inhibitors to subsequent enzymatic hydrolysis and fermentation, energy consumption, and operation costs. It is recommended that to further improve the economic feasibility of the pretreatment, process integration with a full utilization of the biomass components should be considered.","author":[{"dropping-particle":"","family":"Zhang","given":"Jingzhi","non-dropping-particle":"","parse-names":false,"suffix":""},{"dropping-particle":"","family":"Zhou","given":"Haifeng","non-dropping-particle":"","parse-names":false,"suffix":""},{"dropping-particle":"","family":"Liu","given":"Dehua","non-dropping-particle":"","parse-names":false,"suffix":""},{"dropping-particle":"","family":"Zhao","given":"Xuebing","non-dropping-particle":"","parse-names":false,"suffix":""}],"container-title":"Lignocellulosic Biomass to Liquid Biofuels","id":"ITEM-1","issued":{"date-parts":[["2019"]]},"number-of-pages":"17-65","publisher":"INC","title":"Pretreatment of lignocellulosic biomass for efficient enzymatic saccharification of cellulose","type":"book"},"uris":["http://www.mendeley.com/documents/?uuid=831ee4de-c616-46de-a88f-7fdee8c7f42f","http://www.mendeley.com/documents/?uuid=6c23ddb1-6f95-405d-8aff-91cd7e9b25e7"]},{"id":"ITEM-2","itemData":{"DOI":"10.1016/j.biortech.2021.126195","ISSN":"0960-8524","author":[{"dropping-particle":"","family":"Ashokkumar","given":"Veeramuthu","non-dropping-particle":"","parse-names":false,"suffix":""},{"dropping-particle":"","family":"Venkatkarthick","given":"Radhakrishnan","non-dropping-particle":"","parse-names":false,"suffix":""},{"dropping-particle":"","family":"Jayashree","given":"Shanmugam","non-dropping-particle":"","parse-names":false,"suffix":""}],"container-title":"Bioresource Technology","id":"ITEM-2","issue":"PB","issued":{"date-parts":[["2022"]]},"page":"126195","publisher":"Elsevier Ltd","title":"Recent advances in lignocellulosic biomass for biofuels and value-added bioproducts - A critical review","type":"article-journal","volume":"344"},"uris":["http://www.mendeley.com/documents/?uuid=4890a069-ab05-415f-a09a-6594b096db34","http://www.mendeley.com/documents/?uuid=7fda587d-dd09-42b9-bb9d-309018434e96"]}],"mendeley":{"formattedCitation":"(Ashokkumar et al., 2022; J. Zhang et al., 2019)","plainTextFormattedCitation":"(Ashokkumar et al., 2022; J. Zhang et al., 2019)","previouslyFormattedCitation":"[16], [17]"},"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shokkumar et al., 2022; J. Zhang et al., 2019)</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and none of these techniques for complete delignification can be economical and at the same time environmentally friendly</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DOI: http://dx.doi.org/10.15666/aeer/1601_225249","author":[{"dropping-particle":"","family":"TAYYAB","given":"M.","non-dropping-particle":"","parse-names":false,"suffix":""},{"dropping-particle":"","family":"NOMAN","given":"A.","non-dropping-particle":"","parse-names":false,"suffix":""},{"dropping-particle":"","family":"ISLAM","given":"W.","non-dropping-particle":"","parse-names":false,"suffix":""},{"dropping-particle":"","family":"WAHEED","given":"S.","non-dropping-particle":"","parse-names":false,"suffix":""},{"dropping-particle":"","family":"ARAFAT","given":"Y.","non-dropping-particle":"","parse-names":false,"suffix":""},{"dropping-particle":"","family":"ALI","given":"F.","non-dropping-particle":"","parse-names":false,"suffix":""},{"dropping-particle":"","family":"ZAYNAB","given":"M.","non-dropping-particle":"","parse-names":false,"suffix":""},{"dropping-particle":"","family":"LIN","given":"S.","non-dropping-particle":"","parse-names":false,"suffix":""},{"dropping-particle":"","family":"ZHANG","given":"H.1","non-dropping-particle":"","parse-names":false,"suffix":""},{"dropping-particle":"","family":"LIN","given":"W.","non-dropping-particle":"","parse-names":false,"suffix":""}],"container-title":"APPLIED ECOLOGY AND ENVIRONMENTAL RESEARCH","id":"ITEM-1","issue":"1","issued":{"date-parts":[["2018"]]},"page":"225-249","title":"BIOETHANOL PRODUCTION FROM LIGNOCELLULOSIC BIOMASS BY ENVIRONMENT-FRIENDLY PRETREATMENT METHODS : A REVIEW","type":"article-journal","volume":"16"},"uris":["http://www.mendeley.com/documents/?uuid=77ab7372-8c53-41f2-bdaf-2b3da0a9ef04"]}],"mendeley":{"formattedCitation":"(TAYYAB et al., 2018)","plainTextFormattedCitation":"(TAYYAB et al., 2018)","previouslyFormattedCitation":"[18]"},"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T</w:t>
      </w:r>
      <w:r w:rsidR="00E44DB6" w:rsidRPr="00EC7F7A">
        <w:rPr>
          <w:rFonts w:ascii="Times New Roman" w:hAnsi="Times New Roman" w:cs="Times New Roman"/>
          <w:noProof/>
          <w:sz w:val="24"/>
          <w:szCs w:val="24"/>
        </w:rPr>
        <w:t>ayyab</w:t>
      </w:r>
      <w:r w:rsidR="00EC7F7A" w:rsidRPr="00EC7F7A">
        <w:rPr>
          <w:rFonts w:ascii="Times New Roman" w:hAnsi="Times New Roman" w:cs="Times New Roman"/>
          <w:noProof/>
          <w:sz w:val="24"/>
          <w:szCs w:val="24"/>
        </w:rPr>
        <w:t xml:space="preserve"> et al., 2018)</w:t>
      </w:r>
      <w:r w:rsidR="000D21BB">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Each pretreatment has its own function and mechanism. Hydrothermal pretreatment is suitable for low lignin biomass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978-0-12-823534-8.00009-0","ISBN":"978-0-12-823534-8","abstract":"Lignocellulosic biomass is not only cheap and abundantly available but also considered as a potential renewable resource for its ability to convert into a number of different value-added products. However, the complex network of biomass is a barrier toward its full scale commercial applicability. In view of that, pretreatment is considered a typical unit operation aimed at breaking down the external layer of lignin, making cellulose and hemicellulose accessible for further hydrolysis. In this chapter, several conventional pretreatment techniques including physical, chemical, physicochemical, and biological methods are discussed with the latest accomplishments. Further, the merits and disadvantages of several individual methods are highlighted to explore the selectivity of a particular pretreatment. Readers of this chapter will be benefitted after acquiring an indepth insight on the advancement in different conventional pretreatment methods.","author":[{"dropping-particle":"","family":"Purkait","given":"Mihir Kumar","non-dropping-particle":"","parse-names":false,"suffix":""},{"dropping-particle":"","family":"Haldar","given":"Dibyajyoti","non-dropping-particle":"","parse-names":false,"suffix":""}],"container-title":"Lignocellulosic Biomass to Value-Added Products","id":"ITEM-1","issued":{"date-parts":[["2021","1"]]},"page":"31-46","publisher":"Elsevier","title":"Conventional pretreatment methods of lignocellulosic biomass","type":"article-journal"},"uris":["http://www.mendeley.com/documents/?uuid=9301a3f8-52d9-3184-a15b-dedd8e1433b4","http://www.mendeley.com/documents/?uuid=e17661ca-d5c7-441d-83cf-6950f4990538"]}],"mendeley":{"formattedCitation":"(Purkait &amp; Haldar, 2021)","plainTextFormattedCitation":"(Purkait &amp; Haldar, 2021)","previouslyFormattedCitation":"[19]"},"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urkait &amp; Haldar, 2021)</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while biomass with high lignin is suitably pretreated with acid or alkaline. Other me</w:t>
      </w:r>
      <w:r>
        <w:rPr>
          <w:rFonts w:ascii="Times New Roman" w:hAnsi="Times New Roman" w:cs="Times New Roman"/>
          <w:sz w:val="24"/>
          <w:szCs w:val="24"/>
        </w:rPr>
        <w:t xml:space="preserve">thods such as </w:t>
      </w:r>
      <w:proofErr w:type="spellStart"/>
      <w:r>
        <w:rPr>
          <w:rFonts w:ascii="Times New Roman" w:hAnsi="Times New Roman" w:cs="Times New Roman"/>
          <w:sz w:val="24"/>
          <w:szCs w:val="24"/>
        </w:rPr>
        <w:t>organosolv</w:t>
      </w:r>
      <w:proofErr w:type="spellEnd"/>
      <w:r>
        <w:rPr>
          <w:rFonts w:ascii="Times New Roman" w:hAnsi="Times New Roman" w:cs="Times New Roman"/>
          <w:sz w:val="24"/>
          <w:szCs w:val="24"/>
        </w:rPr>
        <w:t>, ionic-liquid, and deep-</w:t>
      </w:r>
      <w:r w:rsidR="00B51552" w:rsidRPr="007B01ED">
        <w:rPr>
          <w:rFonts w:ascii="Times New Roman" w:hAnsi="Times New Roman" w:cs="Times New Roman"/>
          <w:sz w:val="24"/>
          <w:szCs w:val="24"/>
        </w:rPr>
        <w:t>eutectic solvent, are</w:t>
      </w:r>
      <w:r>
        <w:rPr>
          <w:rFonts w:ascii="Times New Roman" w:hAnsi="Times New Roman" w:cs="Times New Roman"/>
          <w:sz w:val="24"/>
          <w:szCs w:val="24"/>
        </w:rPr>
        <w:t xml:space="preserve"> suitable for biomass with </w:t>
      </w:r>
      <w:r w:rsidR="00B51552" w:rsidRPr="007B01ED">
        <w:rPr>
          <w:rFonts w:ascii="Times New Roman" w:hAnsi="Times New Roman" w:cs="Times New Roman"/>
          <w:sz w:val="24"/>
          <w:szCs w:val="24"/>
        </w:rPr>
        <w:t xml:space="preserve">low and high lignin </w:t>
      </w:r>
      <w:r w:rsidR="000D21BB">
        <w:rPr>
          <w:rFonts w:ascii="Times New Roman" w:hAnsi="Times New Roman" w:cs="Times New Roman"/>
          <w:sz w:val="24"/>
          <w:szCs w:val="24"/>
        </w:rPr>
        <w:t xml:space="preserve"> </w:t>
      </w:r>
      <w:r w:rsidR="000D21BB">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manualFormatting":"(Gundupalli et al., 2022)","plainTextFormattedCitation":"(Gundupalli, Tantayotai, et al., 2022)","previouslyFormattedCitation":"[20]"},"properties":{"noteIndex":0},"schema":"https://github.com/citation-style-language/schema/raw/master/csl-citation.json"}</w:instrText>
      </w:r>
      <w:r w:rsidR="000D21BB">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Gundupalli et al., 2022)</w:t>
      </w:r>
      <w:r w:rsidR="000D21BB">
        <w:rPr>
          <w:rFonts w:ascii="Times New Roman" w:hAnsi="Times New Roman" w:cs="Times New Roman"/>
          <w:sz w:val="24"/>
          <w:szCs w:val="24"/>
        </w:rPr>
        <w:fldChar w:fldCharType="end"/>
      </w:r>
      <w:r w:rsidR="000D21BB">
        <w:rPr>
          <w:rFonts w:ascii="Times New Roman" w:hAnsi="Times New Roman" w:cs="Times New Roman"/>
          <w:sz w:val="24"/>
          <w:szCs w:val="24"/>
        </w:rPr>
        <w:t xml:space="preserve">. </w:t>
      </w:r>
      <w:r w:rsidR="00B51552" w:rsidRPr="007B01ED">
        <w:rPr>
          <w:rFonts w:ascii="Times New Roman" w:hAnsi="Times New Roman" w:cs="Times New Roman"/>
          <w:sz w:val="24"/>
          <w:szCs w:val="24"/>
        </w:rPr>
        <w:t xml:space="preserve"> According to</w:t>
      </w:r>
      <w:r w:rsidR="000D21BB">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plainTextFormattedCitation":"(H. Xu et al., 2020)","previouslyFormattedCitation":"[2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CF06EE">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w:t>
      </w:r>
      <w:r w:rsidR="00B51552" w:rsidRPr="007B01ED">
        <w:rPr>
          <w:rFonts w:ascii="Times New Roman" w:hAnsi="Times New Roman" w:cs="Times New Roman"/>
          <w:bCs/>
          <w:iCs/>
          <w:sz w:val="24"/>
          <w:szCs w:val="24"/>
        </w:rPr>
        <w:t xml:space="preserve">synergistic pretreatment is a powerful </w:t>
      </w:r>
      <w:r w:rsidRPr="007B01ED">
        <w:rPr>
          <w:rFonts w:ascii="Times New Roman" w:hAnsi="Times New Roman" w:cs="Times New Roman"/>
          <w:bCs/>
          <w:iCs/>
          <w:sz w:val="24"/>
          <w:szCs w:val="24"/>
        </w:rPr>
        <w:t>design</w:t>
      </w:r>
      <w:r>
        <w:rPr>
          <w:rFonts w:ascii="Times New Roman" w:hAnsi="Times New Roman" w:cs="Times New Roman"/>
          <w:bCs/>
          <w:iCs/>
          <w:sz w:val="24"/>
          <w:szCs w:val="24"/>
        </w:rPr>
        <w:t xml:space="preserve"> to address the</w:t>
      </w:r>
      <w:r w:rsidR="00B51552" w:rsidRPr="007B01ED">
        <w:rPr>
          <w:rFonts w:ascii="Times New Roman" w:hAnsi="Times New Roman" w:cs="Times New Roman"/>
          <w:bCs/>
          <w:iCs/>
          <w:sz w:val="24"/>
          <w:szCs w:val="24"/>
        </w:rPr>
        <w:t xml:space="preserve"> compact structure o</w:t>
      </w:r>
      <w:r>
        <w:rPr>
          <w:rFonts w:ascii="Times New Roman" w:hAnsi="Times New Roman" w:cs="Times New Roman"/>
          <w:bCs/>
          <w:iCs/>
          <w:sz w:val="24"/>
          <w:szCs w:val="24"/>
        </w:rPr>
        <w:t>f lignocellulose biomass toward</w:t>
      </w:r>
      <w:r w:rsidR="00B51552" w:rsidRPr="007B01ED">
        <w:rPr>
          <w:rFonts w:ascii="Times New Roman" w:hAnsi="Times New Roman" w:cs="Times New Roman"/>
          <w:bCs/>
          <w:iCs/>
          <w:sz w:val="24"/>
          <w:szCs w:val="24"/>
        </w:rPr>
        <w:t xml:space="preserve"> an efficient valorization. </w:t>
      </w:r>
      <w:r w:rsidR="00E6651B" w:rsidRPr="007B01ED">
        <w:rPr>
          <w:rFonts w:ascii="Times New Roman" w:hAnsi="Times New Roman" w:cs="Times New Roman"/>
          <w:sz w:val="24"/>
          <w:szCs w:val="24"/>
        </w:rPr>
        <w:t xml:space="preserve">In pretreatment processes involving high temperatures, there is a tendency to generate more degradation products under extreme process conditions </w:t>
      </w:r>
      <w:r w:rsidR="00CF06EE">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https://doi.org/10.1016/j.biortech.2021.126033","author":[{"dropping-particle":"","family":"Scapini","given":"Thamarys","non-dropping-particle":"","parse-names":false,"suffix":""},{"dropping-particle":"","family":"Maicon S.N. dos Santos","given":"Charline Bonatto","non-dropping-particle":"","parse-names":false,"suffix":""},{"dropping-particle":"","family":"Wancura","given":"João H.C.","non-dropping-particle":"","parse-names":false,"suffix":""},{"dropping-particle":"","family":"Mulinari","given":"Jéssica","non-dropping-particle":"","parse-names":false,"suffix":""},{"dropping-particle":"","family":"Camargo","given":"Aline F.","non-dropping-particle":"","parse-names":false,"suffix":""},{"dropping-particle":"","family":"Klanovicz","given":"Natalia","non-dropping-particle":"","parse-names":false,"suffix":""},{"dropping-particle":"","family":"Zabot","given":"Giovani L.","non-dropping-particle":"","parse-names":false,"suffix":""},{"dropping-particle":"V.","family":"Tres","given":"Marcus","non-dropping-particle":"","parse-names":false,"suffix":""},{"dropping-particle":"","family":"Fongaro","given":"Gislaine","non-dropping-particle":"","parse-names":false,"suffix":""},{"dropping-particle":"","family":"Treichel","given":"Helen","non-dropping-particle":"","parse-names":false,"suffix":""}],"container-title":"Bioresource Technology","id":"ITEM-1","issued":{"date-parts":[["2021"]]},"title":"Hydrothermal pretreatment of lignocellulosic biomass for hemicellulose recovery - ScienceDirect","type":"article-journal","volume":"342"},"uris":["http://www.mendeley.com/documents/?uuid=44881c44-3ee4-4980-8202-30579ee1bf4a"]}],"mendeley":{"formattedCitation":"(Scapini et al., 2021)","plainTextFormattedCitation":"(Scapini et al., 2021)","previouslyFormattedCitation":"[22]"},"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capini et al., 2021)</w:t>
      </w:r>
      <w:r w:rsidR="00CF06EE">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w:t>
      </w:r>
      <w:r w:rsidR="00E6651B" w:rsidRPr="007B01ED">
        <w:rPr>
          <w:rFonts w:ascii="Times New Roman" w:hAnsi="Times New Roman" w:cs="Times New Roman"/>
          <w:sz w:val="24"/>
          <w:szCs w:val="24"/>
        </w:rPr>
        <w:t>Milling requires intensive energy to obtain intense cellulose digestibility; acid pretreatment is effective in hardwood and herbaceous biomass but shows very poor performance in softwood; biological pretreatment requires a long treatment period and has low efficiency; solvent pretreatment requires high energy consumption to recover the solvent, which is relatively expensive, and alkalis are expens</w:t>
      </w:r>
      <w:r>
        <w:rPr>
          <w:rFonts w:ascii="Times New Roman" w:hAnsi="Times New Roman" w:cs="Times New Roman"/>
          <w:sz w:val="24"/>
          <w:szCs w:val="24"/>
        </w:rPr>
        <w:t>ive, but more effective for hardwood pretreatment</w:t>
      </w:r>
      <w:r w:rsidR="00E6651B" w:rsidRPr="007B01ED">
        <w:rPr>
          <w:rFonts w:ascii="Times New Roman" w:hAnsi="Times New Roman" w:cs="Times New Roman"/>
          <w:sz w:val="24"/>
          <w:szCs w:val="24"/>
        </w:rPr>
        <w:t>, softwood, and residues</w:t>
      </w:r>
      <w:r>
        <w:rPr>
          <w:rFonts w:ascii="Times New Roman" w:hAnsi="Times New Roman" w:cs="Times New Roman"/>
          <w:sz w:val="24"/>
          <w:szCs w:val="24"/>
        </w:rPr>
        <w:t xml:space="preserve"> from agriculture</w:t>
      </w:r>
      <w:r w:rsidR="00E6651B" w:rsidRPr="007B01ED">
        <w:rPr>
          <w:rFonts w:ascii="Times New Roman" w:hAnsi="Times New Roman" w:cs="Times New Roman"/>
          <w:sz w:val="24"/>
          <w:szCs w:val="24"/>
        </w:rPr>
        <w:t xml:space="preserve">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s.aibe.2017.03.001","ISSN":"24680125","abstract":"Lignocellulosic biomass has been considered as the second generation feedstock for biorefinery to produce biofuels and bio-based products. Bioconversion is one of the major pathways involved in the development of biorefinery. However, it is significantly hindered by the structural and chemical complexity of biomass, which makes cellulosic biofuel economically unfit. Fermentable sugars of biomass carbohydrates such as cellulose and hemicellulose necessary for fermentation are trapped inside the cross-linking structure of the lignocellulose. Therefore, pretreatment of biomass is always required to convert lignocellulosic biomass from its native form, in which it is recalcitrant to biodegradation by enzymatic and microbial attacks, into a form amenable to biodegradation. The pretreatment itself is one of key cost contributors to the economics of biofuels while it also affects the cost efficiency of the downstream bioconversion processes. As a result, extensive research has been done on pretreatment. This chapter reviews currently existing pretreatment methods including physical, chemical and biological pretreatment with the focus on the principles, advantages/disadvantages, characteristics and recent development. In addition, we also cover the impact of biomass structural and compositional features on the pretreatment, the current status and challenges of pretreatment research and the future research targets.","author":[{"dropping-particle":"","family":"Zheng","given":"Yi","non-dropping-particle":"","parse-names":false,"suffix":""},{"dropping-particle":"","family":"Shi","given":"Jian","non-dropping-particle":"","parse-names":false,"suffix":""},{"dropping-particle":"","family":"Tu","given":"Maobing","non-dropping-particle":"","parse-names":false,"suffix":""},{"dropping-particle":"","family":"Cheng","given":"Yu Shen","non-dropping-particle":"","parse-names":false,"suffix":""}],"container-title":"Advances in Bioenergy","id":"ITEM-1","issued":{"date-parts":[["2017"]]},"number-of-pages":"1-68","publisher":"Elsevier Ltd","title":"Principles and Development of Lignocellulosic Biomass Pretreatment for Biofuels","type":"book","volume":"2"},"uris":["http://www.mendeley.com/documents/?uuid=284f020e-e888-4fd7-983f-871c55aa2f8a","http://www.mendeley.com/documents/?uuid=96bc04e3-f88b-4486-aa32-12dcc17f3f13"]}],"mendeley":{"formattedCitation":"(Zheng et al., 2017)","plainTextFormattedCitation":"(Zheng et al., 2017)","previouslyFormattedCitation":"[23]"},"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eng et al., 2017)</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w:t>
      </w:r>
      <w:r w:rsidR="007B01ED" w:rsidRPr="007B01ED">
        <w:rPr>
          <w:rFonts w:ascii="Times New Roman" w:hAnsi="Times New Roman" w:cs="Times New Roman"/>
          <w:sz w:val="24"/>
          <w:szCs w:val="24"/>
        </w:rPr>
        <w:t>Steam explosion improves lignin removal and increases hydrolysis efficiency, but the process is costly and needs enhancements for economically feasible production of biofuels and other bio-products</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39/D0RE00241K","author":[{"dropping-particle":"","family":"Shahrooz Rahmati, William Doherty, Deepak Dubal","given":"Luqman Atanda","non-dropping-particle":"","parse-names":false,"suffix":""},{"dropping-particle":"","family":"Lalehvash Moghaddam, Prashant Sonar, Volker Hessel","given":"Kostya (Ken) Ostrikov","non-dropping-particle":"","parse-names":false,"suffix":""}],"container-title":"Reaction Chemistry &amp; Engineering","id":"ITEM-1","issued":{"date-parts":[["2020"]]},"title":"Reaction Chemistry &amp; Engineering","type":"article-journal"},"uris":["http://www.mendeley.com/documents/?uuid=b4c4f18a-fe97-4a2c-9185-073693cb5aec"]}],"mendeley":{"formattedCitation":"(Shahrooz Rahmati, William Doherty, Deepak Dubal &amp; Lalehvash Moghaddam, Prashant Sonar, Volker Hessel, 2020)","manualFormatting":"(Shahrooz et al., 2020)","plainTextFormattedCitation":"(Shahrooz Rahmati, William Doherty, Deepak Dubal &amp; Lalehvash Moghaddam, Prashant Sonar, Volker Hessel, 2020)","previouslyFormattedCitation":"[24]"},"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 xml:space="preserve">(Shahrooz </w:t>
      </w:r>
      <w:r w:rsidR="003E7CCA">
        <w:rPr>
          <w:rFonts w:ascii="Times New Roman" w:hAnsi="Times New Roman" w:cs="Times New Roman"/>
          <w:noProof/>
          <w:sz w:val="24"/>
          <w:szCs w:val="24"/>
        </w:rPr>
        <w:t xml:space="preserve">et al., </w:t>
      </w:r>
      <w:r w:rsidR="00EC7F7A" w:rsidRPr="00EC7F7A">
        <w:rPr>
          <w:rFonts w:ascii="Times New Roman" w:hAnsi="Times New Roman" w:cs="Times New Roman"/>
          <w:noProof/>
          <w:sz w:val="24"/>
          <w:szCs w:val="24"/>
        </w:rPr>
        <w:t>2020)</w:t>
      </w:r>
      <w:r w:rsidR="00CF06EE">
        <w:rPr>
          <w:rFonts w:ascii="Times New Roman" w:hAnsi="Times New Roman" w:cs="Times New Roman"/>
          <w:sz w:val="24"/>
          <w:szCs w:val="24"/>
        </w:rPr>
        <w:fldChar w:fldCharType="end"/>
      </w:r>
      <w:r w:rsidR="00CF06EE">
        <w:rPr>
          <w:rFonts w:ascii="Times New Roman" w:hAnsi="Times New Roman" w:cs="Times New Roman"/>
          <w:sz w:val="24"/>
          <w:szCs w:val="24"/>
        </w:rPr>
        <w:t>.</w:t>
      </w:r>
      <w:r w:rsidR="007B01ED" w:rsidRPr="007B01ED">
        <w:rPr>
          <w:rFonts w:ascii="Times New Roman" w:hAnsi="Times New Roman" w:cs="Times New Roman"/>
          <w:sz w:val="24"/>
          <w:szCs w:val="24"/>
        </w:rPr>
        <w:t xml:space="preserve"> </w:t>
      </w:r>
      <w:r w:rsidR="00B51552" w:rsidRPr="007B01ED">
        <w:rPr>
          <w:rFonts w:ascii="Times New Roman" w:hAnsi="Times New Roman" w:cs="Times New Roman"/>
          <w:sz w:val="24"/>
          <w:szCs w:val="24"/>
        </w:rPr>
        <w:t xml:space="preserve">Combinative pretreatment method helps to reduce the excessive drawbacks of a single pretreatment operation </w:t>
      </w:r>
      <w:r w:rsidR="00B51552" w:rsidRPr="007B01ED">
        <w:rPr>
          <w:rFonts w:ascii="Times New Roman" w:hAnsi="Times New Roman" w:cs="Times New Roman"/>
          <w:sz w:val="24"/>
          <w:szCs w:val="24"/>
        </w:rPr>
        <w:lastRenderedPageBreak/>
        <w:fldChar w:fldCharType="begin" w:fldLock="1"/>
      </w:r>
      <w:r w:rsidR="00EC7F7A">
        <w:rPr>
          <w:rFonts w:ascii="Times New Roman" w:hAnsi="Times New Roman" w:cs="Times New Roman"/>
          <w:sz w:val="24"/>
          <w:szCs w:val="24"/>
        </w:rPr>
        <w:instrText>ADDIN CSL_CITATION {"citationItems":[{"id":"ITEM-1","itemData":{"author":[{"dropping-particle":"","family":"Meenakshisundaram","given":"S","non-dropping-particle":"","parse-names":false,"suffix":""},{"dropping-particle":"","family":"Fayeulle","given":"A","non-dropping-particle":"","parse-names":false,"suffix":""},{"dropping-particle":"","family":"Leonard","given":"E","non-dropping-particle":"","parse-names":false,"suffix":""},{"dropping-particle":"","family":"Ceballos","given":"C","non-dropping-particle":"","parse-names":false,"suffix":""},{"dropping-particle":"","family":"Pauss","given":"A","non-dropping-particle":"","parse-names":false,"suffix":""}],"id":"ITEM-1","issue":"February","issued":{"date-parts":[["2021"]]},"publisher":"Elsevier Ltd","title":"Fiber degradation and carbohydrate production by combined biological and chemical / physicochemical pretreatment methods of lignocellulosic biomass – A review","type":"article-journal","volume":"331"},"uris":["http://www.mendeley.com/documents/?uuid=414d629e-8ec8-499f-b1af-1d44eccd8a9a","http://www.mendeley.com/documents/?uuid=74061b1f-107a-4e48-98e5-27dae1e0209f"]}],"mendeley":{"formattedCitation":"(Meenakshisundaram et al., 2021)","plainTextFormattedCitation":"(Meenakshisundaram et al., 2021)","previouslyFormattedCitation":"[25]"},"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Meenakshisundaram et al., 2021)</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Nevertheless, pretreatment order is very important in combinative pretreatment methods. For instance, in biological combinative pretreatment, fungal treatment can interfere with cellulose availability, which is made accessible by the initial processes, and subdue lignin degradation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390/applmicrobiol2040055","abstract":"Lignocellulosic biomass is a low-cost and environmentally-friendly resource that can be used to produce biofuels such as bioethanol and biogas, which are the leading candidates for the partial substitution of fossil fuels. However, the main challenge of using lignocellulosic materials for biofuel production is the low accessibility to cellulose for hydrolysis of enzymes and microorganisms, which can be overcome by pretreatment. Biological and chemical pretreatments have their own disadvantages, which could be reduced by combining the two methods. In this article, we review biological–chemical combined pretreatment strategies for biogas and bioethanol production. The synergy of fungal/enzyme–NaOH pretreatment is the only biological–chemical combination studied for biogas production and has proven to be effective. The use of enzyme, which is relatively expensive, has the advantage of hydrolysis efficiency compared to fungi. Nonetheless, there is vast scope for research and development of other chemical–biological combinations for biogas production. With respect to ethanol production, fungal–organosolv combination is widely studied and can achieve a maximum of 82% theoretical yield. Order of pretreatment is also important, as fungi may reduce the accessibility of cellulose made available by prior chemical strategies and suppress lignin degradation. The biofuel yield of similarly pretreated biomass can vary depending on the downstream process. Therefore, new strategies, such as bioaugmentation and genetically engineered strains, could help to further intensify biofuel yields.","author":[{"dropping-particle":"","family":"Meenakshisundaram","given":"Shruthi","non-dropping-particle":"","parse-names":false,"suffix":""},{"dropping-particle":"","family":"Fayeulle","given":"Antoine","non-dropping-particle":"","parse-names":false,"suffix":""},{"dropping-particle":"","family":"Léonard","given":"Estelle","non-dropping-particle":"","parse-names":false,"suffix":""},{"dropping-particle":"","family":"Ceballos","given":"Claire","non-dropping-particle":"","parse-names":false,"suffix":""},{"dropping-particle":"","family":"Liu","given":"Xiaojun","non-dropping-particle":"","parse-names":false,"suffix":""},{"dropping-particle":"","family":"Pauss","given":"André","non-dropping-particle":"","parse-names":false,"suffix":""}],"container-title":"Applied Microbiology","id":"ITEM-1","issue":"4","issued":{"date-parts":[["2022"]]},"page":"716-734","title":"Combined Biological and Chemical/Physicochemical Pretreatment Methods of Lignocellulosic Biomass for Bioethanol and Biomethane Energy Production—A Review","type":"article-journal","volume":"2"},"uris":["http://www.mendeley.com/documents/?uuid=398ab6d8-0095-4bd2-9aff-9cb070082e6d","http://www.mendeley.com/documents/?uuid=e96b64f7-60f9-410b-a6f1-91676caaa3bb"]}],"mendeley":{"formattedCitation":"(Meenakshisundaram et al., 2022)","plainTextFormattedCitation":"(Meenakshisundaram et al., 2022)","previouslyFormattedCitation":"[26]"},"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Meenakshisundaram et al., 2022)</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w:t>
      </w:r>
      <w:r w:rsidR="007B01ED" w:rsidRPr="007B01ED">
        <w:rPr>
          <w:rFonts w:ascii="Times New Roman" w:hAnsi="Times New Roman" w:cs="Times New Roman"/>
          <w:sz w:val="24"/>
          <w:szCs w:val="24"/>
        </w:rPr>
        <w:t xml:space="preserve">Combinations of different pretreatments, such as biological-chemical, physical-physical, chemical-chemical, and physical-chemical, have been reported </w:t>
      </w:r>
      <w:r w:rsidR="00B51552" w:rsidRPr="007B01ED">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bs.aibe.2017.03.001","ISSN":"24680125","abstract":"Lignocellulosic biomass has been considered as the second generation feedstock for biorefinery to produce biofuels and bio-based products. Bioconversion is one of the major pathways involved in the development of biorefinery. However, it is significantly hindered by the structural and chemical complexity of biomass, which makes cellulosic biofuel economically unfit. Fermentable sugars of biomass carbohydrates such as cellulose and hemicellulose necessary for fermentation are trapped inside the cross-linking structure of the lignocellulose. Therefore, pretreatment of biomass is always required to convert lignocellulosic biomass from its native form, in which it is recalcitrant to biodegradation by enzymatic and microbial attacks, into a form amenable to biodegradation. The pretreatment itself is one of key cost contributors to the economics of biofuels while it also affects the cost efficiency of the downstream bioconversion processes. As a result, extensive research has been done on pretreatment. This chapter reviews currently existing pretreatment methods including physical, chemical and biological pretreatment with the focus on the principles, advantages/disadvantages, characteristics and recent development. In addition, we also cover the impact of biomass structural and compositional features on the pretreatment, the current status and challenges of pretreatment research and the future research targets.","author":[{"dropping-particle":"","family":"Zheng","given":"Yi","non-dropping-particle":"","parse-names":false,"suffix":""},{"dropping-particle":"","family":"Shi","given":"Jian","non-dropping-particle":"","parse-names":false,"suffix":""},{"dropping-particle":"","family":"Tu","given":"Maobing","non-dropping-particle":"","parse-names":false,"suffix":""},{"dropping-particle":"","family":"Cheng","given":"Yu Shen","non-dropping-particle":"","parse-names":false,"suffix":""}],"container-title":"Advances in Bioenergy","id":"ITEM-1","issued":{"date-parts":[["2017"]]},"number-of-pages":"1-68","publisher":"Elsevier Ltd","title":"Principles and Development of Lignocellulosic Biomass Pretreatment for Biofuels","type":"book","volume":"2"},"uris":["http://www.mendeley.com/documents/?uuid=96bc04e3-f88b-4486-aa32-12dcc17f3f13","http://www.mendeley.com/documents/?uuid=284f020e-e888-4fd7-983f-871c55aa2f8a"]}],"mendeley":{"formattedCitation":"(Zheng et al., 2017)","plainTextFormattedCitation":"(Zheng et al., 2017)","previouslyFormattedCitation":"[23]"},"properties":{"noteIndex":0},"schema":"https://github.com/citation-style-language/schema/raw/master/csl-citation.json"}</w:instrText>
      </w:r>
      <w:r w:rsidR="00B51552" w:rsidRPr="007B01ED">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eng et al., 2017)</w:t>
      </w:r>
      <w:r w:rsidR="00B51552" w:rsidRPr="007B01ED">
        <w:rPr>
          <w:rFonts w:ascii="Times New Roman" w:hAnsi="Times New Roman" w:cs="Times New Roman"/>
          <w:sz w:val="24"/>
          <w:szCs w:val="24"/>
        </w:rPr>
        <w:fldChar w:fldCharType="end"/>
      </w:r>
      <w:r w:rsidR="00B51552" w:rsidRPr="007B01ED">
        <w:rPr>
          <w:rFonts w:ascii="Times New Roman" w:hAnsi="Times New Roman" w:cs="Times New Roman"/>
          <w:sz w:val="24"/>
          <w:szCs w:val="24"/>
        </w:rPr>
        <w:t xml:space="preserve">  to effectively reduce energy consumption, enhance enzymatic hydrolysis efficiency, shorten grinding time</w:t>
      </w:r>
      <w:r>
        <w:rPr>
          <w:rFonts w:ascii="Times New Roman" w:hAnsi="Times New Roman" w:cs="Times New Roman"/>
          <w:sz w:val="24"/>
          <w:szCs w:val="24"/>
        </w:rPr>
        <w:t>.</w:t>
      </w:r>
      <w:r w:rsidR="00B51552" w:rsidRPr="007B01ED">
        <w:rPr>
          <w:rFonts w:ascii="Times New Roman" w:hAnsi="Times New Roman" w:cs="Times New Roman"/>
          <w:sz w:val="24"/>
          <w:szCs w:val="24"/>
        </w:rPr>
        <w:t xml:space="preserve"> </w:t>
      </w:r>
    </w:p>
    <w:p w14:paraId="39029F18" w14:textId="77777777" w:rsidR="005B7040" w:rsidRDefault="005B7040" w:rsidP="00B91474">
      <w:pPr>
        <w:tabs>
          <w:tab w:val="left" w:pos="7013"/>
        </w:tabs>
        <w:spacing w:after="0" w:line="360" w:lineRule="auto"/>
        <w:jc w:val="both"/>
        <w:rPr>
          <w:rFonts w:ascii="Times New Roman" w:hAnsi="Times New Roman" w:cs="Times New Roman"/>
          <w:sz w:val="24"/>
          <w:szCs w:val="24"/>
        </w:rPr>
      </w:pPr>
    </w:p>
    <w:p w14:paraId="35C9D17E" w14:textId="1FE1FEDA" w:rsidR="005B7040" w:rsidRPr="005B7040" w:rsidRDefault="005B7040" w:rsidP="00B91474">
      <w:pPr>
        <w:tabs>
          <w:tab w:val="left" w:pos="7013"/>
        </w:tabs>
        <w:spacing w:after="0" w:line="360" w:lineRule="auto"/>
        <w:jc w:val="both"/>
        <w:rPr>
          <w:rFonts w:ascii="Times New Roman" w:hAnsi="Times New Roman" w:cs="Times New Roman"/>
          <w:sz w:val="24"/>
          <w:szCs w:val="24"/>
        </w:rPr>
      </w:pPr>
      <w:r w:rsidRPr="005B7040">
        <w:rPr>
          <w:rFonts w:ascii="Times New Roman" w:hAnsi="Times New Roman" w:cs="Times New Roman"/>
          <w:sz w:val="24"/>
          <w:szCs w:val="24"/>
        </w:rPr>
        <w:t xml:space="preserve">This review paper discusses the utilization of different chemo-physiochemical combinative pretreatment methods and their efficiency in the pretreatment of LB prior to enzymatic hydrolysis. It specifically discussed combinative microwave, ultrasonic </w:t>
      </w:r>
      <w:r w:rsidR="00B1722F" w:rsidRPr="005B7040">
        <w:rPr>
          <w:rFonts w:ascii="Times New Roman" w:hAnsi="Times New Roman" w:cs="Times New Roman"/>
          <w:sz w:val="24"/>
          <w:szCs w:val="24"/>
        </w:rPr>
        <w:t>combinative</w:t>
      </w:r>
      <w:r w:rsidRPr="005B7040">
        <w:rPr>
          <w:rFonts w:ascii="Times New Roman" w:hAnsi="Times New Roman" w:cs="Times New Roman"/>
          <w:sz w:val="24"/>
          <w:szCs w:val="24"/>
        </w:rPr>
        <w:t xml:space="preserve"> and LHW-assisted pretreatment method. The influence of </w:t>
      </w:r>
      <w:r w:rsidR="00514C38">
        <w:rPr>
          <w:rFonts w:ascii="Times New Roman" w:hAnsi="Times New Roman" w:cs="Times New Roman"/>
          <w:sz w:val="24"/>
          <w:szCs w:val="24"/>
        </w:rPr>
        <w:t xml:space="preserve">various </w:t>
      </w:r>
      <w:r w:rsidRPr="005B7040">
        <w:rPr>
          <w:rFonts w:ascii="Times New Roman" w:hAnsi="Times New Roman" w:cs="Times New Roman"/>
          <w:sz w:val="24"/>
          <w:szCs w:val="24"/>
        </w:rPr>
        <w:t>factors</w:t>
      </w:r>
      <w:r w:rsidR="00514C38">
        <w:rPr>
          <w:rFonts w:ascii="Times New Roman" w:hAnsi="Times New Roman" w:cs="Times New Roman"/>
          <w:sz w:val="24"/>
          <w:szCs w:val="24"/>
        </w:rPr>
        <w:t xml:space="preserve"> of </w:t>
      </w:r>
      <w:r w:rsidR="00514C38" w:rsidRPr="005B7040">
        <w:rPr>
          <w:rFonts w:ascii="Times New Roman" w:hAnsi="Times New Roman" w:cs="Times New Roman"/>
          <w:sz w:val="24"/>
          <w:szCs w:val="24"/>
        </w:rPr>
        <w:t>pretreatment</w:t>
      </w:r>
      <w:r w:rsidRPr="005B7040">
        <w:rPr>
          <w:rFonts w:ascii="Times New Roman" w:hAnsi="Times New Roman" w:cs="Times New Roman"/>
          <w:sz w:val="24"/>
          <w:szCs w:val="24"/>
        </w:rPr>
        <w:t xml:space="preserve"> on the sugar yield, </w:t>
      </w:r>
      <w:r w:rsidR="00514C38">
        <w:rPr>
          <w:rFonts w:ascii="Times New Roman" w:hAnsi="Times New Roman" w:cs="Times New Roman"/>
          <w:sz w:val="24"/>
          <w:szCs w:val="24"/>
        </w:rPr>
        <w:t xml:space="preserve">such as </w:t>
      </w:r>
      <w:r w:rsidRPr="005B7040">
        <w:rPr>
          <w:rFonts w:ascii="Times New Roman" w:hAnsi="Times New Roman" w:cs="Times New Roman"/>
          <w:sz w:val="24"/>
          <w:szCs w:val="24"/>
        </w:rPr>
        <w:t>cost, production of secondary products, and the environment was discussed and compared. Finally, preferred methods for different scenarios were established based on the findings from existing literature. Fig</w:t>
      </w:r>
      <w:r w:rsidR="00CB5121">
        <w:rPr>
          <w:rFonts w:ascii="Times New Roman" w:hAnsi="Times New Roman" w:cs="Times New Roman"/>
          <w:sz w:val="24"/>
          <w:szCs w:val="24"/>
        </w:rPr>
        <w:t>.</w:t>
      </w:r>
      <w:r w:rsidRPr="005B7040">
        <w:rPr>
          <w:rFonts w:ascii="Times New Roman" w:hAnsi="Times New Roman" w:cs="Times New Roman"/>
          <w:sz w:val="24"/>
          <w:szCs w:val="24"/>
        </w:rPr>
        <w:t xml:space="preserve"> </w:t>
      </w:r>
      <w:r w:rsidR="00512812">
        <w:rPr>
          <w:rFonts w:ascii="Times New Roman" w:hAnsi="Times New Roman" w:cs="Times New Roman"/>
          <w:sz w:val="24"/>
          <w:szCs w:val="24"/>
        </w:rPr>
        <w:t>1</w:t>
      </w:r>
      <w:r w:rsidR="00514C38">
        <w:rPr>
          <w:rFonts w:ascii="Times New Roman" w:hAnsi="Times New Roman" w:cs="Times New Roman"/>
          <w:sz w:val="24"/>
          <w:szCs w:val="24"/>
        </w:rPr>
        <w:t xml:space="preserve"> representation </w:t>
      </w:r>
      <w:r w:rsidRPr="005B7040">
        <w:rPr>
          <w:rFonts w:ascii="Times New Roman" w:hAnsi="Times New Roman" w:cs="Times New Roman"/>
          <w:sz w:val="24"/>
          <w:szCs w:val="24"/>
        </w:rPr>
        <w:t>the overall review</w:t>
      </w:r>
      <w:r>
        <w:rPr>
          <w:rFonts w:ascii="Times New Roman" w:hAnsi="Times New Roman" w:cs="Times New Roman"/>
          <w:sz w:val="24"/>
          <w:szCs w:val="24"/>
        </w:rPr>
        <w:t>.</w:t>
      </w:r>
    </w:p>
    <w:p w14:paraId="2D4CA28F" w14:textId="77777777" w:rsidR="00C95770" w:rsidRDefault="00C95770" w:rsidP="00B91474">
      <w:pPr>
        <w:tabs>
          <w:tab w:val="left" w:pos="7013"/>
        </w:tabs>
        <w:spacing w:after="0" w:line="360" w:lineRule="auto"/>
        <w:jc w:val="both"/>
        <w:rPr>
          <w:rFonts w:ascii="Times New Roman" w:hAnsi="Times New Roman" w:cs="Times New Roman"/>
          <w:bCs/>
          <w:iCs/>
          <w:sz w:val="24"/>
          <w:szCs w:val="24"/>
        </w:rPr>
      </w:pPr>
    </w:p>
    <w:p w14:paraId="16F7CA7C" w14:textId="77777777" w:rsidR="00512812" w:rsidRDefault="00512812" w:rsidP="00B91474">
      <w:pPr>
        <w:tabs>
          <w:tab w:val="left" w:pos="7013"/>
        </w:tabs>
        <w:spacing w:after="0" w:line="360" w:lineRule="auto"/>
        <w:jc w:val="both"/>
        <w:rPr>
          <w:rFonts w:ascii="Times New Roman" w:hAnsi="Times New Roman" w:cs="Times New Roman"/>
          <w:bCs/>
          <w:iCs/>
          <w:sz w:val="24"/>
          <w:szCs w:val="24"/>
        </w:rPr>
      </w:pPr>
    </w:p>
    <w:p w14:paraId="0F4D7468" w14:textId="297771E7" w:rsidR="00512812" w:rsidRDefault="00512812" w:rsidP="00B91474">
      <w:pPr>
        <w:tabs>
          <w:tab w:val="left" w:pos="7013"/>
        </w:tabs>
        <w:spacing w:after="0" w:line="360" w:lineRule="auto"/>
        <w:jc w:val="both"/>
        <w:rPr>
          <w:rFonts w:ascii="Times New Roman" w:hAnsi="Times New Roman" w:cs="Times New Roman"/>
          <w:bCs/>
          <w:iCs/>
          <w:sz w:val="24"/>
          <w:szCs w:val="24"/>
        </w:rPr>
      </w:pPr>
      <w:r w:rsidRPr="005F5895">
        <w:rPr>
          <w:rFonts w:ascii="Times New Roman" w:hAnsi="Times New Roman" w:cs="Times New Roman"/>
          <w:noProof/>
          <w:sz w:val="24"/>
          <w:szCs w:val="24"/>
        </w:rPr>
        <w:lastRenderedPageBreak/>
        <w:drawing>
          <wp:inline distT="0" distB="0" distL="0" distR="0" wp14:anchorId="665986A1" wp14:editId="138EB4EB">
            <wp:extent cx="5023444" cy="7040880"/>
            <wp:effectExtent l="0" t="0" r="6350" b="7620"/>
            <wp:docPr id="214577049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70493"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023444" cy="7040880"/>
                    </a:xfrm>
                    <a:prstGeom prst="rect">
                      <a:avLst/>
                    </a:prstGeom>
                    <a:noFill/>
                    <a:ln>
                      <a:noFill/>
                    </a:ln>
                  </pic:spPr>
                </pic:pic>
              </a:graphicData>
            </a:graphic>
          </wp:inline>
        </w:drawing>
      </w:r>
    </w:p>
    <w:p w14:paraId="74E151E8" w14:textId="7D848E80" w:rsidR="009079E4" w:rsidRPr="005F5895" w:rsidRDefault="009079E4" w:rsidP="009079E4">
      <w:pPr>
        <w:spacing w:line="360" w:lineRule="auto"/>
        <w:ind w:firstLine="432"/>
        <w:jc w:val="both"/>
        <w:rPr>
          <w:rFonts w:ascii="Times New Roman" w:hAnsi="Times New Roman" w:cs="Times New Roman"/>
          <w:sz w:val="24"/>
          <w:szCs w:val="24"/>
        </w:rPr>
      </w:pPr>
      <w:r w:rsidRPr="005F5895">
        <w:rPr>
          <w:rFonts w:ascii="Times New Roman" w:hAnsi="Times New Roman" w:cs="Times New Roman"/>
          <w:sz w:val="24"/>
          <w:szCs w:val="24"/>
        </w:rPr>
        <w:t xml:space="preserve">Figure </w:t>
      </w:r>
      <w:r>
        <w:rPr>
          <w:rFonts w:ascii="Times New Roman" w:hAnsi="Times New Roman" w:cs="Times New Roman"/>
          <w:sz w:val="24"/>
          <w:szCs w:val="24"/>
        </w:rPr>
        <w:t>1</w:t>
      </w:r>
      <w:r w:rsidR="00C1765C">
        <w:rPr>
          <w:rFonts w:ascii="Times New Roman" w:hAnsi="Times New Roman" w:cs="Times New Roman"/>
          <w:sz w:val="24"/>
          <w:szCs w:val="24"/>
        </w:rPr>
        <w:t>: Overall representation of the</w:t>
      </w:r>
      <w:r w:rsidRPr="005F5895">
        <w:rPr>
          <w:rFonts w:ascii="Times New Roman" w:hAnsi="Times New Roman" w:cs="Times New Roman"/>
          <w:sz w:val="24"/>
          <w:szCs w:val="24"/>
        </w:rPr>
        <w:t xml:space="preserve"> review work</w:t>
      </w:r>
    </w:p>
    <w:p w14:paraId="2E04453F" w14:textId="77777777" w:rsidR="009079E4" w:rsidRPr="005F5895" w:rsidRDefault="009079E4" w:rsidP="00B91474">
      <w:pPr>
        <w:tabs>
          <w:tab w:val="left" w:pos="7013"/>
        </w:tabs>
        <w:spacing w:after="0" w:line="360" w:lineRule="auto"/>
        <w:jc w:val="both"/>
        <w:rPr>
          <w:rFonts w:ascii="Times New Roman" w:hAnsi="Times New Roman" w:cs="Times New Roman"/>
          <w:bCs/>
          <w:iCs/>
          <w:sz w:val="24"/>
          <w:szCs w:val="24"/>
        </w:rPr>
      </w:pPr>
    </w:p>
    <w:p w14:paraId="7E923083" w14:textId="11274F09" w:rsidR="00512812" w:rsidRPr="000868CA" w:rsidRDefault="00CB5121" w:rsidP="00512812">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Combinative Pretreatment Methods </w:t>
      </w:r>
    </w:p>
    <w:p w14:paraId="290B86B8" w14:textId="2AEC85C7" w:rsidR="006F7893" w:rsidRDefault="00E77C75" w:rsidP="00A22B7C">
      <w:pPr>
        <w:pStyle w:val="Heading1"/>
        <w:numPr>
          <w:ilvl w:val="0"/>
          <w:numId w:val="0"/>
        </w:numPr>
        <w:spacing w:line="360" w:lineRule="auto"/>
        <w:rPr>
          <w:rFonts w:ascii="Times New Roman" w:hAnsi="Times New Roman" w:cs="Times New Roman"/>
          <w:color w:val="auto"/>
          <w:sz w:val="24"/>
          <w:szCs w:val="24"/>
        </w:rPr>
      </w:pPr>
      <w:r w:rsidRPr="00E77C75">
        <w:rPr>
          <w:rFonts w:ascii="Times New Roman" w:hAnsi="Times New Roman" w:cs="Times New Roman"/>
          <w:color w:val="auto"/>
          <w:sz w:val="24"/>
          <w:szCs w:val="24"/>
        </w:rPr>
        <w:t xml:space="preserve">Three different thermal pretreatment approaches </w:t>
      </w:r>
      <w:r w:rsidR="00CB5121">
        <w:rPr>
          <w:rFonts w:ascii="Times New Roman" w:hAnsi="Times New Roman" w:cs="Times New Roman"/>
          <w:color w:val="auto"/>
          <w:sz w:val="24"/>
          <w:szCs w:val="24"/>
        </w:rPr>
        <w:t>were</w:t>
      </w:r>
      <w:r w:rsidRPr="00E77C75">
        <w:rPr>
          <w:rFonts w:ascii="Times New Roman" w:hAnsi="Times New Roman" w:cs="Times New Roman"/>
          <w:color w:val="auto"/>
          <w:sz w:val="24"/>
          <w:szCs w:val="24"/>
        </w:rPr>
        <w:t xml:space="preserve"> reviewed</w:t>
      </w:r>
      <w:r w:rsidR="000868CA" w:rsidRPr="00E77C75">
        <w:rPr>
          <w:rFonts w:ascii="Times New Roman" w:hAnsi="Times New Roman" w:cs="Times New Roman"/>
          <w:color w:val="auto"/>
          <w:sz w:val="24"/>
          <w:szCs w:val="24"/>
        </w:rPr>
        <w:t>. The</w:t>
      </w:r>
      <w:r w:rsidR="00AD0E56" w:rsidRPr="00E77C75">
        <w:rPr>
          <w:rFonts w:ascii="Times New Roman" w:hAnsi="Times New Roman" w:cs="Times New Roman"/>
          <w:color w:val="auto"/>
          <w:sz w:val="24"/>
          <w:szCs w:val="24"/>
        </w:rPr>
        <w:t xml:space="preserve"> synergic effects of combining thes</w:t>
      </w:r>
      <w:r w:rsidR="000868CA" w:rsidRPr="00E77C75">
        <w:rPr>
          <w:rFonts w:ascii="Times New Roman" w:hAnsi="Times New Roman" w:cs="Times New Roman"/>
          <w:color w:val="auto"/>
          <w:sz w:val="24"/>
          <w:szCs w:val="24"/>
        </w:rPr>
        <w:t>e</w:t>
      </w:r>
      <w:r w:rsidR="00512812" w:rsidRPr="00E77C75">
        <w:rPr>
          <w:rFonts w:ascii="Times New Roman" w:hAnsi="Times New Roman" w:cs="Times New Roman"/>
          <w:color w:val="auto"/>
          <w:sz w:val="24"/>
          <w:szCs w:val="24"/>
        </w:rPr>
        <w:t xml:space="preserve"> methods</w:t>
      </w:r>
      <w:r w:rsidR="000868CA" w:rsidRPr="00E77C75">
        <w:rPr>
          <w:rFonts w:ascii="Times New Roman" w:hAnsi="Times New Roman" w:cs="Times New Roman"/>
          <w:color w:val="auto"/>
          <w:sz w:val="24"/>
          <w:szCs w:val="24"/>
        </w:rPr>
        <w:t xml:space="preserve"> </w:t>
      </w:r>
      <w:r w:rsidR="00512812" w:rsidRPr="00E77C75">
        <w:rPr>
          <w:rFonts w:ascii="Times New Roman" w:hAnsi="Times New Roman" w:cs="Times New Roman"/>
          <w:color w:val="auto"/>
          <w:sz w:val="24"/>
          <w:szCs w:val="24"/>
        </w:rPr>
        <w:t>with</w:t>
      </w:r>
      <w:r w:rsidR="00512812" w:rsidRPr="000868CA">
        <w:rPr>
          <w:rFonts w:ascii="Times New Roman" w:hAnsi="Times New Roman" w:cs="Times New Roman"/>
          <w:color w:val="auto"/>
          <w:sz w:val="24"/>
          <w:szCs w:val="24"/>
        </w:rPr>
        <w:t xml:space="preserve"> </w:t>
      </w:r>
      <w:r w:rsidR="000868CA" w:rsidRPr="000868CA">
        <w:rPr>
          <w:rFonts w:ascii="Times New Roman" w:hAnsi="Times New Roman" w:cs="Times New Roman"/>
          <w:color w:val="auto"/>
          <w:sz w:val="24"/>
          <w:szCs w:val="24"/>
        </w:rPr>
        <w:t>either</w:t>
      </w:r>
      <w:r w:rsidR="00512812" w:rsidRPr="000868CA">
        <w:rPr>
          <w:rFonts w:ascii="Times New Roman" w:hAnsi="Times New Roman" w:cs="Times New Roman"/>
          <w:color w:val="auto"/>
          <w:sz w:val="24"/>
          <w:szCs w:val="24"/>
        </w:rPr>
        <w:t xml:space="preserve"> of these four different types of </w:t>
      </w:r>
      <w:r w:rsidR="00AD0E56">
        <w:rPr>
          <w:rFonts w:ascii="Times New Roman" w:hAnsi="Times New Roman" w:cs="Times New Roman"/>
          <w:color w:val="auto"/>
          <w:sz w:val="24"/>
          <w:szCs w:val="24"/>
        </w:rPr>
        <w:t>chemicals</w:t>
      </w:r>
      <w:r w:rsidR="000868CA" w:rsidRPr="000868CA">
        <w:rPr>
          <w:rFonts w:ascii="Times New Roman" w:hAnsi="Times New Roman" w:cs="Times New Roman"/>
          <w:color w:val="auto"/>
          <w:sz w:val="24"/>
          <w:szCs w:val="24"/>
        </w:rPr>
        <w:t>;</w:t>
      </w:r>
      <w:r w:rsidR="00512812" w:rsidRPr="000868CA">
        <w:rPr>
          <w:rFonts w:ascii="Times New Roman" w:hAnsi="Times New Roman" w:cs="Times New Roman"/>
          <w:color w:val="auto"/>
          <w:sz w:val="24"/>
          <w:szCs w:val="24"/>
        </w:rPr>
        <w:t xml:space="preserve"> acid</w:t>
      </w:r>
      <w:r w:rsidR="008D23DF">
        <w:rPr>
          <w:rFonts w:ascii="Times New Roman" w:hAnsi="Times New Roman" w:cs="Times New Roman"/>
          <w:color w:val="auto"/>
          <w:sz w:val="24"/>
          <w:szCs w:val="24"/>
        </w:rPr>
        <w:t>-based</w:t>
      </w:r>
      <w:r w:rsidR="00512812" w:rsidRPr="000868CA">
        <w:rPr>
          <w:rFonts w:ascii="Times New Roman" w:hAnsi="Times New Roman" w:cs="Times New Roman"/>
          <w:color w:val="auto"/>
          <w:sz w:val="24"/>
          <w:szCs w:val="24"/>
        </w:rPr>
        <w:t>, alkaline</w:t>
      </w:r>
      <w:r w:rsidR="008D23DF">
        <w:rPr>
          <w:rFonts w:ascii="Times New Roman" w:hAnsi="Times New Roman" w:cs="Times New Roman"/>
          <w:color w:val="auto"/>
          <w:sz w:val="24"/>
          <w:szCs w:val="24"/>
        </w:rPr>
        <w:t>-based</w:t>
      </w:r>
      <w:r w:rsidR="00512812" w:rsidRPr="000868CA">
        <w:rPr>
          <w:rFonts w:ascii="Times New Roman" w:hAnsi="Times New Roman" w:cs="Times New Roman"/>
          <w:color w:val="auto"/>
          <w:sz w:val="24"/>
          <w:szCs w:val="24"/>
        </w:rPr>
        <w:t>, ionic liqui</w:t>
      </w:r>
      <w:r w:rsidR="000868CA" w:rsidRPr="000868CA">
        <w:rPr>
          <w:rFonts w:ascii="Times New Roman" w:hAnsi="Times New Roman" w:cs="Times New Roman"/>
          <w:color w:val="auto"/>
          <w:sz w:val="24"/>
          <w:szCs w:val="24"/>
        </w:rPr>
        <w:t>d</w:t>
      </w:r>
      <w:r w:rsidR="00512812" w:rsidRPr="000868CA">
        <w:rPr>
          <w:rFonts w:ascii="Times New Roman" w:hAnsi="Times New Roman" w:cs="Times New Roman"/>
          <w:color w:val="auto"/>
          <w:sz w:val="24"/>
          <w:szCs w:val="24"/>
        </w:rPr>
        <w:t xml:space="preserve"> and deep eutectic solvents</w:t>
      </w:r>
      <w:r w:rsidR="008D23DF">
        <w:rPr>
          <w:rFonts w:ascii="Times New Roman" w:hAnsi="Times New Roman" w:cs="Times New Roman"/>
          <w:color w:val="auto"/>
          <w:sz w:val="24"/>
          <w:szCs w:val="24"/>
        </w:rPr>
        <w:t xml:space="preserve"> treatments</w:t>
      </w:r>
      <w:r w:rsidR="00AD0E56">
        <w:rPr>
          <w:rFonts w:ascii="Times New Roman" w:hAnsi="Times New Roman" w:cs="Times New Roman"/>
          <w:color w:val="auto"/>
          <w:sz w:val="24"/>
          <w:szCs w:val="24"/>
        </w:rPr>
        <w:t xml:space="preserve"> are of great importance in biorefinery</w:t>
      </w:r>
      <w:r w:rsidR="00EC30C9">
        <w:rPr>
          <w:rFonts w:ascii="Times New Roman" w:hAnsi="Times New Roman" w:cs="Times New Roman"/>
          <w:color w:val="auto"/>
          <w:sz w:val="24"/>
          <w:szCs w:val="24"/>
        </w:rPr>
        <w:t xml:space="preserve"> downstream</w:t>
      </w:r>
      <w:r w:rsidR="000868CA" w:rsidRPr="000868CA">
        <w:rPr>
          <w:rFonts w:ascii="Times New Roman" w:hAnsi="Times New Roman" w:cs="Times New Roman"/>
          <w:color w:val="auto"/>
          <w:sz w:val="24"/>
          <w:szCs w:val="24"/>
        </w:rPr>
        <w:t xml:space="preserve">. </w:t>
      </w:r>
      <w:r w:rsidR="00EC30C9">
        <w:rPr>
          <w:rFonts w:ascii="Times New Roman" w:hAnsi="Times New Roman" w:cs="Times New Roman"/>
          <w:color w:val="auto"/>
          <w:sz w:val="24"/>
          <w:szCs w:val="24"/>
        </w:rPr>
        <w:t>The sub-sections below</w:t>
      </w:r>
      <w:r w:rsidR="000868CA" w:rsidRPr="000868CA">
        <w:rPr>
          <w:rFonts w:ascii="Times New Roman" w:hAnsi="Times New Roman" w:cs="Times New Roman"/>
          <w:color w:val="auto"/>
          <w:sz w:val="24"/>
          <w:szCs w:val="24"/>
        </w:rPr>
        <w:t xml:space="preserve"> discuss</w:t>
      </w:r>
      <w:r w:rsidR="00EC30C9">
        <w:rPr>
          <w:rFonts w:ascii="Times New Roman" w:hAnsi="Times New Roman" w:cs="Times New Roman"/>
          <w:color w:val="auto"/>
          <w:sz w:val="24"/>
          <w:szCs w:val="24"/>
        </w:rPr>
        <w:t>ed</w:t>
      </w:r>
      <w:r w:rsidR="000868CA" w:rsidRPr="000868CA">
        <w:rPr>
          <w:rFonts w:ascii="Times New Roman" w:hAnsi="Times New Roman" w:cs="Times New Roman"/>
          <w:color w:val="auto"/>
          <w:sz w:val="24"/>
          <w:szCs w:val="24"/>
        </w:rPr>
        <w:t xml:space="preserve"> how these </w:t>
      </w:r>
      <w:r w:rsidR="00EC30C9">
        <w:rPr>
          <w:rFonts w:ascii="Times New Roman" w:hAnsi="Times New Roman" w:cs="Times New Roman"/>
          <w:color w:val="auto"/>
          <w:sz w:val="24"/>
          <w:szCs w:val="24"/>
        </w:rPr>
        <w:t xml:space="preserve">physiochemical and chemical </w:t>
      </w:r>
      <w:r w:rsidR="000868CA" w:rsidRPr="000868CA">
        <w:rPr>
          <w:rFonts w:ascii="Times New Roman" w:hAnsi="Times New Roman" w:cs="Times New Roman"/>
          <w:color w:val="auto"/>
          <w:sz w:val="24"/>
          <w:szCs w:val="24"/>
        </w:rPr>
        <w:t xml:space="preserve">methods </w:t>
      </w:r>
      <w:r w:rsidR="00CB5121">
        <w:rPr>
          <w:rFonts w:ascii="Times New Roman" w:hAnsi="Times New Roman" w:cs="Times New Roman"/>
          <w:color w:val="auto"/>
          <w:sz w:val="24"/>
          <w:szCs w:val="24"/>
        </w:rPr>
        <w:t>were</w:t>
      </w:r>
      <w:r w:rsidR="000868CA" w:rsidRPr="000868CA">
        <w:rPr>
          <w:rFonts w:ascii="Times New Roman" w:hAnsi="Times New Roman" w:cs="Times New Roman"/>
          <w:color w:val="auto"/>
          <w:sz w:val="24"/>
          <w:szCs w:val="24"/>
        </w:rPr>
        <w:t xml:space="preserve"> combined </w:t>
      </w:r>
      <w:r w:rsidR="00EC30C9">
        <w:rPr>
          <w:rFonts w:ascii="Times New Roman" w:hAnsi="Times New Roman" w:cs="Times New Roman"/>
          <w:color w:val="auto"/>
          <w:sz w:val="24"/>
          <w:szCs w:val="24"/>
        </w:rPr>
        <w:t>to pretreat different lignocellulose biomasses.</w:t>
      </w:r>
      <w:r w:rsidR="00F22BCE">
        <w:rPr>
          <w:rFonts w:ascii="Times New Roman" w:hAnsi="Times New Roman" w:cs="Times New Roman"/>
          <w:color w:val="auto"/>
          <w:sz w:val="24"/>
          <w:szCs w:val="24"/>
        </w:rPr>
        <w:t xml:space="preserve"> Fi</w:t>
      </w:r>
      <w:r w:rsidR="00CB5121">
        <w:rPr>
          <w:rFonts w:ascii="Times New Roman" w:hAnsi="Times New Roman" w:cs="Times New Roman"/>
          <w:color w:val="auto"/>
          <w:sz w:val="24"/>
          <w:szCs w:val="24"/>
        </w:rPr>
        <w:t>g.</w:t>
      </w:r>
      <w:r w:rsidR="00F22BCE">
        <w:rPr>
          <w:rFonts w:ascii="Times New Roman" w:hAnsi="Times New Roman" w:cs="Times New Roman"/>
          <w:color w:val="auto"/>
          <w:sz w:val="24"/>
          <w:szCs w:val="24"/>
        </w:rPr>
        <w:t xml:space="preserve"> 2 uses pie charts to illustrate different ways in which pretreatment methods can be combined for LB valorization. </w:t>
      </w:r>
    </w:p>
    <w:p w14:paraId="7F043DB8" w14:textId="77777777" w:rsidR="00D73AD8" w:rsidRDefault="00D73AD8" w:rsidP="00D73AD8"/>
    <w:p w14:paraId="5DD11BF9" w14:textId="3A2AFB2C" w:rsidR="00D73AD8" w:rsidRPr="00D73AD8" w:rsidRDefault="00D73AD8" w:rsidP="00D73AD8">
      <w:r w:rsidRPr="005F5895">
        <w:rPr>
          <w:rFonts w:ascii="Times New Roman" w:hAnsi="Times New Roman" w:cs="Times New Roman"/>
          <w:noProof/>
          <w:sz w:val="24"/>
          <w:szCs w:val="24"/>
        </w:rPr>
        <w:drawing>
          <wp:inline distT="0" distB="0" distL="0" distR="0" wp14:anchorId="1DF2870D" wp14:editId="7C33BCCF">
            <wp:extent cx="4853305" cy="2093595"/>
            <wp:effectExtent l="0" t="0" r="4445" b="1905"/>
            <wp:docPr id="685827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27666"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53816" cy="2093887"/>
                    </a:xfrm>
                    <a:prstGeom prst="rect">
                      <a:avLst/>
                    </a:prstGeom>
                    <a:noFill/>
                    <a:ln>
                      <a:noFill/>
                    </a:ln>
                  </pic:spPr>
                </pic:pic>
              </a:graphicData>
            </a:graphic>
          </wp:inline>
        </w:drawing>
      </w:r>
    </w:p>
    <w:p w14:paraId="5930B89C" w14:textId="77777777" w:rsidR="00D73AD8" w:rsidRPr="00CF06EE" w:rsidRDefault="00D73AD8" w:rsidP="00D73AD8">
      <w:pPr>
        <w:pStyle w:val="Caption"/>
        <w:spacing w:line="360" w:lineRule="auto"/>
        <w:jc w:val="both"/>
        <w:rPr>
          <w:rFonts w:ascii="Times New Roman" w:hAnsi="Times New Roman" w:cs="Times New Roman"/>
          <w:b w:val="0"/>
          <w:color w:val="auto"/>
          <w:sz w:val="24"/>
          <w:szCs w:val="24"/>
        </w:rPr>
      </w:pPr>
      <w:r w:rsidRPr="005F5895">
        <w:rPr>
          <w:rFonts w:ascii="Times New Roman" w:hAnsi="Times New Roman" w:cs="Times New Roman"/>
          <w:b w:val="0"/>
          <w:color w:val="auto"/>
          <w:sz w:val="24"/>
          <w:szCs w:val="24"/>
        </w:rPr>
        <w:t>Figure 2: A representation of pretreatment combination patterns</w:t>
      </w:r>
    </w:p>
    <w:p w14:paraId="34590337" w14:textId="77777777" w:rsidR="000868CA" w:rsidRPr="000868CA" w:rsidRDefault="000868CA" w:rsidP="000868CA"/>
    <w:p w14:paraId="0C8CE910" w14:textId="77777777" w:rsidR="00C95770" w:rsidRDefault="00B51552" w:rsidP="006F7893">
      <w:pPr>
        <w:pStyle w:val="Heading2"/>
        <w:rPr>
          <w:rFonts w:ascii="Times New Roman" w:hAnsi="Times New Roman" w:cs="Times New Roman"/>
          <w:b/>
          <w:bCs/>
          <w:color w:val="auto"/>
          <w:sz w:val="24"/>
          <w:szCs w:val="24"/>
        </w:rPr>
      </w:pPr>
      <w:r w:rsidRPr="000868CA">
        <w:rPr>
          <w:rFonts w:ascii="Times New Roman" w:hAnsi="Times New Roman" w:cs="Times New Roman"/>
          <w:b/>
          <w:bCs/>
          <w:color w:val="auto"/>
          <w:sz w:val="24"/>
          <w:szCs w:val="24"/>
        </w:rPr>
        <w:t>Microwave chemical assisted combinative pretreatment methods</w:t>
      </w:r>
    </w:p>
    <w:p w14:paraId="1F20D992" w14:textId="77777777" w:rsidR="000868CA" w:rsidRPr="000868CA" w:rsidRDefault="000868CA" w:rsidP="000868CA"/>
    <w:p w14:paraId="329CE761" w14:textId="6C2485E0" w:rsidR="00D73AD8" w:rsidRDefault="00B51552" w:rsidP="00B91474">
      <w:pPr>
        <w:tabs>
          <w:tab w:val="left" w:pos="7013"/>
        </w:tabs>
        <w:spacing w:line="360" w:lineRule="auto"/>
        <w:jc w:val="both"/>
      </w:pPr>
      <w:r w:rsidRPr="005F5895">
        <w:rPr>
          <w:rFonts w:ascii="Times New Roman" w:hAnsi="Times New Roman" w:cs="Times New Roman"/>
          <w:sz w:val="24"/>
          <w:szCs w:val="24"/>
        </w:rPr>
        <w:t xml:space="preserve">This </w:t>
      </w:r>
      <w:r w:rsidR="008A5B3C">
        <w:rPr>
          <w:rFonts w:ascii="Times New Roman" w:hAnsi="Times New Roman" w:cs="Times New Roman"/>
          <w:sz w:val="24"/>
          <w:szCs w:val="24"/>
        </w:rPr>
        <w:t>sub-</w:t>
      </w:r>
      <w:r w:rsidRPr="005F5895">
        <w:rPr>
          <w:rFonts w:ascii="Times New Roman" w:hAnsi="Times New Roman" w:cs="Times New Roman"/>
          <w:sz w:val="24"/>
          <w:szCs w:val="24"/>
        </w:rPr>
        <w:t>section discusses microwave irradiation</w:t>
      </w:r>
      <w:r w:rsidR="005B7040">
        <w:rPr>
          <w:rFonts w:ascii="Times New Roman" w:hAnsi="Times New Roman" w:cs="Times New Roman"/>
          <w:sz w:val="24"/>
          <w:szCs w:val="24"/>
        </w:rPr>
        <w:t>-</w:t>
      </w:r>
      <w:r w:rsidRPr="005F5895">
        <w:rPr>
          <w:rFonts w:ascii="Times New Roman" w:hAnsi="Times New Roman" w:cs="Times New Roman"/>
          <w:sz w:val="24"/>
          <w:szCs w:val="24"/>
        </w:rPr>
        <w:t>assisted acid</w:t>
      </w:r>
      <w:r w:rsidR="00495BBA">
        <w:rPr>
          <w:rFonts w:ascii="Times New Roman" w:hAnsi="Times New Roman" w:cs="Times New Roman"/>
          <w:sz w:val="24"/>
          <w:szCs w:val="24"/>
        </w:rPr>
        <w:t xml:space="preserve"> (MWAC), microwave-</w:t>
      </w:r>
      <w:proofErr w:type="gramStart"/>
      <w:r w:rsidR="00495BBA">
        <w:rPr>
          <w:rFonts w:ascii="Times New Roman" w:hAnsi="Times New Roman" w:cs="Times New Roman"/>
          <w:sz w:val="24"/>
          <w:szCs w:val="24"/>
        </w:rPr>
        <w:t xml:space="preserve">assisted </w:t>
      </w:r>
      <w:r w:rsidRPr="005F5895">
        <w:rPr>
          <w:rFonts w:ascii="Times New Roman" w:hAnsi="Times New Roman" w:cs="Times New Roman"/>
          <w:sz w:val="24"/>
          <w:szCs w:val="24"/>
        </w:rPr>
        <w:t xml:space="preserve"> alkali</w:t>
      </w:r>
      <w:proofErr w:type="gramEnd"/>
      <w:r w:rsidR="00495BBA">
        <w:rPr>
          <w:rFonts w:ascii="Times New Roman" w:hAnsi="Times New Roman" w:cs="Times New Roman"/>
          <w:sz w:val="24"/>
          <w:szCs w:val="24"/>
        </w:rPr>
        <w:t xml:space="preserve"> (MWAK)</w:t>
      </w:r>
      <w:r w:rsidRPr="005F5895">
        <w:rPr>
          <w:rFonts w:ascii="Times New Roman" w:hAnsi="Times New Roman" w:cs="Times New Roman"/>
          <w:sz w:val="24"/>
          <w:szCs w:val="24"/>
        </w:rPr>
        <w:t>,</w:t>
      </w:r>
      <w:r w:rsidR="00495BBA">
        <w:rPr>
          <w:rFonts w:ascii="Times New Roman" w:hAnsi="Times New Roman" w:cs="Times New Roman"/>
          <w:sz w:val="24"/>
          <w:szCs w:val="24"/>
        </w:rPr>
        <w:t xml:space="preserve"> microwave-assisted</w:t>
      </w:r>
      <w:r w:rsidRPr="005F5895">
        <w:rPr>
          <w:rFonts w:ascii="Times New Roman" w:hAnsi="Times New Roman" w:cs="Times New Roman"/>
          <w:sz w:val="24"/>
          <w:szCs w:val="24"/>
        </w:rPr>
        <w:t xml:space="preserve"> </w:t>
      </w:r>
      <w:r w:rsidR="00D73AD8">
        <w:rPr>
          <w:rFonts w:ascii="Times New Roman" w:hAnsi="Times New Roman" w:cs="Times New Roman"/>
          <w:sz w:val="24"/>
          <w:szCs w:val="24"/>
        </w:rPr>
        <w:t>ionic liquid</w:t>
      </w:r>
      <w:r w:rsidR="00495BBA">
        <w:rPr>
          <w:rFonts w:ascii="Times New Roman" w:hAnsi="Times New Roman" w:cs="Times New Roman"/>
          <w:sz w:val="24"/>
          <w:szCs w:val="24"/>
        </w:rPr>
        <w:t xml:space="preserve"> (MWIL)</w:t>
      </w:r>
      <w:r w:rsidR="00D73AD8">
        <w:rPr>
          <w:rFonts w:ascii="Times New Roman" w:hAnsi="Times New Roman" w:cs="Times New Roman"/>
          <w:sz w:val="24"/>
          <w:szCs w:val="24"/>
        </w:rPr>
        <w:t xml:space="preserve"> </w:t>
      </w:r>
      <w:r w:rsidRPr="005F5895">
        <w:rPr>
          <w:rFonts w:ascii="Times New Roman" w:hAnsi="Times New Roman" w:cs="Times New Roman"/>
          <w:sz w:val="24"/>
          <w:szCs w:val="24"/>
        </w:rPr>
        <w:t>and</w:t>
      </w:r>
      <w:r w:rsidR="00495BBA">
        <w:rPr>
          <w:rFonts w:ascii="Times New Roman" w:hAnsi="Times New Roman" w:cs="Times New Roman"/>
          <w:sz w:val="24"/>
          <w:szCs w:val="24"/>
        </w:rPr>
        <w:t xml:space="preserve"> microwave-assisted</w:t>
      </w:r>
      <w:r w:rsidRPr="005F5895">
        <w:rPr>
          <w:rFonts w:ascii="Times New Roman" w:hAnsi="Times New Roman" w:cs="Times New Roman"/>
          <w:sz w:val="24"/>
          <w:szCs w:val="24"/>
        </w:rPr>
        <w:t xml:space="preserve"> deep eutectic solvents</w:t>
      </w:r>
      <w:r w:rsidR="00495BBA">
        <w:rPr>
          <w:rFonts w:ascii="Times New Roman" w:hAnsi="Times New Roman" w:cs="Times New Roman"/>
          <w:sz w:val="24"/>
          <w:szCs w:val="24"/>
        </w:rPr>
        <w:t xml:space="preserve"> (MWDES)</w:t>
      </w:r>
      <w:r w:rsidRPr="005F5895">
        <w:rPr>
          <w:rFonts w:ascii="Times New Roman" w:hAnsi="Times New Roman" w:cs="Times New Roman"/>
          <w:sz w:val="24"/>
          <w:szCs w:val="24"/>
        </w:rPr>
        <w:t xml:space="preserve"> for the pretreatment of</w:t>
      </w:r>
      <w:r w:rsidR="00EC30C9">
        <w:rPr>
          <w:rFonts w:ascii="Times New Roman" w:hAnsi="Times New Roman" w:cs="Times New Roman"/>
          <w:sz w:val="24"/>
          <w:szCs w:val="24"/>
        </w:rPr>
        <w:t xml:space="preserve"> rice straw, giant reed, </w:t>
      </w:r>
      <w:proofErr w:type="spellStart"/>
      <w:r w:rsidR="00EC30C9">
        <w:rPr>
          <w:rFonts w:ascii="Times New Roman" w:hAnsi="Times New Roman" w:cs="Times New Roman"/>
          <w:sz w:val="24"/>
          <w:szCs w:val="24"/>
        </w:rPr>
        <w:t>kans</w:t>
      </w:r>
      <w:proofErr w:type="spellEnd"/>
      <w:r w:rsidR="00EC30C9">
        <w:rPr>
          <w:rFonts w:ascii="Times New Roman" w:hAnsi="Times New Roman" w:cs="Times New Roman"/>
          <w:sz w:val="24"/>
          <w:szCs w:val="24"/>
        </w:rPr>
        <w:t xml:space="preserve"> grass, </w:t>
      </w:r>
      <w:r w:rsidR="00EC30C9" w:rsidRPr="00D73AD8">
        <w:rPr>
          <w:rFonts w:ascii="Times New Roman" w:hAnsi="Times New Roman" w:cs="Times New Roman"/>
          <w:sz w:val="24"/>
          <w:szCs w:val="24"/>
        </w:rPr>
        <w:t>cassava residue,</w:t>
      </w:r>
      <w:r w:rsidR="00D73AD8" w:rsidRPr="00D73AD8">
        <w:rPr>
          <w:rFonts w:ascii="Times New Roman" w:hAnsi="Times New Roman" w:cs="Times New Roman"/>
          <w:sz w:val="24"/>
          <w:szCs w:val="24"/>
        </w:rPr>
        <w:t xml:space="preserve"> sweet sorghum bagasse, miscanthus, sugarcane bagasse, empty palm fruit bunch, switchgrass and corn stover</w:t>
      </w:r>
      <w:r w:rsidR="008A5B3C">
        <w:rPr>
          <w:rFonts w:ascii="Times New Roman" w:hAnsi="Times New Roman" w:cs="Times New Roman"/>
          <w:sz w:val="24"/>
          <w:szCs w:val="24"/>
        </w:rPr>
        <w:t xml:space="preserve"> respectively</w:t>
      </w:r>
      <w:r w:rsidR="00D73AD8" w:rsidRPr="00D73AD8">
        <w:rPr>
          <w:rFonts w:ascii="Times New Roman" w:hAnsi="Times New Roman" w:cs="Times New Roman"/>
          <w:sz w:val="24"/>
          <w:szCs w:val="24"/>
        </w:rPr>
        <w:t>.</w:t>
      </w:r>
      <w:r w:rsidR="00D73AD8">
        <w:t xml:space="preserve"> </w:t>
      </w:r>
    </w:p>
    <w:p w14:paraId="69FF8FB9" w14:textId="37141474" w:rsidR="005B7040" w:rsidRPr="005F5895" w:rsidRDefault="00D73AD8" w:rsidP="00B91474">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Pr="005F5895">
        <w:rPr>
          <w:rFonts w:ascii="Times New Roman" w:hAnsi="Times New Roman" w:cs="Times New Roman"/>
          <w:sz w:val="24"/>
          <w:szCs w:val="24"/>
        </w:rPr>
        <w:t xml:space="preserve">ellulose </w:t>
      </w:r>
      <w:r>
        <w:rPr>
          <w:rFonts w:ascii="Times New Roman" w:hAnsi="Times New Roman" w:cs="Times New Roman"/>
          <w:sz w:val="24"/>
          <w:szCs w:val="24"/>
        </w:rPr>
        <w:t xml:space="preserve">depolymerization </w:t>
      </w:r>
      <w:r w:rsidRPr="005F5895">
        <w:rPr>
          <w:rFonts w:ascii="Times New Roman" w:hAnsi="Times New Roman" w:cs="Times New Roman"/>
          <w:sz w:val="24"/>
          <w:szCs w:val="24"/>
        </w:rPr>
        <w:t xml:space="preserve">and the continuous breakdown of its molecular crystalline </w:t>
      </w:r>
      <w:r>
        <w:rPr>
          <w:rFonts w:ascii="Times New Roman" w:hAnsi="Times New Roman" w:cs="Times New Roman"/>
          <w:sz w:val="24"/>
          <w:szCs w:val="24"/>
        </w:rPr>
        <w:t xml:space="preserve">can be </w:t>
      </w:r>
      <w:r w:rsidRPr="005F5895">
        <w:rPr>
          <w:rFonts w:ascii="Times New Roman" w:hAnsi="Times New Roman" w:cs="Times New Roman"/>
          <w:sz w:val="24"/>
          <w:szCs w:val="24"/>
        </w:rPr>
        <w:t>achieved by microwave irradiation</w:t>
      </w:r>
      <w:r>
        <w:rPr>
          <w:rFonts w:ascii="Times New Roman" w:hAnsi="Times New Roman" w:cs="Times New Roman"/>
          <w:sz w:val="24"/>
          <w:szCs w:val="24"/>
        </w:rPr>
        <w:t>, with t</w:t>
      </w:r>
      <w:r w:rsidRPr="005F5895">
        <w:rPr>
          <w:rFonts w:ascii="Times New Roman" w:hAnsi="Times New Roman" w:cs="Times New Roman"/>
          <w:sz w:val="24"/>
          <w:szCs w:val="24"/>
        </w:rPr>
        <w:t>he time</w:t>
      </w:r>
      <w:r>
        <w:rPr>
          <w:rFonts w:ascii="Times New Roman" w:hAnsi="Times New Roman" w:cs="Times New Roman"/>
          <w:sz w:val="24"/>
          <w:szCs w:val="24"/>
        </w:rPr>
        <w:t xml:space="preserve"> of </w:t>
      </w:r>
      <w:r w:rsidR="008F7954">
        <w:rPr>
          <w:rFonts w:ascii="Times New Roman" w:hAnsi="Times New Roman" w:cs="Times New Roman"/>
          <w:sz w:val="24"/>
          <w:szCs w:val="24"/>
        </w:rPr>
        <w:t>contact</w:t>
      </w:r>
      <w:r w:rsidRPr="005F5895">
        <w:rPr>
          <w:rFonts w:ascii="Times New Roman" w:hAnsi="Times New Roman" w:cs="Times New Roman"/>
          <w:sz w:val="24"/>
          <w:szCs w:val="24"/>
        </w:rPr>
        <w:t xml:space="preserve"> and power of microwave </w:t>
      </w:r>
      <w:r w:rsidR="008F7954" w:rsidRPr="005F5895">
        <w:rPr>
          <w:rFonts w:ascii="Times New Roman" w:hAnsi="Times New Roman" w:cs="Times New Roman"/>
          <w:sz w:val="24"/>
          <w:szCs w:val="24"/>
        </w:rPr>
        <w:t>radiation</w:t>
      </w:r>
      <w:r w:rsidRPr="005F5895">
        <w:rPr>
          <w:rFonts w:ascii="Times New Roman" w:hAnsi="Times New Roman" w:cs="Times New Roman"/>
          <w:sz w:val="24"/>
          <w:szCs w:val="24"/>
        </w:rPr>
        <w:t xml:space="preserve"> </w:t>
      </w:r>
      <w:r>
        <w:rPr>
          <w:rFonts w:ascii="Times New Roman" w:hAnsi="Times New Roman" w:cs="Times New Roman"/>
          <w:sz w:val="24"/>
          <w:szCs w:val="24"/>
        </w:rPr>
        <w:t>being the</w:t>
      </w:r>
      <w:r w:rsidRPr="005F5895">
        <w:rPr>
          <w:rFonts w:ascii="Times New Roman" w:hAnsi="Times New Roman" w:cs="Times New Roman"/>
          <w:sz w:val="24"/>
          <w:szCs w:val="24"/>
        </w:rPr>
        <w:t xml:space="preserve"> two key interaction parameters that improve cellulose digestion and hemicellulose </w:t>
      </w:r>
      <w:r w:rsidRPr="005F5895">
        <w:rPr>
          <w:rFonts w:ascii="Times New Roman" w:hAnsi="Times New Roman" w:cs="Times New Roman"/>
          <w:sz w:val="24"/>
          <w:szCs w:val="24"/>
        </w:rPr>
        <w:lastRenderedPageBreak/>
        <w:t xml:space="preserve">elimination. An optimal microwave power of 180 W has been repor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431a74fc-8e63-4968-9ab8-78c97e7a14cc","http://www.mendeley.com/documents/?uuid=549f4c9a-be65-4ef8-98c7-9fde226276ef"]}],"mendeley":{"formattedCitation":"(Nomanbhay et al., 2013)","plainTextFormattedCitation":"(Nomanbhay et al., 2013)","previouslyFormattedCitation":"[2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omanbhay et al., 2013)</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because it allowed adequate time for biomass pretreatment with minimal losses in the liquid phase volume. However, increasing irradiation time and power in microwave pretreatment can expose the material under treatment to excessively high temperatures, leading to the deterioration of released sugar</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chemosphere.2021.130878","author":[{"dropping-particle":"","family":"Anh Tuan Hoang, Sandro Nizetic, Hwai Chyuan Ong, Mofijur M., Ahmed S. F., Ashok B., Van The Vinh Bui","given":"Minh Quang Chua","non-dropping-particle":"","parse-names":false,"suffix":""}],"id":"ITEM-1","issue":"May","issued":{"date-parts":[["2021"]]},"title":"Chemosphere Insight into the recent advances of microwave pretreatment technologies for the conversion of lignocellulosic biomass into sustainable biofuel","type":"article-journal","volume":"281"},"uris":["http://www.mendeley.com/documents/?uuid=c39b5d75-0629-4e3f-95e9-65694c262293"]}],"mendeley":{"formattedCitation":"(Anh Tuan Hoang, Sandro Nizetic, Hwai Chyuan Ong, Mofijur M., Ahmed S. F., Ashok B., Van The Vinh Bui, 2021)","manualFormatting":"(Hoang et al., 2021)","plainTextFormattedCitation":"(Anh Tuan Hoang, Sandro Nizetic, Hwai Chyuan Ong, Mofijur M., Ahmed S. F., Ashok B., Van The Vinh Bui, 2021)","previouslyFormattedCitation":"[28]"},"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Hoang</w:t>
      </w:r>
      <w:r w:rsidR="003E7CCA">
        <w:rPr>
          <w:rFonts w:ascii="Times New Roman" w:hAnsi="Times New Roman" w:cs="Times New Roman"/>
          <w:noProof/>
          <w:sz w:val="24"/>
          <w:szCs w:val="24"/>
        </w:rPr>
        <w:t xml:space="preserve"> et al., </w:t>
      </w:r>
      <w:r w:rsidR="00EC7F7A" w:rsidRPr="00EC7F7A">
        <w:rPr>
          <w:rFonts w:ascii="Times New Roman" w:hAnsi="Times New Roman" w:cs="Times New Roman"/>
          <w:noProof/>
          <w:sz w:val="24"/>
          <w:szCs w:val="24"/>
        </w:rPr>
        <w:t>2021)</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 xml:space="preserve">. Reaction temperature was identifi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fe749d8f-6450-414f-8cb8-d97362261e7b","http://www.mendeley.com/documents/?uuid=22f5ebe3-c6f6-4f1d-bfe0-e86a4804742c"]}],"mendeley":{"formattedCitation":"(Komolwanich et al., 2014)","plainTextFormattedCitation":"(Komolwanich et al., 2014)","previouslyFormattedCitation":"[2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omolwanich et al., 2014)</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s the most sensitive factor in the release of sugar monomers since high temperature could result in reduced sugar yields. Several reports have shown that microwave-assisted pretreatment can ameliorate the release of reducing suga</w:t>
      </w:r>
      <w:r>
        <w:rPr>
          <w:rFonts w:ascii="Times New Roman" w:hAnsi="Times New Roman" w:cs="Times New Roman"/>
          <w:sz w:val="24"/>
          <w:szCs w:val="24"/>
        </w:rPr>
        <w:t xml:space="preserve">r. </w:t>
      </w:r>
      <w:r w:rsidRPr="005F5895">
        <w:rPr>
          <w:rFonts w:ascii="Times New Roman" w:hAnsi="Times New Roman" w:cs="Times New Roman"/>
          <w:sz w:val="24"/>
          <w:szCs w:val="24"/>
        </w:rPr>
        <w:t>However, there is a need for proper combinative reaction conditions to balance the demerits with the advantages. According to</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2.01.021","ISSN":"09608524","PMID":"22322148","abstract":"The efficiency of a batch microwave-assisted ammonia heating system was investigated as pretreatment for sweet sorghum bagasse and its effect on porosity, chemical composition, particle size, enzymatic hydrolysis and fermentation into ethanol evaluated. Sorghum bagasse, fractionated into three particle size groups (9.5-18, 4-6 and 1-2. mm), was pretreated with ammonium hydroxide (28% v/v solution) and water at a ratio of 1:0.5:8 at 100, 115, 130, 145 and 160. °C for 1. h. Simon's stain method revealed an increase in the porosity of the biomass compared to untreated biomass. The most lignin removal (46%) was observed at 160. °C. About 90% of the cellulose and 73% of the hemicellulose remained within the bagasse. The best glucose yields and ethanol yields (from glucose only) among all different pretreatment conditions averaged 42/100. g dry biomass and 21/100. g dry biomass, respectively with 1-2. mm sorghum bagasse pretreated at 130. °C for 1. h. © 2012.","author":[{"dropping-particle":"","family":"Chen","given":"Cong","non-dropping-particle":"","parse-names":false,"suffix":""},{"dropping-particle":"","family":"Boldor","given":"Dorin","non-dropping-particle":"","parse-names":false,"suffix":""},{"dropping-particle":"","family":"Aita","given":"Giovanna","non-dropping-particle":"","parse-names":false,"suffix":""},{"dropping-particle":"","family":"Walker","given":"Michelle","non-dropping-particle":"","parse-names":false,"suffix":""}],"container-title":"Bioresource Technology","id":"ITEM-1","issued":{"date-parts":[["2012"]]},"page":"190-197","publisher":"Elsevier Ltd","title":"Ethanol production from sorghum by a microwave-assisted dilute ammonia pretreatment","type":"article-journal","volume":"110"},"uris":["http://www.mendeley.com/documents/?uuid=ae0188c6-38ae-47f4-accd-1574079221a3"]}],"mendeley":{"formattedCitation":"(C. Chen et al., 2012)","manualFormatting":"(Chen et al., 2012)","plainTextFormattedCitation":"(C. Chen et al., 2012)","previouslyFormattedCitation":"[30]"},"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Chen et al., 2012)</w:t>
      </w:r>
      <w:r w:rsidR="00CF06EE">
        <w:rPr>
          <w:rFonts w:ascii="Times New Roman" w:hAnsi="Times New Roman" w:cs="Times New Roman"/>
          <w:sz w:val="24"/>
          <w:szCs w:val="24"/>
        </w:rPr>
        <w:fldChar w:fldCharType="end"/>
      </w:r>
      <w:r w:rsidR="004E4C8E">
        <w:rPr>
          <w:rFonts w:ascii="Times New Roman" w:hAnsi="Times New Roman" w:cs="Times New Roman"/>
          <w:sz w:val="24"/>
          <w:szCs w:val="24"/>
        </w:rPr>
        <w:t>,</w:t>
      </w:r>
      <w:r w:rsidRPr="005F5895">
        <w:rPr>
          <w:rFonts w:ascii="Times New Roman" w:hAnsi="Times New Roman" w:cs="Times New Roman"/>
          <w:sz w:val="24"/>
          <w:szCs w:val="24"/>
        </w:rPr>
        <w:t xml:space="preserve"> two factors, lignin and sugar concentration in biomass after pretreatment, are critical in measuring pretreatment performance. As a result, it is critical to identify a process condition </w:t>
      </w:r>
      <w:r w:rsidR="008F7954">
        <w:rPr>
          <w:rFonts w:ascii="Times New Roman" w:hAnsi="Times New Roman" w:cs="Times New Roman"/>
          <w:sz w:val="24"/>
          <w:szCs w:val="24"/>
        </w:rPr>
        <w:t>which</w:t>
      </w:r>
      <w:r w:rsidRPr="005F5895">
        <w:rPr>
          <w:rFonts w:ascii="Times New Roman" w:hAnsi="Times New Roman" w:cs="Times New Roman"/>
          <w:sz w:val="24"/>
          <w:szCs w:val="24"/>
        </w:rPr>
        <w:t xml:space="preserve"> will rem</w:t>
      </w:r>
      <w:r w:rsidR="008F7954">
        <w:rPr>
          <w:rFonts w:ascii="Times New Roman" w:hAnsi="Times New Roman" w:cs="Times New Roman"/>
          <w:sz w:val="24"/>
          <w:szCs w:val="24"/>
        </w:rPr>
        <w:t xml:space="preserve">ove a greater percentage of </w:t>
      </w:r>
      <w:r w:rsidRPr="005F5895">
        <w:rPr>
          <w:rFonts w:ascii="Times New Roman" w:hAnsi="Times New Roman" w:cs="Times New Roman"/>
          <w:sz w:val="24"/>
          <w:szCs w:val="24"/>
        </w:rPr>
        <w:t xml:space="preserve">lignin while keeping the </w:t>
      </w:r>
      <w:r w:rsidR="00F22BCE">
        <w:rPr>
          <w:rFonts w:ascii="Times New Roman" w:hAnsi="Times New Roman" w:cs="Times New Roman"/>
          <w:sz w:val="24"/>
          <w:szCs w:val="24"/>
        </w:rPr>
        <w:t xml:space="preserve">reducing </w:t>
      </w:r>
      <w:r w:rsidRPr="005F5895">
        <w:rPr>
          <w:rFonts w:ascii="Times New Roman" w:hAnsi="Times New Roman" w:cs="Times New Roman"/>
          <w:sz w:val="24"/>
          <w:szCs w:val="24"/>
        </w:rPr>
        <w:t>sugars.</w:t>
      </w:r>
    </w:p>
    <w:p w14:paraId="0B5A37FA" w14:textId="6F0F7034" w:rsidR="00C95770" w:rsidRPr="00D948DC" w:rsidRDefault="00CB5121" w:rsidP="00B91474">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Microwave </w:t>
      </w:r>
      <w:r w:rsidR="00F22BCE" w:rsidRPr="00D948DC">
        <w:rPr>
          <w:rFonts w:ascii="Times New Roman" w:hAnsi="Times New Roman" w:cs="Times New Roman"/>
          <w:b/>
          <w:i/>
          <w:sz w:val="24"/>
          <w:szCs w:val="24"/>
        </w:rPr>
        <w:t>Acid</w:t>
      </w:r>
      <w:r>
        <w:rPr>
          <w:rFonts w:ascii="Times New Roman" w:hAnsi="Times New Roman" w:cs="Times New Roman"/>
          <w:b/>
          <w:i/>
          <w:sz w:val="24"/>
          <w:szCs w:val="24"/>
        </w:rPr>
        <w:t xml:space="preserve">-assisted combinative pretreatment </w:t>
      </w:r>
      <w:r w:rsidR="00F22BCE" w:rsidRPr="00D948DC">
        <w:rPr>
          <w:rFonts w:ascii="Times New Roman" w:hAnsi="Times New Roman" w:cs="Times New Roman"/>
          <w:b/>
          <w:i/>
          <w:sz w:val="24"/>
          <w:szCs w:val="24"/>
        </w:rPr>
        <w:t xml:space="preserve"> </w:t>
      </w:r>
    </w:p>
    <w:p w14:paraId="7DE52889" w14:textId="1B36A63E" w:rsidR="003F28E6" w:rsidRPr="00D948DC" w:rsidRDefault="008F7954" w:rsidP="00D948DC">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51552" w:rsidRPr="005F5895">
        <w:rPr>
          <w:rFonts w:ascii="Times New Roman" w:hAnsi="Times New Roman" w:cs="Times New Roman"/>
          <w:sz w:val="24"/>
          <w:szCs w:val="24"/>
        </w:rPr>
        <w:t>retreatment temperature of 155</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 xml:space="preserve">C at 10 min has been </w:t>
      </w:r>
      <w:r w:rsidRPr="005F5895">
        <w:rPr>
          <w:rFonts w:ascii="Times New Roman" w:hAnsi="Times New Roman" w:cs="Times New Roman"/>
          <w:sz w:val="24"/>
          <w:szCs w:val="24"/>
        </w:rPr>
        <w:t>described</w:t>
      </w:r>
      <w:r w:rsidR="00B51552" w:rsidRPr="005F5895">
        <w:rPr>
          <w:rFonts w:ascii="Times New Roman" w:hAnsi="Times New Roman" w:cs="Times New Roman"/>
          <w:sz w:val="24"/>
          <w:szCs w:val="24"/>
        </w:rPr>
        <w:t xml:space="preserve"> to be effective in the treatment of rice straw using 3% phosphoric acid (H</w:t>
      </w:r>
      <w:r w:rsidR="00B51552" w:rsidRPr="005F5895">
        <w:rPr>
          <w:rFonts w:ascii="Times New Roman" w:hAnsi="Times New Roman" w:cs="Times New Roman"/>
          <w:sz w:val="24"/>
          <w:szCs w:val="24"/>
          <w:vertAlign w:val="subscript"/>
        </w:rPr>
        <w:t>3</w:t>
      </w:r>
      <w:r w:rsidR="00B51552" w:rsidRPr="005F5895">
        <w:rPr>
          <w:rFonts w:ascii="Times New Roman" w:hAnsi="Times New Roman" w:cs="Times New Roman"/>
          <w:sz w:val="24"/>
          <w:szCs w:val="24"/>
        </w:rPr>
        <w:t>PO</w:t>
      </w:r>
      <w:r w:rsidR="00B51552" w:rsidRPr="005F5895">
        <w:rPr>
          <w:rFonts w:ascii="Times New Roman" w:hAnsi="Times New Roman" w:cs="Times New Roman"/>
          <w:sz w:val="24"/>
          <w:szCs w:val="24"/>
          <w:vertAlign w:val="subscript"/>
        </w:rPr>
        <w:t xml:space="preserve">4 </w:t>
      </w:r>
      <w:r w:rsidR="00B51552" w:rsidRPr="005F5895">
        <w:rPr>
          <w:rFonts w:ascii="Times New Roman" w:hAnsi="Times New Roman" w:cs="Times New Roman"/>
          <w:sz w:val="24"/>
          <w:szCs w:val="24"/>
        </w:rPr>
        <w:t>and 0.35M iron III chloride (FeCl</w:t>
      </w:r>
      <w:r w:rsidR="00B51552" w:rsidRPr="005F5895">
        <w:rPr>
          <w:rFonts w:ascii="Times New Roman" w:hAnsi="Times New Roman" w:cs="Times New Roman"/>
          <w:sz w:val="24"/>
          <w:szCs w:val="24"/>
          <w:vertAlign w:val="subscript"/>
        </w:rPr>
        <w:t>3</w:t>
      </w:r>
      <w:r w:rsidR="00B51552" w:rsidRPr="005F5895">
        <w:rPr>
          <w:rFonts w:ascii="Times New Roman" w:hAnsi="Times New Roman" w:cs="Times New Roman"/>
          <w:sz w:val="24"/>
          <w:szCs w:val="24"/>
        </w:rPr>
        <w:t xml:space="preserve">) in microwave-assisted pretreatment. The system gave a 57.5% yield amounting to 7.8mg/l of total sugar yield </w:t>
      </w:r>
      <w:r w:rsidR="001632E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teb.2019.100295","ISSN":"2589014X","abstract":"In this study, Box–Behnken design Response Surface Methodology (BBD-RSM) was used to develop microwave-assisted pretreatment (MAP) for Rice Straw (RS) using FeCl3-H3PO4 system. The concentration of FeCl3 and H3PO4, pretreatment temperature and time was used as independent variables and complex severity considering the effect of all variables were also calculated. Based on BBD-RSM, 57.5% of sugar yield per biomass was obtained for pretreated (MAP) RS using FeCl3 (0.35 M), H3PO4 (3%), pretreatment temperature and time of 155 °C and 10 min respectively with intermediate complex severity of 3.0. Based on the structural analysis using FTIR and XRD, it was suggested that the pretreatment results in reduction of crystallinity of RS that result in high crystallinity index (CrI) of 49.9% for efficient hydrolysis. Simultaneous saccharification and fermentation (SSF) of pretreated (MAP) RS resulted in maximum ethanol production of 7.0% (v/v) using in-house cellulase and Saccharomyces cerevisiae MTCC-173. The hydrolysis of pretreated (MAP) RS pulp using in-house produced endoxylanase resulted in generation of oligosaccharides.","author":[{"dropping-particle":"","family":"Kumar","given":"Bikash","non-dropping-particle":"","parse-names":false,"suffix":""},{"dropping-particle":"","family":"Bhardwaj","given":"N.","non-dropping-particle":"","parse-names":false,"suffix":""},{"dropping-particle":"","family":"Verma","given":"Pradeep","non-dropping-particle":"","parse-names":false,"suffix":""}],"container-title":"Bioresource Technology Reports","id":"ITEM-1","issue":"July","issued":{"date-parts":[["2019"]]},"page":"100295","publisher":"Elsevier","title":"Pretreatment of rice straw using microwave assisted FeCl3-H3PO4 system for ethanol and oligosaccharides generation","type":"article-journal","volume":"7"},"uris":["http://www.mendeley.com/documents/?uuid=3d494980-c4a8-44dd-97f4-1a35a6744f5b"]}],"mendeley":{"formattedCitation":"(B. Kumar et al., 2019)","plainTextFormattedCitation":"(B. Kumar et al., 2019)","previouslyFormattedCitation":"[31]"},"properties":{"noteIndex":0},"schema":"https://github.com/citation-style-language/schema/raw/master/csl-citation.json"}</w:instrText>
      </w:r>
      <w:r w:rsidR="001632E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B. Kumar et al., 2019)</w:t>
      </w:r>
      <w:r w:rsidR="001632EC">
        <w:rPr>
          <w:rFonts w:ascii="Times New Roman" w:hAnsi="Times New Roman" w:cs="Times New Roman"/>
          <w:sz w:val="24"/>
          <w:szCs w:val="24"/>
        </w:rPr>
        <w:fldChar w:fldCharType="end"/>
      </w:r>
      <w:r w:rsidR="00B51552" w:rsidRPr="005F5895">
        <w:rPr>
          <w:rFonts w:ascii="Times New Roman" w:hAnsi="Times New Roman" w:cs="Times New Roman"/>
          <w:sz w:val="24"/>
          <w:szCs w:val="24"/>
        </w:rPr>
        <w:t xml:space="preserve">. According to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suschemeng.8b06357","ISSN":"21680485","abstract":"The improvement of the reactivity of cellulose by means of an efficient pretreatment method is critical for the optimal valorization of this biorenewable polymer within a biorefinery context. In this work, a nondissolving procedure for the pretreatment of cellulose, based on the direct solid-liquid contact of cellulose with an ionic liquid, namely tetrabutylphosphonium acetate, or with its mixtures with water or dimethyl sulfoxide, was found to lead to an effective reduction of the cellulose crystallinity. Due to the nondissolving nature of the method, the cellulose thus pretreated can be simply recovered by filtration from the pretreatment fluid. The use of the molecular cosolvents, as compared to the use of the neat ionic liquid, results in a less viscous pretreatment fluid and also in a larger reduction of the cellulose crystallinity. An improvement in the reactivity of the pretreated cellulose was evidenced via the determination of the kinetics of an enzymatic hydrolysis. A relationship between this reaction kinetics and the degree of crystallinity of the cellulose was inferred: the lower the crystallinity, the faster the hydrolysis. The thermal stability and degree of polymerization of the pretreated cellulose samples were comparable or essentially unaltered with respect to the untreated cellulose.","author":[{"dropping-particle":"","family":"Pena","given":"Carlos A.","non-dropping-particle":"","parse-names":false,"suffix":""},{"dropping-particle":"","family":"Soto","given":"Ana","non-dropping-particle":"","parse-names":false,"suffix":""},{"dropping-particle":"","family":"King","given":"Alistair W.T.","non-dropping-particle":"","parse-names":false,"suffix":""},{"dropping-particle":"","family":"Rodríguez","given":"Héctor","non-dropping-particle":"","parse-names":false,"suffix":""}],"container-title":"ACS Sustainable Chemistry and Engineering","id":"ITEM-1","issue":"10","issued":{"date-parts":[["2019"]]},"page":"9164-9171","title":"Improved Reactivity of Cellulose via Its Crystallinity Reduction by Nondissolving Pretreatment with an Ionic Liquid","type":"article-journal","volume":"7"},"uris":["http://www.mendeley.com/documents/?uuid=0db55ecc-8e3f-4c1e-be4d-77a9a5dbe827","http://www.mendeley.com/documents/?uuid=a89d5867-56f8-4290-b255-dc377ec36364"]}],"mendeley":{"formattedCitation":"(Pena et al., 2019)","plainTextFormattedCitation":"(Pena et al., 2019)","previouslyFormattedCitation":"[32]"},"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ena et al., 2019)</w:t>
      </w:r>
      <w:r w:rsidR="00B51552" w:rsidRPr="005F5895">
        <w:rPr>
          <w:rFonts w:ascii="Times New Roman" w:hAnsi="Times New Roman" w:cs="Times New Roman"/>
          <w:sz w:val="24"/>
          <w:szCs w:val="24"/>
        </w:rPr>
        <w:fldChar w:fldCharType="end"/>
      </w:r>
      <w:r w:rsidR="004E4C8E">
        <w:rPr>
          <w:rFonts w:ascii="Times New Roman" w:hAnsi="Times New Roman" w:cs="Times New Roman"/>
          <w:sz w:val="24"/>
          <w:szCs w:val="24"/>
        </w:rPr>
        <w:t>,</w:t>
      </w:r>
      <w:r w:rsidR="00B51552" w:rsidRPr="005F5895">
        <w:rPr>
          <w:rFonts w:ascii="Times New Roman" w:hAnsi="Times New Roman" w:cs="Times New Roman"/>
          <w:sz w:val="24"/>
          <w:szCs w:val="24"/>
        </w:rPr>
        <w:t xml:space="preserve"> rice straw pretreated with microwave</w:t>
      </w:r>
      <w:r w:rsidR="004E4C8E">
        <w:rPr>
          <w:rFonts w:ascii="Times New Roman" w:hAnsi="Times New Roman" w:cs="Times New Roman"/>
          <w:sz w:val="24"/>
          <w:szCs w:val="24"/>
        </w:rPr>
        <w:t>-</w:t>
      </w:r>
      <w:r w:rsidR="00B51552" w:rsidRPr="005F5895">
        <w:rPr>
          <w:rFonts w:ascii="Times New Roman" w:hAnsi="Times New Roman" w:cs="Times New Roman"/>
          <w:sz w:val="24"/>
          <w:szCs w:val="24"/>
        </w:rPr>
        <w:t xml:space="preserve"> assisted acid method show</w:t>
      </w:r>
      <w:r w:rsidR="004E4C8E">
        <w:rPr>
          <w:rFonts w:ascii="Times New Roman" w:hAnsi="Times New Roman" w:cs="Times New Roman"/>
          <w:sz w:val="24"/>
          <w:szCs w:val="24"/>
        </w:rPr>
        <w:t xml:space="preserve"> a</w:t>
      </w:r>
      <w:r w:rsidR="00B51552" w:rsidRPr="005F5895">
        <w:rPr>
          <w:rFonts w:ascii="Times New Roman" w:hAnsi="Times New Roman" w:cs="Times New Roman"/>
          <w:sz w:val="24"/>
          <w:szCs w:val="24"/>
        </w:rPr>
        <w:t xml:space="preserve"> reduction in crystallinity with a high crystallinity index (</w:t>
      </w:r>
      <w:proofErr w:type="spellStart"/>
      <w:r w:rsidR="00B51552" w:rsidRPr="005F5895">
        <w:rPr>
          <w:rFonts w:ascii="Times New Roman" w:hAnsi="Times New Roman" w:cs="Times New Roman"/>
          <w:sz w:val="24"/>
          <w:szCs w:val="24"/>
        </w:rPr>
        <w:t>Crl</w:t>
      </w:r>
      <w:proofErr w:type="spellEnd"/>
      <w:r w:rsidR="00B51552" w:rsidRPr="005F5895">
        <w:rPr>
          <w:rFonts w:ascii="Times New Roman" w:hAnsi="Times New Roman" w:cs="Times New Roman"/>
          <w:sz w:val="24"/>
          <w:szCs w:val="24"/>
        </w:rPr>
        <w:t>) of 49.9%. Microwave-assisted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pretreatment for giant reed produce a maximum sugar yield of 31.9g/100g biomass at 180</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C, 30 min, and 0.5 % (w/v)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At 200</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C, 10 min, and 0.5 % (w/v)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similar process on </w:t>
      </w:r>
      <w:proofErr w:type="spellStart"/>
      <w:r w:rsidR="00B51552" w:rsidRPr="005F5895">
        <w:rPr>
          <w:rFonts w:ascii="Times New Roman" w:hAnsi="Times New Roman" w:cs="Times New Roman"/>
          <w:sz w:val="24"/>
          <w:szCs w:val="24"/>
        </w:rPr>
        <w:t>kans</w:t>
      </w:r>
      <w:proofErr w:type="spellEnd"/>
      <w:r w:rsidR="00B51552" w:rsidRPr="005F5895">
        <w:rPr>
          <w:rFonts w:ascii="Times New Roman" w:hAnsi="Times New Roman" w:cs="Times New Roman"/>
          <w:sz w:val="24"/>
          <w:szCs w:val="24"/>
        </w:rPr>
        <w:t xml:space="preserve"> grass produced </w:t>
      </w:r>
      <w:r w:rsidR="004E4C8E">
        <w:rPr>
          <w:rFonts w:ascii="Times New Roman" w:hAnsi="Times New Roman" w:cs="Times New Roman"/>
          <w:sz w:val="24"/>
          <w:szCs w:val="24"/>
        </w:rPr>
        <w:t xml:space="preserve">a </w:t>
      </w:r>
      <w:r w:rsidR="00B51552" w:rsidRPr="005F5895">
        <w:rPr>
          <w:rFonts w:ascii="Times New Roman" w:hAnsi="Times New Roman" w:cs="Times New Roman"/>
          <w:sz w:val="24"/>
          <w:szCs w:val="24"/>
        </w:rPr>
        <w:t xml:space="preserve">sugar yield of 33.8g/100g of the </w:t>
      </w:r>
      <w:proofErr w:type="spellStart"/>
      <w:r w:rsidR="00B51552" w:rsidRPr="005F5895">
        <w:rPr>
          <w:rFonts w:ascii="Times New Roman" w:hAnsi="Times New Roman" w:cs="Times New Roman"/>
          <w:sz w:val="24"/>
          <w:szCs w:val="24"/>
        </w:rPr>
        <w:t>kans</w:t>
      </w:r>
      <w:proofErr w:type="spellEnd"/>
      <w:r w:rsidR="00B51552" w:rsidRPr="005F5895">
        <w:rPr>
          <w:rFonts w:ascii="Times New Roman" w:hAnsi="Times New Roman" w:cs="Times New Roman"/>
          <w:sz w:val="24"/>
          <w:szCs w:val="24"/>
        </w:rPr>
        <w:t xml:space="preserve"> grass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omolwanich et al., 2014)</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The efficiency of microwave assisted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in the treatment of cassava residues ((peels, stems and leaves) was verified at the conditions of 0.1 M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at 30 ± 1 °C for 10 min with the irradiation power of 300 W. The stem pretreatment produced a yield of 54.58 g/L during SHF in the presence a detoxification chemical and 50.03 g/L without the detoxification chemical</w:t>
      </w:r>
      <w:r w:rsidR="00F04504">
        <w:rPr>
          <w:rFonts w:ascii="Times New Roman" w:hAnsi="Times New Roman" w:cs="Times New Roman"/>
          <w:sz w:val="24"/>
          <w:szCs w:val="24"/>
        </w:rPr>
        <w:t xml:space="preserve"> of </w:t>
      </w:r>
      <w:r w:rsidR="00F04504" w:rsidRPr="005F5895">
        <w:rPr>
          <w:rFonts w:ascii="Times New Roman" w:hAnsi="Times New Roman" w:cs="Times New Roman"/>
          <w:sz w:val="24"/>
          <w:szCs w:val="24"/>
        </w:rPr>
        <w:t>reducing sugar</w:t>
      </w:r>
      <w:r w:rsidR="00B51552" w:rsidRPr="005F5895">
        <w:rPr>
          <w:rFonts w:ascii="Times New Roman" w:hAnsi="Times New Roman" w:cs="Times New Roman"/>
          <w:sz w:val="24"/>
          <w:szCs w:val="24"/>
        </w:rPr>
        <w:t xml:space="preserve">. Adding the detoxification chemical to the pretreatment of cassava leaves gave a reducing sugar yield of 33.95g/L and 30.28 g/L without detoxification. The corresponding values for cassava peels with and without detoxification are 45.96 g/L and 51.04 g/L respectively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cec2d964-2849-48da-9697-972e81ae6afe","http://www.mendeley.com/documents/?uuid=dfdff539-17c8-4cff-a40d-86a7ffafd715"]}],"mendeley":{"formattedCitation":"(Pooja et al., 2018)","plainTextFormattedCitation":"(Pooja et al., 2018)","previouslyFormattedCitation":"[33]"},"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ooja et al., 2018)</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Microwave assisted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4</w:t>
      </w:r>
      <w:r w:rsidR="00B51552" w:rsidRPr="005F5895">
        <w:rPr>
          <w:rFonts w:ascii="Times New Roman" w:hAnsi="Times New Roman" w:cs="Times New Roman"/>
          <w:sz w:val="24"/>
          <w:szCs w:val="24"/>
        </w:rPr>
        <w:t xml:space="preserve"> has also shown effectiveness in the pretreatment of Miscanthus at 180 °C and 300 W, 0.2 M H</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SO</w:t>
      </w:r>
      <w:r w:rsidR="00B51552" w:rsidRPr="005F5895">
        <w:rPr>
          <w:rFonts w:ascii="Times New Roman" w:hAnsi="Times New Roman" w:cs="Times New Roman"/>
          <w:sz w:val="24"/>
          <w:szCs w:val="24"/>
          <w:vertAlign w:val="subscript"/>
        </w:rPr>
        <w:t xml:space="preserve">4 </w:t>
      </w:r>
      <w:r w:rsidR="00B51552" w:rsidRPr="005F5895">
        <w:rPr>
          <w:rFonts w:ascii="Times New Roman" w:hAnsi="Times New Roman" w:cs="Times New Roman"/>
          <w:sz w:val="24"/>
          <w:szCs w:val="24"/>
        </w:rPr>
        <w:t xml:space="preserve">under 20 min exposure. The procedure produced a maximum sugar yield of 75.3% from the available </w:t>
      </w:r>
      <w:r w:rsidR="00B51552" w:rsidRPr="005F5895">
        <w:rPr>
          <w:rFonts w:ascii="Times New Roman" w:hAnsi="Times New Roman" w:cs="Times New Roman"/>
          <w:sz w:val="24"/>
          <w:szCs w:val="24"/>
        </w:rPr>
        <w:lastRenderedPageBreak/>
        <w:t>carbohydrates</w:t>
      </w:r>
      <w:r w:rsidR="00C43C67">
        <w:rPr>
          <w:rFonts w:ascii="Times New Roman" w:hAnsi="Times New Roman" w:cs="Times New Roman"/>
          <w:sz w:val="24"/>
          <w:szCs w:val="24"/>
        </w:rPr>
        <w:t>,</w:t>
      </w:r>
      <w:r w:rsidR="000F59E0">
        <w:rPr>
          <w:rFonts w:ascii="Times New Roman" w:hAnsi="Times New Roman" w:cs="Times New Roman"/>
          <w:sz w:val="24"/>
          <w:szCs w:val="24"/>
        </w:rPr>
        <w:t xml:space="preserve"> </w:t>
      </w:r>
      <w:r w:rsidR="00B51552" w:rsidRPr="005F5895">
        <w:rPr>
          <w:rFonts w:ascii="Times New Roman" w:hAnsi="Times New Roman" w:cs="Times New Roman"/>
          <w:sz w:val="24"/>
          <w:szCs w:val="24"/>
        </w:rPr>
        <w:t xml:space="preserve">with 46.7% as glucose. The pretreatment of miscanthus under the above conditions is a potential source of </w:t>
      </w:r>
      <w:proofErr w:type="spellStart"/>
      <w:r w:rsidR="00B51552" w:rsidRPr="005F5895">
        <w:rPr>
          <w:rFonts w:ascii="Times New Roman" w:hAnsi="Times New Roman" w:cs="Times New Roman"/>
          <w:sz w:val="24"/>
          <w:szCs w:val="24"/>
        </w:rPr>
        <w:t>levulinic</w:t>
      </w:r>
      <w:proofErr w:type="spellEnd"/>
      <w:r w:rsidR="00B51552" w:rsidRPr="005F5895">
        <w:rPr>
          <w:rFonts w:ascii="Times New Roman" w:hAnsi="Times New Roman" w:cs="Times New Roman"/>
          <w:sz w:val="24"/>
          <w:szCs w:val="24"/>
        </w:rPr>
        <w:t xml:space="preserve"> acid as 6–8% of the biomass was converted to </w:t>
      </w:r>
      <w:proofErr w:type="spellStart"/>
      <w:r w:rsidR="00B51552" w:rsidRPr="005F5895">
        <w:rPr>
          <w:rFonts w:ascii="Times New Roman" w:hAnsi="Times New Roman" w:cs="Times New Roman"/>
          <w:sz w:val="24"/>
          <w:szCs w:val="24"/>
        </w:rPr>
        <w:t>levulinic</w:t>
      </w:r>
      <w:proofErr w:type="spellEnd"/>
      <w:r w:rsidR="00B51552" w:rsidRPr="005F5895">
        <w:rPr>
          <w:rFonts w:ascii="Times New Roman" w:hAnsi="Times New Roman" w:cs="Times New Roman"/>
          <w:sz w:val="24"/>
          <w:szCs w:val="24"/>
        </w:rPr>
        <w:t xml:space="preserve"> acid during the process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e971e5e9-7687-433b-93cf-b6961287e75f","http://www.mendeley.com/documents/?uuid=28068e16-6c13-4504-840b-fd854a50ac01"]}],"mendeley":{"formattedCitation":"(Zhu et al., 2015)","plainTextFormattedCitation":"(Zhu et al., 2015)","previouslyFormattedCitation":"[34]"},"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5)</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This method effectively</w:t>
      </w:r>
      <w:r w:rsidR="00C43C67">
        <w:rPr>
          <w:rFonts w:ascii="Times New Roman" w:hAnsi="Times New Roman" w:cs="Times New Roman"/>
          <w:sz w:val="24"/>
          <w:szCs w:val="24"/>
        </w:rPr>
        <w:t xml:space="preserve"> </w:t>
      </w:r>
      <w:r w:rsidR="00B51552" w:rsidRPr="005F5895">
        <w:rPr>
          <w:rFonts w:ascii="Times New Roman" w:hAnsi="Times New Roman" w:cs="Times New Roman"/>
          <w:sz w:val="24"/>
          <w:szCs w:val="24"/>
        </w:rPr>
        <w:t xml:space="preserve">makes more glucose available by altering the cellulose structure. </w:t>
      </w:r>
    </w:p>
    <w:p w14:paraId="41B8802E" w14:textId="3228DE83" w:rsidR="00CB5121" w:rsidRPr="00D948DC" w:rsidRDefault="00CB5121" w:rsidP="00CB5121">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Microwave a</w:t>
      </w:r>
      <w:r w:rsidR="003F28E6" w:rsidRPr="00D948DC">
        <w:rPr>
          <w:rFonts w:ascii="Times New Roman" w:hAnsi="Times New Roman" w:cs="Times New Roman"/>
          <w:b/>
          <w:i/>
          <w:sz w:val="24"/>
          <w:szCs w:val="24"/>
        </w:rPr>
        <w:t>lkali</w:t>
      </w:r>
      <w:r>
        <w:rPr>
          <w:rFonts w:ascii="Times New Roman" w:hAnsi="Times New Roman" w:cs="Times New Roman"/>
          <w:b/>
          <w:i/>
          <w:sz w:val="24"/>
          <w:szCs w:val="24"/>
        </w:rPr>
        <w:t>-</w:t>
      </w:r>
      <w:r w:rsidRPr="00CB5121">
        <w:rPr>
          <w:rFonts w:ascii="Times New Roman" w:hAnsi="Times New Roman" w:cs="Times New Roman"/>
          <w:b/>
          <w:i/>
          <w:sz w:val="24"/>
          <w:szCs w:val="24"/>
        </w:rPr>
        <w:t xml:space="preserve"> </w:t>
      </w:r>
      <w:r>
        <w:rPr>
          <w:rFonts w:ascii="Times New Roman" w:hAnsi="Times New Roman" w:cs="Times New Roman"/>
          <w:b/>
          <w:i/>
          <w:sz w:val="24"/>
          <w:szCs w:val="24"/>
        </w:rPr>
        <w:t xml:space="preserve">assisted combinative pretreatment </w:t>
      </w:r>
      <w:r w:rsidRPr="00D948DC">
        <w:rPr>
          <w:rFonts w:ascii="Times New Roman" w:hAnsi="Times New Roman" w:cs="Times New Roman"/>
          <w:b/>
          <w:i/>
          <w:sz w:val="24"/>
          <w:szCs w:val="24"/>
        </w:rPr>
        <w:t xml:space="preserve"> </w:t>
      </w:r>
    </w:p>
    <w:p w14:paraId="6A99F510" w14:textId="45DBD39D" w:rsidR="00C43C67" w:rsidRDefault="00B51552" w:rsidP="00B91474">
      <w:pPr>
        <w:tabs>
          <w:tab w:val="left" w:pos="7013"/>
        </w:tabs>
        <w:spacing w:after="0" w:line="360" w:lineRule="auto"/>
        <w:jc w:val="both"/>
        <w:rPr>
          <w:rFonts w:ascii="Times New Roman" w:hAnsi="Times New Roman" w:cs="Times New Roman"/>
          <w:sz w:val="24"/>
          <w:szCs w:val="24"/>
        </w:rPr>
      </w:pPr>
      <w:r w:rsidRPr="005F5895">
        <w:rPr>
          <w:rFonts w:ascii="Times New Roman" w:hAnsi="Times New Roman" w:cs="Times New Roman"/>
          <w:sz w:val="24"/>
          <w:szCs w:val="24"/>
        </w:rPr>
        <w:t>Sweet sorghum bagasse was treated with microwave</w:t>
      </w:r>
      <w:r w:rsidR="00C43C67">
        <w:rPr>
          <w:rFonts w:ascii="Times New Roman" w:hAnsi="Times New Roman" w:cs="Times New Roman"/>
          <w:sz w:val="24"/>
          <w:szCs w:val="24"/>
        </w:rPr>
        <w:t>-</w:t>
      </w:r>
      <w:r w:rsidRPr="005F5895">
        <w:rPr>
          <w:rFonts w:ascii="Times New Roman" w:hAnsi="Times New Roman" w:cs="Times New Roman"/>
          <w:sz w:val="24"/>
          <w:szCs w:val="24"/>
        </w:rPr>
        <w:t>assisted ammonium hydroxide(N</w:t>
      </w:r>
      <w:r w:rsidR="003F28E6">
        <w:rPr>
          <w:rFonts w:ascii="Times New Roman" w:hAnsi="Times New Roman" w:cs="Times New Roman"/>
          <w:sz w:val="24"/>
          <w:szCs w:val="24"/>
        </w:rPr>
        <w:t>H</w:t>
      </w:r>
      <w:r w:rsidR="003F28E6" w:rsidRPr="003F28E6">
        <w:rPr>
          <w:rFonts w:ascii="Times New Roman" w:hAnsi="Times New Roman" w:cs="Times New Roman"/>
          <w:sz w:val="24"/>
          <w:szCs w:val="24"/>
          <w:vertAlign w:val="subscript"/>
        </w:rPr>
        <w:t>4</w:t>
      </w:r>
      <w:r w:rsidRPr="005F5895">
        <w:rPr>
          <w:rFonts w:ascii="Times New Roman" w:hAnsi="Times New Roman" w:cs="Times New Roman"/>
          <w:sz w:val="24"/>
          <w:szCs w:val="24"/>
        </w:rPr>
        <w:t>OH) at a temperature of 16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2.01.021","ISSN":"09608524","PMID":"22322148","abstract":"The efficiency of a batch microwave-assisted ammonia heating system was investigated as pretreatment for sweet sorghum bagasse and its effect on porosity, chemical composition, particle size, enzymatic hydrolysis and fermentation into ethanol evaluated. Sorghum bagasse, fractionated into three particle size groups (9.5-18, 4-6 and 1-2. mm), was pretreated with ammonium hydroxide (28% v/v solution) and water at a ratio of 1:0.5:8 at 100, 115, 130, 145 and 160. °C for 1. h. Simon's stain method revealed an increase in the porosity of the biomass compared to untreated biomass. The most lignin removal (46%) was observed at 160. °C. About 90% of the cellulose and 73% of the hemicellulose remained within the bagasse. The best glucose yields and ethanol yields (from glucose only) among all different pretreatment conditions averaged 42/100. g dry biomass and 21/100. g dry biomass, respectively with 1-2. mm sorghum bagasse pretreated at 130. °C for 1. h. © 2012.","author":[{"dropping-particle":"","family":"Chen","given":"Cong","non-dropping-particle":"","parse-names":false,"suffix":""},{"dropping-particle":"","family":"Boldor","given":"Dorin","non-dropping-particle":"","parse-names":false,"suffix":""},{"dropping-particle":"","family":"Aita","given":"Giovanna","non-dropping-particle":"","parse-names":false,"suffix":""},{"dropping-particle":"","family":"Walker","given":"Michelle","non-dropping-particle":"","parse-names":false,"suffix":""}],"container-title":"Bioresource Technology","id":"ITEM-1","issued":{"date-parts":[["2012"]]},"page":"190-197","publisher":"Elsevier Ltd","title":"Ethanol production from sorghum by a microwave-assisted dilute ammonia pretreatment","type":"article-journal","volume":"110"},"uris":["http://www.mendeley.com/documents/?uuid=cd0a2aec-e8af-42a4-a92e-d1c75885df1d","http://www.mendeley.com/documents/?uuid=ae0188c6-38ae-47f4-accd-1574079221a3"]}],"mendeley":{"formattedCitation":"(C. Chen et al., 2012)","plainTextFormattedCitation":"(C. Chen et al., 2012)","previouslyFormattedCitation":"[3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C. Chen et al., 2012)</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This method of treatment effectively removed the lignin content by 48% while retaining about 90% and 73% of cellulose and hemicellulose</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w:t>
      </w:r>
      <w:r w:rsidR="00C43C67">
        <w:rPr>
          <w:rFonts w:ascii="Times New Roman" w:hAnsi="Times New Roman" w:cs="Times New Roman"/>
          <w:sz w:val="24"/>
          <w:szCs w:val="24"/>
        </w:rPr>
        <w:t>, which</w:t>
      </w:r>
      <w:r w:rsidRPr="005F5895">
        <w:rPr>
          <w:rFonts w:ascii="Times New Roman" w:hAnsi="Times New Roman" w:cs="Times New Roman"/>
          <w:sz w:val="24"/>
          <w:szCs w:val="24"/>
        </w:rPr>
        <w:t xml:space="preserve"> resulted in the optimal glucose yield of 42/100g dry biomass. NaOH </w:t>
      </w:r>
      <w:r w:rsidR="00A621BF">
        <w:rPr>
          <w:rFonts w:ascii="Times New Roman" w:hAnsi="Times New Roman" w:cs="Times New Roman"/>
          <w:sz w:val="24"/>
          <w:szCs w:val="24"/>
        </w:rPr>
        <w:t>mixed</w:t>
      </w:r>
      <w:r w:rsidRPr="005F5895">
        <w:rPr>
          <w:rFonts w:ascii="Times New Roman" w:hAnsi="Times New Roman" w:cs="Times New Roman"/>
          <w:sz w:val="24"/>
          <w:szCs w:val="24"/>
        </w:rPr>
        <w:t xml:space="preserve"> with microwave irradiation </w:t>
      </w:r>
      <w:r w:rsidR="00F318B0">
        <w:rPr>
          <w:rFonts w:ascii="Times New Roman" w:hAnsi="Times New Roman" w:cs="Times New Roman"/>
          <w:sz w:val="24"/>
          <w:szCs w:val="24"/>
        </w:rPr>
        <w:t xml:space="preserve">was reported to be </w:t>
      </w:r>
      <w:r w:rsidRPr="005F5895">
        <w:rPr>
          <w:rFonts w:ascii="Times New Roman" w:hAnsi="Times New Roman" w:cs="Times New Roman"/>
          <w:sz w:val="24"/>
          <w:szCs w:val="24"/>
        </w:rPr>
        <w:t xml:space="preserve">effective in pretreating giant reed ((Arundo donax) and </w:t>
      </w:r>
      <w:proofErr w:type="spellStart"/>
      <w:r w:rsidRPr="005F5895">
        <w:rPr>
          <w:rFonts w:ascii="Times New Roman" w:hAnsi="Times New Roman" w:cs="Times New Roman"/>
          <w:sz w:val="24"/>
          <w:szCs w:val="24"/>
        </w:rPr>
        <w:t>Kans</w:t>
      </w:r>
      <w:proofErr w:type="spellEnd"/>
      <w:r w:rsidRPr="005F5895">
        <w:rPr>
          <w:rFonts w:ascii="Times New Roman" w:hAnsi="Times New Roman" w:cs="Times New Roman"/>
          <w:sz w:val="24"/>
          <w:szCs w:val="24"/>
        </w:rPr>
        <w:t xml:space="preserve"> grass (Saccharum </w:t>
      </w:r>
      <w:proofErr w:type="spellStart"/>
      <w:r w:rsidRPr="005F5895">
        <w:rPr>
          <w:rFonts w:ascii="Times New Roman" w:hAnsi="Times New Roman" w:cs="Times New Roman"/>
          <w:sz w:val="24"/>
          <w:szCs w:val="24"/>
        </w:rPr>
        <w:t>spontaneum</w:t>
      </w:r>
      <w:proofErr w:type="spellEnd"/>
      <w:r w:rsidRPr="005F5895">
        <w:rPr>
          <w:rFonts w:ascii="Times New Roman" w:hAnsi="Times New Roman" w:cs="Times New Roman"/>
          <w:sz w:val="24"/>
          <w:szCs w:val="24"/>
        </w:rPr>
        <w:t>). With the optimum conditions of 5 min, 5%(w/v) of NaOH</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and temperature of 12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and 8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for giant reed and Kans grass</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there was an optimum sugar yield of 6.8g/100g of biomass for both sample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Komolwanich et al., 2014)</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2B2ED177" w14:textId="77777777" w:rsidR="00F318B0" w:rsidRDefault="00F318B0" w:rsidP="00B91474">
      <w:pPr>
        <w:tabs>
          <w:tab w:val="left" w:pos="7013"/>
        </w:tabs>
        <w:spacing w:after="0" w:line="360" w:lineRule="auto"/>
        <w:jc w:val="both"/>
        <w:rPr>
          <w:rFonts w:ascii="Times New Roman" w:hAnsi="Times New Roman" w:cs="Times New Roman"/>
          <w:sz w:val="24"/>
          <w:szCs w:val="24"/>
        </w:rPr>
      </w:pPr>
    </w:p>
    <w:p w14:paraId="06EE7213" w14:textId="5C6BF5B5" w:rsidR="00C43C67" w:rsidRDefault="00B51552" w:rsidP="00B91474">
      <w:pPr>
        <w:tabs>
          <w:tab w:val="left" w:pos="7013"/>
        </w:tabs>
        <w:spacing w:after="0"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Microwave assisted NaOH was also reported to efficiently pretreat cassava residues ((peels, stems and leaves). 20g each of the three samples </w:t>
      </w:r>
      <w:r w:rsidR="00C43C67">
        <w:rPr>
          <w:rFonts w:ascii="Times New Roman" w:hAnsi="Times New Roman" w:cs="Times New Roman"/>
          <w:sz w:val="24"/>
          <w:szCs w:val="24"/>
        </w:rPr>
        <w:t xml:space="preserve">were </w:t>
      </w:r>
      <w:r w:rsidRPr="005F5895">
        <w:rPr>
          <w:rFonts w:ascii="Times New Roman" w:hAnsi="Times New Roman" w:cs="Times New Roman"/>
          <w:sz w:val="24"/>
          <w:szCs w:val="24"/>
        </w:rPr>
        <w:t xml:space="preserve">reported </w:t>
      </w:r>
      <w:r w:rsidR="00C43C67">
        <w:rPr>
          <w:rFonts w:ascii="Times New Roman" w:hAnsi="Times New Roman" w:cs="Times New Roman"/>
          <w:sz w:val="24"/>
          <w:szCs w:val="24"/>
        </w:rPr>
        <w:t>to be</w:t>
      </w:r>
      <w:r w:rsidRPr="005F5895">
        <w:rPr>
          <w:rFonts w:ascii="Times New Roman" w:hAnsi="Times New Roman" w:cs="Times New Roman"/>
          <w:sz w:val="24"/>
          <w:szCs w:val="24"/>
        </w:rPr>
        <w:t xml:space="preserve"> </w:t>
      </w:r>
      <w:r w:rsidR="00A621BF" w:rsidRPr="005F5895">
        <w:rPr>
          <w:rFonts w:ascii="Times New Roman" w:hAnsi="Times New Roman" w:cs="Times New Roman"/>
          <w:sz w:val="24"/>
          <w:szCs w:val="24"/>
        </w:rPr>
        <w:t>visible</w:t>
      </w:r>
      <w:r w:rsidRPr="005F5895">
        <w:rPr>
          <w:rFonts w:ascii="Times New Roman" w:hAnsi="Times New Roman" w:cs="Times New Roman"/>
          <w:sz w:val="24"/>
          <w:szCs w:val="24"/>
        </w:rPr>
        <w:t xml:space="preserve"> to irradiation power of 300 W</w:t>
      </w:r>
      <w:r w:rsidR="00C43C67">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200 ml of 3% NaOH for over 7 min. With a detoxification chemical, the stem </w:t>
      </w:r>
      <w:r w:rsidR="00A621BF" w:rsidRPr="005F5895">
        <w:rPr>
          <w:rFonts w:ascii="Times New Roman" w:hAnsi="Times New Roman" w:cs="Times New Roman"/>
          <w:sz w:val="24"/>
          <w:szCs w:val="24"/>
        </w:rPr>
        <w:t>formed</w:t>
      </w:r>
      <w:r w:rsidRPr="005F5895">
        <w:rPr>
          <w:rFonts w:ascii="Times New Roman" w:hAnsi="Times New Roman" w:cs="Times New Roman"/>
          <w:sz w:val="24"/>
          <w:szCs w:val="24"/>
        </w:rPr>
        <w:t xml:space="preserve">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reducing sugar yield of 59.05 g/L during SHF and 55.13 g/L without the detoxification chemical. Adding the detoxification chemical to the pretreatment of cassava leaves gave a reducing sugar yield of 47.37g/L and 41.77 g/L without detoxification. The corresponding values for cassava peels with and without detoxification are 58.75 g/L and 64.06 g/L</w:t>
      </w:r>
      <w:r w:rsidR="00C43C67">
        <w:rPr>
          <w:rFonts w:ascii="Times New Roman" w:hAnsi="Times New Roman" w:cs="Times New Roman"/>
          <w:sz w:val="24"/>
          <w:szCs w:val="24"/>
        </w:rPr>
        <w:t>,</w:t>
      </w:r>
      <w:r w:rsidRPr="005F5895">
        <w:rPr>
          <w:rFonts w:ascii="Times New Roman" w:hAnsi="Times New Roman" w:cs="Times New Roman"/>
          <w:sz w:val="24"/>
          <w:szCs w:val="24"/>
        </w:rPr>
        <w:t xml:space="preserve"> respectivel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dfdff539-17c8-4cff-a40d-86a7ffafd715","http://www.mendeley.com/documents/?uuid=cec2d964-2849-48da-9697-972e81ae6afe"]}],"mendeley":{"formattedCitation":"(Pooja et al., 2018)","plainTextFormattedCitation":"(Pooja et al., 2018)","previouslyFormattedCitation":"[33]"},"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Pooja et al., 2018)</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he microwave pretreatment of Miscanthus supported with NaOH and water pretreatments broke down only hemicellulose, thereby contributing to high xylose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28068e16-6c13-4504-840b-fd854a50ac01","http://www.mendeley.com/documents/?uuid=e971e5e9-7687-433b-93cf-b6961287e75f"]}],"mendeley":{"formattedCitation":"(Zhu et al., 2015)","plainTextFormattedCitation":"(Zhu et al., 2015)","previouslyFormattedCitation":"[34]"},"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0.4M of NaOH effectively improved the reducing sugar yield from sugarcane bagasse to (1.90 mmol/mg) with irradiation power of 320W,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 xml:space="preserve">temperature of 170 </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 5 </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and </w:t>
      </w:r>
      <w:r w:rsidR="00C43C67">
        <w:rPr>
          <w:rFonts w:ascii="Times New Roman" w:hAnsi="Times New Roman" w:cs="Times New Roman"/>
          <w:sz w:val="24"/>
          <w:szCs w:val="24"/>
        </w:rPr>
        <w:t xml:space="preserve">a </w:t>
      </w:r>
      <w:r w:rsidRPr="005F5895">
        <w:rPr>
          <w:rFonts w:ascii="Times New Roman" w:hAnsi="Times New Roman" w:cs="Times New Roman"/>
          <w:sz w:val="24"/>
          <w:szCs w:val="24"/>
        </w:rPr>
        <w:t xml:space="preserve">holding time of 7 mins. Increasing the holding time to 10 mins negatively affects the sugar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mbioe.2016.06.017","ISSN":"18732909","abstract":"Sugarcane bagasse represents one of the best potential feedstocks for the production of second generation bioethanol. The most efficient method to produce fermentable sugars is by enzymatic hydrolysis, assisted by thermochemical pretreatments. Previous research was focused on conventional heating pretreatment and the pretreated biomass residue characteristics. In this work, microwave energy is applied to facilitate sodium hydroxide (NaOH) and sulphuric acid (H2SO4) pretreatments on sugarcane bagasse and the efficiency of sugar production was evaluated on the soluble sugars released during pretreatment. The results show that microwave assisted pretreatment was more efficient than conventional heating pretreatment and it gave rise to 4 times higher reducing sugar release by using 5.7 times less pretreatment time. It is highlighted that enrichment of xylose and glucose can be tuned by changing pretreatment media (NaOH/H2SO4) and holding time. SEM study shows significant delignification effect of NaOH pretreatment, suggesting a possible improved enzymatic hydrolysis process. However, severe acid conditions should be avoided (long holding time or high acid concentration) under microwave heating conditions. It led to biomass carbonization, reducing sugar production and forming ‘humins’. Overall, in comparison with conventional pretreatment, microwave assisted pretreatment removed significant amount of hemicellulose and lignin and led to high amount of sugar production during pretreatment process, suggesting microwave heating pretreatment is an effective and efficient pretreatment method.","author":[{"dropping-particle":"","family":"Zhu","given":"Zongyuan","non-dropping-particle":"","parse-names":false,"suffix":""},{"dropping-particle":"","family":"Rezende","given":"Camila Alves","non-dropping-particle":"","parse-names":false,"suffix":""},{"dropping-particle":"","family":"Simister","given":"Rachael","non-dropping-particle":"","parse-names":false,"suffix":""},{"dropping-particle":"","family":"McQueen-Mason","given":"Simon J.","non-dropping-particle":"","parse-names":false,"suffix":""},{"dropping-particle":"","family":"Macquarrie","given":"Duncan J.","non-dropping-particle":"","parse-names":false,"suffix":""},{"dropping-particle":"","family":"Polikarpov","given":"Igor","non-dropping-particle":"","parse-names":false,"suffix":""},{"dropping-particle":"","family":"Gomez","given":"Leonardo D.","non-dropping-particle":"","parse-names":false,"suffix":""}],"container-title":"Biomass and Bioenergy","id":"ITEM-1","issued":{"date-parts":[["2016"]]},"page":"269-278","publisher":"Elsevier Ltd","title":"Efficient sugar production from sugarcane bagasse by microwave assisted acid and alkali pretreatment","type":"article-journal","volume":"93"},"uris":["http://www.mendeley.com/documents/?uuid=84ec4817-8269-44b7-817f-08c42f58032f","http://www.mendeley.com/documents/?uuid=7c957c47-b99c-4bcc-b6fe-b33ade08bac0"]}],"mendeley":{"formattedCitation":"(Zhu et al., 2016)","plainTextFormattedCitation":"(Zhu et al., 2016)","previouslyFormattedCitation":"[35]"},"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u et al., 2016)</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Pretreating empty palm fruit bunch (EFB) with microwave assisted sodium hydroxide (NaOH) removed more of the hemicellulose, and lignin. At the optimum process conditions of 3% weight by volume of NaOH, irradiation power of 180 W, and 12 min, there was a maximum loss of 74% lignin and 24.5% holocellulos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omanbhay et al., 2013)</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w:t>
      </w:r>
    </w:p>
    <w:p w14:paraId="4A65FC54" w14:textId="77777777" w:rsidR="00C43C67" w:rsidRPr="005F5895" w:rsidRDefault="00C43C67" w:rsidP="00B91474">
      <w:pPr>
        <w:tabs>
          <w:tab w:val="left" w:pos="7013"/>
        </w:tabs>
        <w:spacing w:after="0" w:line="360" w:lineRule="auto"/>
        <w:jc w:val="both"/>
        <w:rPr>
          <w:rFonts w:ascii="Times New Roman" w:hAnsi="Times New Roman" w:cs="Times New Roman"/>
          <w:sz w:val="24"/>
          <w:szCs w:val="24"/>
        </w:rPr>
      </w:pPr>
    </w:p>
    <w:p w14:paraId="56035A96" w14:textId="01E8D823" w:rsidR="003C7D9B" w:rsidRPr="003C7D9B" w:rsidRDefault="00A621BF" w:rsidP="003C7D9B">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ptimization of</w:t>
      </w:r>
      <w:r w:rsidR="00B51552" w:rsidRPr="005F5895">
        <w:rPr>
          <w:rFonts w:ascii="Times New Roman" w:hAnsi="Times New Roman" w:cs="Times New Roman"/>
          <w:sz w:val="24"/>
          <w:szCs w:val="24"/>
        </w:rPr>
        <w:t xml:space="preserve"> pretreatment of corn stover by microwave assisted calcium chloride (CaCl</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 solution of 62.5% (w/w)</w:t>
      </w:r>
      <w:r w:rsidR="007F467E">
        <w:rPr>
          <w:rFonts w:ascii="Times New Roman" w:hAnsi="Times New Roman" w:cs="Times New Roman"/>
          <w:sz w:val="24"/>
          <w:szCs w:val="24"/>
        </w:rPr>
        <w:t xml:space="preserve"> </w:t>
      </w:r>
      <w:r w:rsidR="00B51552" w:rsidRPr="005F5895">
        <w:rPr>
          <w:rFonts w:ascii="Times New Roman" w:hAnsi="Times New Roman" w:cs="Times New Roman"/>
          <w:sz w:val="24"/>
          <w:szCs w:val="24"/>
        </w:rPr>
        <w:t>resulted in the following optimal conditions: temperature of 162.1</w:t>
      </w:r>
      <w:r w:rsidR="00B51552" w:rsidRPr="005F5895">
        <w:rPr>
          <w:rFonts w:ascii="Times New Roman" w:hAnsi="Times New Roman" w:cs="Times New Roman"/>
          <w:sz w:val="24"/>
          <w:szCs w:val="24"/>
          <w:vertAlign w:val="superscript"/>
        </w:rPr>
        <w:t>o</w:t>
      </w:r>
      <w:r w:rsidR="00B51552" w:rsidRPr="005F5895">
        <w:rPr>
          <w:rFonts w:ascii="Times New Roman" w:hAnsi="Times New Roman" w:cs="Times New Roman"/>
          <w:sz w:val="24"/>
          <w:szCs w:val="24"/>
        </w:rPr>
        <w:t xml:space="preserve">C, solid-to-liquid ratio of 10% (w/v), and process time of 12 min. The pretreatment process recorded an </w:t>
      </w:r>
      <w:r w:rsidRPr="005F5895">
        <w:rPr>
          <w:rFonts w:ascii="Times New Roman" w:hAnsi="Times New Roman" w:cs="Times New Roman"/>
          <w:sz w:val="24"/>
          <w:szCs w:val="24"/>
        </w:rPr>
        <w:t>upsurge</w:t>
      </w:r>
      <w:r w:rsidR="00B51552" w:rsidRPr="005F5895">
        <w:rPr>
          <w:rFonts w:ascii="Times New Roman" w:hAnsi="Times New Roman" w:cs="Times New Roman"/>
          <w:sz w:val="24"/>
          <w:szCs w:val="24"/>
        </w:rPr>
        <w:t xml:space="preserve"> in surface area of the biomass by 168.93%, hemicellulose degradation of 85.90%, and a decrease in cellulose crystallinity index </w:t>
      </w:r>
      <w:r>
        <w:rPr>
          <w:rFonts w:ascii="Times New Roman" w:hAnsi="Times New Roman" w:cs="Times New Roman"/>
          <w:sz w:val="24"/>
          <w:szCs w:val="24"/>
        </w:rPr>
        <w:t>(</w:t>
      </w:r>
      <w:proofErr w:type="spellStart"/>
      <w:r>
        <w:rPr>
          <w:rFonts w:ascii="Times New Roman" w:hAnsi="Times New Roman" w:cs="Times New Roman"/>
          <w:sz w:val="24"/>
          <w:szCs w:val="24"/>
        </w:rPr>
        <w:t>CrI</w:t>
      </w:r>
      <w:proofErr w:type="spellEnd"/>
      <w:r>
        <w:rPr>
          <w:rFonts w:ascii="Times New Roman" w:hAnsi="Times New Roman" w:cs="Times New Roman"/>
          <w:sz w:val="24"/>
          <w:szCs w:val="24"/>
        </w:rPr>
        <w:t>) by 13.91% when compared with</w:t>
      </w:r>
      <w:r w:rsidR="00B51552" w:rsidRPr="005F5895">
        <w:rPr>
          <w:rFonts w:ascii="Times New Roman" w:hAnsi="Times New Roman" w:cs="Times New Roman"/>
          <w:sz w:val="24"/>
          <w:szCs w:val="24"/>
        </w:rPr>
        <w:t xml:space="preserve"> the untreated corn stover. These conditions gave glucose recovery of 65.47%, and the enzymatic hydrolysis ratio of cellulose was 90.66%.  90% of hemicellulose was removed by CaCl</w:t>
      </w:r>
      <w:r w:rsidR="00B51552" w:rsidRPr="005F5895">
        <w:rPr>
          <w:rFonts w:ascii="Times New Roman" w:hAnsi="Times New Roman" w:cs="Times New Roman"/>
          <w:sz w:val="24"/>
          <w:szCs w:val="24"/>
          <w:vertAlign w:val="subscript"/>
        </w:rPr>
        <w:t>2</w:t>
      </w:r>
      <w:r w:rsidR="00B51552" w:rsidRPr="005F5895">
        <w:rPr>
          <w:rFonts w:ascii="Times New Roman" w:hAnsi="Times New Roman" w:cs="Times New Roman"/>
          <w:sz w:val="24"/>
          <w:szCs w:val="24"/>
        </w:rPr>
        <w:t xml:space="preserve">-assisted microwave pretreatment </w:t>
      </w:r>
      <w:r w:rsidR="00B51552"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ff459065-a502-4b6e-9c9d-f7517d6d9f50","http://www.mendeley.com/documents/?uuid=32ba9273-bde3-480d-84ef-f9705c68c4c2"]}],"mendeley":{"formattedCitation":"(Li &amp; Xu, 2013)","plainTextFormattedCitation":"(Li &amp; Xu, 2013)","previouslyFormattedCitation":"[36]"},"properties":{"noteIndex":0},"schema":"https://github.com/citation-style-language/schema/raw/master/csl-citation.json"}</w:instrText>
      </w:r>
      <w:r w:rsidR="00B51552"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i &amp; Xu, 2013)</w:t>
      </w:r>
      <w:r w:rsidR="00B51552" w:rsidRPr="005F5895">
        <w:rPr>
          <w:rFonts w:ascii="Times New Roman" w:hAnsi="Times New Roman" w:cs="Times New Roman"/>
          <w:sz w:val="24"/>
          <w:szCs w:val="24"/>
        </w:rPr>
        <w:fldChar w:fldCharType="end"/>
      </w:r>
      <w:r w:rsidR="00B51552" w:rsidRPr="005F5895">
        <w:rPr>
          <w:rFonts w:ascii="Times New Roman" w:hAnsi="Times New Roman" w:cs="Times New Roman"/>
          <w:sz w:val="24"/>
          <w:szCs w:val="24"/>
        </w:rPr>
        <w:t xml:space="preserve">. This section has established that microwave alkali assisted pretreatment acts more on the hemicellulose and significantly produces more of xylose. </w:t>
      </w:r>
    </w:p>
    <w:p w14:paraId="67174CB1" w14:textId="2C67FBD3" w:rsidR="00CB5121" w:rsidRPr="00D948DC" w:rsidRDefault="00CB5121" w:rsidP="00CB5121">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Microwave i</w:t>
      </w:r>
      <w:r w:rsidR="003C7D9B" w:rsidRPr="00D948DC">
        <w:rPr>
          <w:rFonts w:ascii="Times New Roman" w:hAnsi="Times New Roman" w:cs="Times New Roman"/>
          <w:b/>
          <w:i/>
          <w:sz w:val="24"/>
          <w:szCs w:val="24"/>
        </w:rPr>
        <w:t>onic liquid</w:t>
      </w:r>
      <w:r>
        <w:rPr>
          <w:rFonts w:ascii="Times New Roman" w:hAnsi="Times New Roman" w:cs="Times New Roman"/>
          <w:b/>
          <w:i/>
          <w:sz w:val="24"/>
          <w:szCs w:val="24"/>
        </w:rPr>
        <w:t>-</w:t>
      </w:r>
      <w:r w:rsidRPr="00CB5121">
        <w:rPr>
          <w:rFonts w:ascii="Times New Roman" w:hAnsi="Times New Roman" w:cs="Times New Roman"/>
          <w:b/>
          <w:i/>
          <w:sz w:val="24"/>
          <w:szCs w:val="24"/>
        </w:rPr>
        <w:t xml:space="preserve"> </w:t>
      </w:r>
      <w:r>
        <w:rPr>
          <w:rFonts w:ascii="Times New Roman" w:hAnsi="Times New Roman" w:cs="Times New Roman"/>
          <w:b/>
          <w:i/>
          <w:sz w:val="24"/>
          <w:szCs w:val="24"/>
        </w:rPr>
        <w:t xml:space="preserve">assisted combinative pretreatment </w:t>
      </w:r>
      <w:r w:rsidRPr="00D948DC">
        <w:rPr>
          <w:rFonts w:ascii="Times New Roman" w:hAnsi="Times New Roman" w:cs="Times New Roman"/>
          <w:b/>
          <w:i/>
          <w:sz w:val="24"/>
          <w:szCs w:val="24"/>
        </w:rPr>
        <w:t xml:space="preserve"> </w:t>
      </w:r>
    </w:p>
    <w:p w14:paraId="4E2F2B01" w14:textId="7D8D32BF" w:rsidR="003C7D9B" w:rsidRPr="008A5B3C" w:rsidRDefault="00B51552" w:rsidP="00B91474">
      <w:pPr>
        <w:tabs>
          <w:tab w:val="left" w:pos="7013"/>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Green solvents that </w:t>
      </w:r>
      <w:r w:rsidR="00A621BF">
        <w:rPr>
          <w:rFonts w:ascii="Times New Roman" w:hAnsi="Times New Roman" w:cs="Times New Roman"/>
          <w:sz w:val="24"/>
          <w:szCs w:val="24"/>
        </w:rPr>
        <w:t>are eco-friendly have</w:t>
      </w:r>
      <w:r w:rsidRPr="005F5895">
        <w:rPr>
          <w:rFonts w:ascii="Times New Roman" w:hAnsi="Times New Roman" w:cs="Times New Roman"/>
          <w:sz w:val="24"/>
          <w:szCs w:val="24"/>
        </w:rPr>
        <w:t xml:space="preserve"> been applied for the pretreatment of lignocellulosic biomass as a replacement for other traditional pretreatment methods. Such solvents include ionic liquids (ILs), low-transition temperature mixtures (LTTMs), and deep eutectic solvents (DES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1.125195","ISSN":"0960-8524","author":[{"dropping-particle":"","family":"Loong","given":"Chung","non-dropping-particle":"","parse-names":false,"suffix":""},{"dropping-particle":"","family":"Liang","given":"Kok","non-dropping-particle":"","parse-names":false,"suffix":""},{"dropping-particle":"","family":"Zi","given":"Andrian","non-dropping-particle":"","parse-names":false,"suffix":""},{"dropping-particle":"","family":"Ku","given":"En","non-dropping-particle":"","parse-names":false,"suffix":""},{"dropping-particle":"","family":"Lai","given":"Bridgid","non-dropping-particle":"","parse-names":false,"suffix":""},{"dropping-particle":"","family":"Chin","given":"Fui","non-dropping-particle":"","parse-names":false,"suffix":""},{"dropping-particle":"","family":"Sow","given":"Serene","non-dropping-particle":"","parse-names":false,"suffix":""},{"dropping-particle":"","family":"Lock","given":"Mun","non-dropping-particle":"","parse-names":false,"suffix":""},{"dropping-particle":"","family":"Wai","given":"Kin","non-dropping-particle":"","parse-names":false,"suffix":""},{"dropping-particle":"","family":"Chun","given":"Adrian","non-dropping-particle":"","parse-names":false,"suffix":""},{"dropping-particle":"","family":"Loy","given":"Minh","non-dropping-particle":"","parse-names":false,"suffix":""},{"dropping-particle":"","family":"Herng","given":"Yi","non-dropping-particle":"","parse-names":false,"suffix":""}],"container-title":"Bioresource Technology","id":"ITEM-1","issue":"March","issued":{"date-parts":[["2021"]]},"page":"125195","publisher":"Elsevier Ltd","title":"Bioresource Technology Recent advances in green solvents for lignocellulosic biomass pretreatment : Potential of choline chloride ( ChCl ) based solvents","type":"article-journal","volume":"333"},"uris":["http://www.mendeley.com/documents/?uuid=6ba48319-06e3-45ac-a21d-0ad968617055","http://www.mendeley.com/documents/?uuid=d464d84e-7deb-4884-bf86-549cf0c138df"]}],"mendeley":{"formattedCitation":"(Loong et al., 2021)","plainTextFormattedCitation":"(Loong et al., 2021)","previouslyFormattedCitation":"[3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oong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ILs have strong hydrogen bonding coordination</w:t>
      </w:r>
      <w:r w:rsidR="00554D9B">
        <w:rPr>
          <w:rFonts w:ascii="Times New Roman" w:hAnsi="Times New Roman" w:cs="Times New Roman"/>
          <w:sz w:val="24"/>
          <w:szCs w:val="24"/>
        </w:rPr>
        <w:t>,</w:t>
      </w:r>
      <w:r w:rsidRPr="005F5895">
        <w:rPr>
          <w:rFonts w:ascii="Times New Roman" w:hAnsi="Times New Roman" w:cs="Times New Roman"/>
          <w:sz w:val="24"/>
          <w:szCs w:val="24"/>
        </w:rPr>
        <w:t xml:space="preserve"> which gives them the unique ability to completely solubilize biomass or exclusively dissolve components that are insoluble in traditional solvents and yet maintain the biopolymers intact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20.123003","ISSN":"0960-8524","author":[{"dropping-particle":"","family":"Usmani","given":"Zeba","non-dropping-particle":"","parse-names":false,"suffix":""},{"dropping-particle":"","family":"Sharma","given":"Minaxi","non-dropping-particle":"","parse-names":false,"suffix":""},{"dropping-particle":"","family":"Gupta","given":"Pratishtha","non-dropping-particle":"","parse-names":false,"suffix":""},{"dropping-particle":"","family":"Karpichev","given":"Yevgen","non-dropping-particle":"","parse-names":false,"suffix":""},{"dropping-particle":"","family":"Gathergood","given":"Nicholas","non-dropping-particle":"","parse-names":false,"suffix":""}],"container-title":"Bioresource Technology","id":"ITEM-1","issue":"February","issued":{"date-parts":[["2020"]]},"page":"123003","publisher":"Elsevier","title":"Ionic liquid based pretreatment of lignocellulosic biomass for enhanced bioconversion[1] Z. Usmani, M. Sharma, P. Gupta, Y. Karpichev, N. Gathergood, Bioresource Technology Ionic liquid based pretreatment of lignocellulosic biomass for enhanced bioconvers","type":"article-journal","volume":"304"},"uris":["http://www.mendeley.com/documents/?uuid=cc0cee50-2bd5-4e16-bfb0-0675607b3180","http://www.mendeley.com/documents/?uuid=b13f697a-72bd-4004-9272-3cfb88dc0624"]}],"mendeley":{"formattedCitation":"(Usmani et al., 2020)","plainTextFormattedCitation":"(Usmani et al., 2020)","previouslyFormattedCitation":"[3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Usman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Microwave irradiation supplied from home used microwave, assisted by ionic liquids</w:t>
      </w:r>
      <w:r w:rsidR="000A70D9">
        <w:rPr>
          <w:rFonts w:ascii="Times New Roman" w:hAnsi="Times New Roman" w:cs="Times New Roman"/>
          <w:sz w:val="24"/>
          <w:szCs w:val="24"/>
        </w:rPr>
        <w:t xml:space="preserve"> </w:t>
      </w:r>
      <w:r w:rsidR="00554D9B">
        <w:rPr>
          <w:rFonts w:ascii="Times New Roman" w:hAnsi="Times New Roman" w:cs="Times New Roman"/>
          <w:sz w:val="24"/>
          <w:szCs w:val="24"/>
        </w:rPr>
        <w:t>1</w:t>
      </w:r>
      <w:r w:rsidRPr="005F5895">
        <w:rPr>
          <w:rFonts w:ascii="Times New Roman" w:hAnsi="Times New Roman" w:cs="Times New Roman"/>
          <w:sz w:val="24"/>
          <w:szCs w:val="24"/>
        </w:rPr>
        <w:t>-ethyl-3-methylimidazolium acetate [C</w:t>
      </w:r>
      <w:r w:rsidRPr="005F5895">
        <w:rPr>
          <w:rFonts w:ascii="Times New Roman" w:hAnsi="Times New Roman" w:cs="Times New Roman"/>
          <w:sz w:val="24"/>
          <w:szCs w:val="24"/>
          <w:vertAlign w:val="subscript"/>
        </w:rPr>
        <w:t>2</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1-butyl-3-methylimidazolium acetate [C</w:t>
      </w:r>
      <w:r w:rsidRPr="005F5895">
        <w:rPr>
          <w:rFonts w:ascii="Times New Roman" w:hAnsi="Times New Roman" w:cs="Times New Roman"/>
          <w:sz w:val="24"/>
          <w:szCs w:val="24"/>
          <w:vertAlign w:val="subscript"/>
        </w:rPr>
        <w:t>4</w:t>
      </w:r>
      <w:r w:rsidRPr="005F5895">
        <w:rPr>
          <w:rFonts w:ascii="Times New Roman" w:hAnsi="Times New Roman" w:cs="Times New Roman"/>
          <w:sz w:val="24"/>
          <w:szCs w:val="24"/>
        </w:rPr>
        <w:t>mim][</w:t>
      </w:r>
      <w:proofErr w:type="spellStart"/>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1-ethyl-3- methylimidazolium chloride [C</w:t>
      </w:r>
      <w:r w:rsidRPr="005F5895">
        <w:rPr>
          <w:rFonts w:ascii="Times New Roman" w:hAnsi="Times New Roman" w:cs="Times New Roman"/>
          <w:sz w:val="24"/>
          <w:szCs w:val="24"/>
          <w:vertAlign w:val="subscript"/>
        </w:rPr>
        <w:t>2</w:t>
      </w:r>
      <w:r w:rsidRPr="005F5895">
        <w:rPr>
          <w:rFonts w:ascii="Times New Roman" w:hAnsi="Times New Roman" w:cs="Times New Roman"/>
          <w:sz w:val="24"/>
          <w:szCs w:val="24"/>
        </w:rPr>
        <w:t>mim][Cl], and 1-butyl-3-methylimidazolium chloride [C</w:t>
      </w:r>
      <w:r w:rsidRPr="005F5895">
        <w:rPr>
          <w:rFonts w:ascii="Times New Roman" w:hAnsi="Times New Roman" w:cs="Times New Roman"/>
          <w:sz w:val="24"/>
          <w:szCs w:val="24"/>
          <w:vertAlign w:val="subscript"/>
        </w:rPr>
        <w:t>4</w:t>
      </w:r>
      <w:r w:rsidRPr="005F5895">
        <w:rPr>
          <w:rFonts w:ascii="Times New Roman" w:hAnsi="Times New Roman" w:cs="Times New Roman"/>
          <w:sz w:val="24"/>
          <w:szCs w:val="24"/>
        </w:rPr>
        <w:t>mim][Cl]</w:t>
      </w:r>
      <w:r w:rsidR="000A70D9">
        <w:rPr>
          <w:rFonts w:ascii="Times New Roman" w:hAnsi="Times New Roman" w:cs="Times New Roman"/>
          <w:sz w:val="24"/>
          <w:szCs w:val="24"/>
        </w:rPr>
        <w:t>,</w:t>
      </w:r>
      <w:r w:rsidRPr="005F5895">
        <w:rPr>
          <w:rFonts w:ascii="Times New Roman" w:hAnsi="Times New Roman" w:cs="Times New Roman"/>
          <w:sz w:val="24"/>
          <w:szCs w:val="24"/>
        </w:rPr>
        <w:t xml:space="preserve"> effectively pretreated rubber wood.  Acetate-based imidazolium ionic liquids</w:t>
      </w:r>
      <w:r w:rsidR="000A70D9">
        <w:rPr>
          <w:rFonts w:ascii="Times New Roman" w:hAnsi="Times New Roman" w:cs="Times New Roman"/>
          <w:sz w:val="24"/>
          <w:szCs w:val="24"/>
        </w:rPr>
        <w:t xml:space="preserve">, </w:t>
      </w:r>
      <w:r w:rsidRPr="005F5895">
        <w:rPr>
          <w:rFonts w:ascii="Times New Roman" w:hAnsi="Times New Roman" w:cs="Times New Roman"/>
          <w:sz w:val="24"/>
          <w:szCs w:val="24"/>
        </w:rPr>
        <w:t>1-ethyl-3-methylimidazolium acetate [C</w:t>
      </w:r>
      <w:r w:rsidRPr="005F5895">
        <w:rPr>
          <w:rFonts w:ascii="Times New Roman" w:hAnsi="Times New Roman" w:cs="Times New Roman"/>
          <w:sz w:val="24"/>
          <w:szCs w:val="24"/>
          <w:vertAlign w:val="subscript"/>
        </w:rPr>
        <w:t>2</w:t>
      </w:r>
      <w:proofErr w:type="gramStart"/>
      <w:r w:rsidRPr="005F5895">
        <w:rPr>
          <w:rFonts w:ascii="Times New Roman" w:hAnsi="Times New Roman" w:cs="Times New Roman"/>
          <w:sz w:val="24"/>
          <w:szCs w:val="24"/>
        </w:rPr>
        <w:t>mim][</w:t>
      </w:r>
      <w:proofErr w:type="spellStart"/>
      <w:proofErr w:type="gramEnd"/>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and 1-butyl-3-methylimidazolium acetate [C</w:t>
      </w:r>
      <w:r w:rsidRPr="005F5895">
        <w:rPr>
          <w:rFonts w:ascii="Times New Roman" w:hAnsi="Times New Roman" w:cs="Times New Roman"/>
          <w:sz w:val="24"/>
          <w:szCs w:val="24"/>
          <w:vertAlign w:val="subscript"/>
        </w:rPr>
        <w:t>4</w:t>
      </w:r>
      <w:r w:rsidRPr="005F5895">
        <w:rPr>
          <w:rFonts w:ascii="Times New Roman" w:hAnsi="Times New Roman" w:cs="Times New Roman"/>
          <w:sz w:val="24"/>
          <w:szCs w:val="24"/>
        </w:rPr>
        <w:t>mim][</w:t>
      </w:r>
      <w:proofErr w:type="spellStart"/>
      <w:r w:rsidRPr="005F5895">
        <w:rPr>
          <w:rFonts w:ascii="Times New Roman" w:hAnsi="Times New Roman" w:cs="Times New Roman"/>
          <w:sz w:val="24"/>
          <w:szCs w:val="24"/>
        </w:rPr>
        <w:t>OAc</w:t>
      </w:r>
      <w:proofErr w:type="spellEnd"/>
      <w:r w:rsidRPr="005F5895">
        <w:rPr>
          <w:rFonts w:ascii="Times New Roman" w:hAnsi="Times New Roman" w:cs="Times New Roman"/>
          <w:sz w:val="24"/>
          <w:szCs w:val="24"/>
        </w:rPr>
        <w:t>], w</w:t>
      </w:r>
      <w:r w:rsidR="000A70D9">
        <w:rPr>
          <w:rFonts w:ascii="Times New Roman" w:hAnsi="Times New Roman" w:cs="Times New Roman"/>
          <w:sz w:val="24"/>
          <w:szCs w:val="24"/>
        </w:rPr>
        <w:t>ere</w:t>
      </w:r>
      <w:r w:rsidRPr="005F5895">
        <w:rPr>
          <w:rFonts w:ascii="Times New Roman" w:hAnsi="Times New Roman" w:cs="Times New Roman"/>
          <w:sz w:val="24"/>
          <w:szCs w:val="24"/>
        </w:rPr>
        <w:t xml:space="preserve"> found to have the highest dissolution up</w:t>
      </w:r>
      <w:r w:rsidR="000A70D9">
        <w:rPr>
          <w:rFonts w:ascii="Times New Roman" w:hAnsi="Times New Roman" w:cs="Times New Roman"/>
          <w:sz w:val="24"/>
          <w:szCs w:val="24"/>
        </w:rPr>
        <w:t>,</w:t>
      </w:r>
      <w:r w:rsidRPr="005F5895">
        <w:rPr>
          <w:rFonts w:ascii="Times New Roman" w:hAnsi="Times New Roman" w:cs="Times New Roman"/>
          <w:sz w:val="24"/>
          <w:szCs w:val="24"/>
        </w:rPr>
        <w:t xml:space="preserve"> to 85%. The quantity of glucose from acetate-based imidazolium ionic liquids was also higher than that produced from chloride anion pretreatment. The structural and morphological analysis revealed a decrease in crystallinity. The overall result ascertained anion acetate-based imidazolium ionic liquid as an appropriate solvent to dissolve rubber biomass in combination with microwave radiation</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2/jctb.4516","ISSN":"10974660","abstract":"BACKGROUND: Biomass from rubber wood has been gaining interest due to its availability and relative economic value. However it is difficult to separate the biomass using common solvents due to its complicated structure. The recent application of ionic liquids as reaction solvents has offered a new platform for its efficient utilization. The dissolution of biomass in ionic liquid via microwave has been investigated to reduce the dissolution time. RESULTS: The pretreatment involves dissolving the biomass in various ionic liquids under domestic microwave radiation. The dissolution rate is dependent on the type of ionic liquid and biomass was found to be easily dissolved in acetate based imidazolium ionic liquid. The highest (up to 85%) substantial dissolution of rubber biomass was reached in 1-ethyl-3-methylimidazolium acetate [C2mim][OAc] and 1-butyl-3-methylimidazolium acetate [C4mim][OAc]. Furthermore, the amount of glucose resulting from pretreatment with [C2mim] [OAc] and [C4mim][OAc] was also higher than that from pretreatment with cloride anion. This is due to changes in physico chemical properties such as decreasing crystallinity in biomass as confirmed by XRD, TGA and FTIR analyses. CONCLUSION: Anion acetate based imidazolium ionic liquid was discovered to be a good solvent for the dissolution of rubber biomass under microwave irradiation for converting cellulose to glucose.","author":[{"dropping-particle":"","family":"Darji","given":"Dazylah","non-dropping-particle":"","parse-names":false,"suffix":""},{"dropping-particle":"","family":"Alias","given":"Yatimah","non-dropping-particle":"","parse-names":false,"suffix":""},{"dropping-particle":"","family":"Mohd Som","given":"Fauzi","non-dropping-particle":"","parse-names":false,"suffix":""},{"dropping-particle":"","family":"Abd Razak","given":"Nurul Hainiza","non-dropping-particle":"","parse-names":false,"suffix":""}],"container-title":"Journal of Chemical Technology and Biotechnology","id":"ITEM-1","issue":"11","issued":{"date-parts":[["2015"]]},"page":"2050-2056","title":"Microwave heating and hydrolysis of rubber wood biomass in ionic liquids","type":"article-journal","volume":"90"},"uris":["http://www.mendeley.com/documents/?uuid=533354ad-f61e-414f-88a0-27f824985b42","http://www.mendeley.com/documents/?uuid=352a595d-8dcc-4f45-85f6-85d3686f788b"]}],"mendeley":{"formattedCitation":"(Darji et al., 2015)","plainTextFormattedCitation":"(Darji et al., 2015)","previouslyFormattedCitation":"[3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Darji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r w:rsidR="003C7D9B">
        <w:rPr>
          <w:rFonts w:ascii="Times New Roman" w:hAnsi="Times New Roman" w:cs="Times New Roman"/>
          <w:sz w:val="24"/>
          <w:szCs w:val="24"/>
        </w:rPr>
        <w:t xml:space="preserve"> </w:t>
      </w:r>
    </w:p>
    <w:p w14:paraId="70C68271" w14:textId="7CF3439E" w:rsidR="00CB5121" w:rsidRPr="00D948DC" w:rsidRDefault="00CB5121" w:rsidP="00CB5121">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Microwave d</w:t>
      </w:r>
      <w:r w:rsidR="003C7D9B" w:rsidRPr="00D948DC">
        <w:rPr>
          <w:rFonts w:ascii="Times New Roman" w:hAnsi="Times New Roman" w:cs="Times New Roman"/>
          <w:b/>
          <w:bCs/>
          <w:i/>
          <w:sz w:val="24"/>
          <w:szCs w:val="24"/>
        </w:rPr>
        <w:t>eep eutectic solvents</w:t>
      </w:r>
      <w:r>
        <w:rPr>
          <w:rFonts w:ascii="Times New Roman" w:hAnsi="Times New Roman" w:cs="Times New Roman"/>
          <w:b/>
          <w:bCs/>
          <w:i/>
          <w:sz w:val="24"/>
          <w:szCs w:val="24"/>
        </w:rPr>
        <w:t>-</w:t>
      </w:r>
      <w:r w:rsidRPr="00CB5121">
        <w:rPr>
          <w:rFonts w:ascii="Times New Roman" w:hAnsi="Times New Roman" w:cs="Times New Roman"/>
          <w:b/>
          <w:i/>
          <w:sz w:val="24"/>
          <w:szCs w:val="24"/>
        </w:rPr>
        <w:t xml:space="preserve"> </w:t>
      </w:r>
      <w:r>
        <w:rPr>
          <w:rFonts w:ascii="Times New Roman" w:hAnsi="Times New Roman" w:cs="Times New Roman"/>
          <w:b/>
          <w:i/>
          <w:sz w:val="24"/>
          <w:szCs w:val="24"/>
        </w:rPr>
        <w:t xml:space="preserve">assisted combinative pretreatment </w:t>
      </w:r>
      <w:r w:rsidRPr="00D948DC">
        <w:rPr>
          <w:rFonts w:ascii="Times New Roman" w:hAnsi="Times New Roman" w:cs="Times New Roman"/>
          <w:b/>
          <w:i/>
          <w:sz w:val="24"/>
          <w:szCs w:val="24"/>
        </w:rPr>
        <w:t xml:space="preserve"> </w:t>
      </w:r>
    </w:p>
    <w:p w14:paraId="62FB46EB" w14:textId="730B7CDE" w:rsidR="00DB6DE0" w:rsidRPr="005F5895" w:rsidRDefault="00336BE4" w:rsidP="00B91474">
      <w:pPr>
        <w:tabs>
          <w:tab w:val="left" w:pos="7013"/>
        </w:tabs>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Pr="005F5895">
        <w:rPr>
          <w:rFonts w:ascii="Times New Roman" w:hAnsi="Times New Roman" w:cs="Times New Roman"/>
          <w:sz w:val="24"/>
          <w:szCs w:val="24"/>
        </w:rPr>
        <w:t>eep eutectic solvents</w:t>
      </w:r>
      <w:r w:rsidR="00A621BF">
        <w:rPr>
          <w:rFonts w:ascii="Times New Roman" w:hAnsi="Times New Roman" w:cs="Times New Roman"/>
          <w:sz w:val="24"/>
          <w:szCs w:val="24"/>
        </w:rPr>
        <w:t xml:space="preserve"> </w:t>
      </w:r>
      <w:r>
        <w:rPr>
          <w:rFonts w:ascii="Times New Roman" w:hAnsi="Times New Roman" w:cs="Times New Roman"/>
          <w:sz w:val="24"/>
          <w:szCs w:val="24"/>
        </w:rPr>
        <w:t>are cheap and recyclable making them</w:t>
      </w:r>
      <w:r w:rsidRPr="005F5895">
        <w:rPr>
          <w:rFonts w:ascii="Times New Roman" w:hAnsi="Times New Roman" w:cs="Times New Roman"/>
          <w:sz w:val="24"/>
          <w:szCs w:val="24"/>
        </w:rPr>
        <w:t xml:space="preserve"> advantageous in biomass pretreatment</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w:t>
      </w:r>
      <w:r>
        <w:rPr>
          <w:rFonts w:ascii="Times New Roman" w:hAnsi="Times New Roman" w:cs="Times New Roman"/>
          <w:sz w:val="24"/>
          <w:szCs w:val="24"/>
        </w:rPr>
        <w:t xml:space="preserve"> </w:t>
      </w:r>
      <w:r w:rsidRPr="005F5895">
        <w:rPr>
          <w:rFonts w:ascii="Times New Roman" w:hAnsi="Times New Roman" w:cs="Times New Roman"/>
          <w:sz w:val="24"/>
          <w:szCs w:val="24"/>
        </w:rPr>
        <w:t xml:space="preserve">The pretreatment efficiency of DES has been increased by incorporating microwave and ultrasound into the pretreatment system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rgsc.2020.100035","ISSN":"26660865","abstract":"The successful conversion of lignocellulose into value-added products depends on overcoming the recalcitrance of its structure towards enzymatic digestion. The highly crosslinked structure of lignin, crystallinity of cellulose, and low digestibility of hemicellulose create the recalcitrance. Many studies have proved that an appropriate pretreatment method could enhance the digestibility of lignocellulosic biomass by weakening the strong network of its chemical bonds among the cellulose, hemicellulose, and lignin. There are several conventional ways to separate the components from each other, but the requirements of high temperature and pressure, use of strong acids and bases, and expensive instrumentation make the pretreatment methods difficult to use. Greener solvents, e.g. supercritical fluid, ionic liquid, and deep eutectic solvent (DES)-based pretreatment techniques can overcome the difficulties. Although a lot of pilot scale and rigorous studies are required to launch the greener technologies commercially, they have already shown a lot of promise in the field of biomass pretreatments. Among the greener solvents, DESs are cheaper, easily recyclable, environmentally benign, and the efficiency of the DES-based pretreatment can be enhanced manifold by applying microwave and ultrasound. Therefore, DES-based pretreatment could be one of the most popular techniques in the future.","author":[{"dropping-particle":"","family":"Roy","given":"Ranen","non-dropping-particle":"","parse-names":false,"suffix":""},{"dropping-particle":"","family":"Rahman","given":"Md Sajjadur","non-dropping-particle":"","parse-names":false,"suffix":""},{"dropping-particle":"","family":"Raynie","given":"Douglas E.","non-dropping-particle":"","parse-names":false,"suffix":""}],"container-title":"Current Research in Green and Sustainable Chemistry","id":"ITEM-1","issue":"August","issued":{"date-parts":[["2020"]]},"page":"100035","publisher":"Elsevier Ltd","title":"Recent advances of greener pretreatment technologies of lignocellulose","type":"article-journal","volume":"3"},"uris":["http://www.mendeley.com/documents/?uuid=4feb90e2-8c2b-41a6-b321-4b10fa0d3fe6","http://www.mendeley.com/documents/?uuid=db189d63-c506-4249-be06-398a2f903c7a"]}],"mendeley":{"formattedCitation":"(Roy et al., 2020)","plainTextFormattedCitation":"(Roy et al., 2020)","previouslyFormattedCitation":"[4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Roy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High-</w:t>
      </w:r>
      <w:r w:rsidRPr="005F5895">
        <w:rPr>
          <w:rFonts w:ascii="Times New Roman" w:hAnsi="Times New Roman" w:cs="Times New Roman"/>
          <w:sz w:val="24"/>
          <w:szCs w:val="24"/>
        </w:rPr>
        <w:lastRenderedPageBreak/>
        <w:t xml:space="preserve">speed microwave combined with DES was deployed to effectively pretreat switchgrass, corn stover, and Miscanthus. DES made up of chloride and lactic </w:t>
      </w:r>
      <w:r w:rsidR="00A621BF">
        <w:rPr>
          <w:rFonts w:ascii="Times New Roman" w:hAnsi="Times New Roman" w:cs="Times New Roman"/>
          <w:sz w:val="24"/>
          <w:szCs w:val="24"/>
        </w:rPr>
        <w:t>acid (</w:t>
      </w:r>
      <w:proofErr w:type="spellStart"/>
      <w:r w:rsidR="00A621BF">
        <w:rPr>
          <w:rFonts w:ascii="Times New Roman" w:hAnsi="Times New Roman" w:cs="Times New Roman"/>
          <w:sz w:val="24"/>
          <w:szCs w:val="24"/>
        </w:rPr>
        <w:t>ChCl</w:t>
      </w:r>
      <w:proofErr w:type="spellEnd"/>
      <w:r w:rsidR="00A621BF">
        <w:rPr>
          <w:rFonts w:ascii="Times New Roman" w:hAnsi="Times New Roman" w:cs="Times New Roman"/>
          <w:sz w:val="24"/>
          <w:szCs w:val="24"/>
        </w:rPr>
        <w:t>: LA) was used for</w:t>
      </w:r>
      <w:r w:rsidRPr="005F5895">
        <w:rPr>
          <w:rFonts w:ascii="Times New Roman" w:hAnsi="Times New Roman" w:cs="Times New Roman"/>
          <w:sz w:val="24"/>
          <w:szCs w:val="24"/>
        </w:rPr>
        <w:t xml:space="preserve"> pretreatment for 45 sec a</w:t>
      </w:r>
      <w:r w:rsidR="008B1BB0">
        <w:rPr>
          <w:rFonts w:ascii="Times New Roman" w:hAnsi="Times New Roman" w:cs="Times New Roman"/>
          <w:sz w:val="24"/>
          <w:szCs w:val="24"/>
        </w:rPr>
        <w:t xml:space="preserve">t </w:t>
      </w:r>
      <w:r w:rsidRPr="005F5895">
        <w:rPr>
          <w:rFonts w:ascii="Times New Roman" w:hAnsi="Times New Roman" w:cs="Times New Roman"/>
          <w:sz w:val="24"/>
          <w:szCs w:val="24"/>
        </w:rPr>
        <w:t xml:space="preserve">microwave radiation of 800 W. A greater percentage of the cellulose was retained in the pretreated solids while removing </w:t>
      </w:r>
      <w:proofErr w:type="spellStart"/>
      <w:r w:rsidRPr="005F5895">
        <w:rPr>
          <w:rFonts w:ascii="Times New Roman" w:hAnsi="Times New Roman" w:cs="Times New Roman"/>
          <w:sz w:val="24"/>
          <w:szCs w:val="24"/>
        </w:rPr>
        <w:t>xylan</w:t>
      </w:r>
      <w:proofErr w:type="spellEnd"/>
      <w:r w:rsidR="00DB6DE0">
        <w:rPr>
          <w:rFonts w:ascii="Times New Roman" w:hAnsi="Times New Roman" w:cs="Times New Roman"/>
          <w:sz w:val="24"/>
          <w:szCs w:val="24"/>
        </w:rPr>
        <w:t xml:space="preserve"> </w:t>
      </w:r>
      <w:r w:rsidRPr="005F5895">
        <w:rPr>
          <w:rFonts w:ascii="Times New Roman" w:hAnsi="Times New Roman" w:cs="Times New Roman"/>
          <w:sz w:val="24"/>
          <w:szCs w:val="24"/>
        </w:rPr>
        <w:t>and lignin. Cellulose digestibility was increased by 2 to 5 folds. During the pretreatment, corn stover had the highest lignin removal of about 80%</w:t>
      </w:r>
      <w:r w:rsidR="00DB6DE0">
        <w:rPr>
          <w:rFonts w:ascii="Times New Roman" w:hAnsi="Times New Roman" w:cs="Times New Roman"/>
          <w:sz w:val="24"/>
          <w:szCs w:val="24"/>
        </w:rPr>
        <w:t>,</w:t>
      </w:r>
      <w:r w:rsidRPr="005F5895">
        <w:rPr>
          <w:rFonts w:ascii="Times New Roman" w:hAnsi="Times New Roman" w:cs="Times New Roman"/>
          <w:sz w:val="24"/>
          <w:szCs w:val="24"/>
        </w:rPr>
        <w:t xml:space="preserve"> while Miscanthus, </w:t>
      </w:r>
      <w:r w:rsidR="00DB6DE0">
        <w:rPr>
          <w:rFonts w:ascii="Times New Roman" w:hAnsi="Times New Roman" w:cs="Times New Roman"/>
          <w:sz w:val="24"/>
          <w:szCs w:val="24"/>
        </w:rPr>
        <w:t>and s</w:t>
      </w:r>
      <w:r w:rsidRPr="005F5895">
        <w:rPr>
          <w:rFonts w:ascii="Times New Roman" w:hAnsi="Times New Roman" w:cs="Times New Roman"/>
          <w:sz w:val="24"/>
          <w:szCs w:val="24"/>
        </w:rPr>
        <w:t xml:space="preserve">witchgrass showed more than 65% lignin removal. The process removed a significant amount of </w:t>
      </w:r>
      <w:proofErr w:type="spellStart"/>
      <w:r w:rsidRPr="005F5895">
        <w:rPr>
          <w:rFonts w:ascii="Times New Roman" w:hAnsi="Times New Roman" w:cs="Times New Roman"/>
          <w:sz w:val="24"/>
          <w:szCs w:val="24"/>
        </w:rPr>
        <w:t>xylan</w:t>
      </w:r>
      <w:proofErr w:type="spellEnd"/>
      <w:r w:rsidRPr="005F5895">
        <w:rPr>
          <w:rFonts w:ascii="Times New Roman" w:hAnsi="Times New Roman" w:cs="Times New Roman"/>
          <w:sz w:val="24"/>
          <w:szCs w:val="24"/>
        </w:rPr>
        <w:t xml:space="preserve"> and lignin.  As a result, cellulose was enriched with its content between 65</w:t>
      </w:r>
      <w:r w:rsidR="00DB6DE0">
        <w:rPr>
          <w:rFonts w:ascii="Times New Roman" w:hAnsi="Times New Roman" w:cs="Times New Roman"/>
          <w:sz w:val="24"/>
          <w:szCs w:val="24"/>
        </w:rPr>
        <w:t xml:space="preserve">% and </w:t>
      </w:r>
      <w:r w:rsidRPr="005F5895">
        <w:rPr>
          <w:rFonts w:ascii="Times New Roman" w:hAnsi="Times New Roman" w:cs="Times New Roman"/>
          <w:sz w:val="24"/>
          <w:szCs w:val="24"/>
        </w:rPr>
        <w:t>68% in the pretreated biomass. Comparing the three biomasses used, glucose yield from switchgrass</w:t>
      </w:r>
      <w:r w:rsidR="00DB6DE0">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corn stover were similar but had minimal cellulose loss during the process. Miscanthus experienced lower digestibility than corn stover and switchgrass. Lignin recovered from each of the pretreatment liquors was relatively </w:t>
      </w:r>
      <w:r w:rsidR="00DB6DE0">
        <w:rPr>
          <w:rFonts w:ascii="Times New Roman" w:hAnsi="Times New Roman" w:cs="Times New Roman"/>
          <w:sz w:val="24"/>
          <w:szCs w:val="24"/>
        </w:rPr>
        <w:t xml:space="preserve">of </w:t>
      </w:r>
      <w:r w:rsidRPr="005F5895">
        <w:rPr>
          <w:rFonts w:ascii="Times New Roman" w:hAnsi="Times New Roman" w:cs="Times New Roman"/>
          <w:sz w:val="24"/>
          <w:szCs w:val="24"/>
        </w:rPr>
        <w:t xml:space="preserve">high purity. Though the irradiation power of 800 W seems very high when compared with the optimal microwave irradiation of 180 W repor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omanbhay et al., 2013)</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he low irradiation time of 45 sec complements the high power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7.11.066","ISSN":"18732976","PMID":"29197776","abstract":"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author":[{"dropping-particle":"","family":"Chen","given":"Zhu","non-dropping-particle":"","parse-names":false,"suffix":""},{"dropping-particle":"","family":"Wan","given":"Caixia","non-dropping-particle":"","parse-names":false,"suffix":""}],"container-title":"Bioresource Technology","id":"ITEM-1","issued":{"date-parts":[["2018"]]},"page":"532-537","title":"Ultrafast fractionation of lignocellulosic biomass by microwave-assisted deep eutectic solvent pretreatment","type":"article-journal","volume":"250"},"uris":["http://www.mendeley.com/documents/?uuid=1fac5f97-c333-4e2d-9e01-057725dae74f"]}],"mendeley":{"formattedCitation":"(Z. Chen &amp; Wan, 2018)","manualFormatting":"(Chen &amp; Wan, 2018)","plainTextFormattedCitation":"(Z. Chen &amp; Wan, 2018)","previouslyFormattedCitation":"[41]"},"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Chen &amp; Wan, 2018)</w:t>
      </w:r>
      <w:r w:rsidR="00CF06EE">
        <w:rPr>
          <w:rFonts w:ascii="Times New Roman" w:hAnsi="Times New Roman" w:cs="Times New Roman"/>
          <w:sz w:val="24"/>
          <w:szCs w:val="24"/>
        </w:rPr>
        <w:fldChar w:fldCharType="end"/>
      </w:r>
      <w:r w:rsidRPr="005F5895">
        <w:rPr>
          <w:rFonts w:ascii="Times New Roman" w:hAnsi="Times New Roman" w:cs="Times New Roman"/>
          <w:sz w:val="24"/>
          <w:szCs w:val="24"/>
        </w:rPr>
        <w:t>. In essence, microwave combined with DES will be of great benefit where lignin is required for industrial application.</w:t>
      </w:r>
    </w:p>
    <w:p w14:paraId="2B1D47B7" w14:textId="6CE46BC6" w:rsidR="00696CB5" w:rsidRPr="008A5B3C" w:rsidRDefault="00B51552" w:rsidP="006F7893">
      <w:pPr>
        <w:pStyle w:val="Heading2"/>
        <w:rPr>
          <w:rFonts w:ascii="Times New Roman" w:hAnsi="Times New Roman" w:cs="Times New Roman"/>
          <w:b/>
          <w:bCs/>
          <w:color w:val="auto"/>
          <w:sz w:val="24"/>
          <w:szCs w:val="24"/>
        </w:rPr>
      </w:pPr>
      <w:r w:rsidRPr="008A5B3C">
        <w:rPr>
          <w:rFonts w:ascii="Times New Roman" w:hAnsi="Times New Roman" w:cs="Times New Roman"/>
          <w:b/>
          <w:bCs/>
          <w:color w:val="auto"/>
          <w:sz w:val="24"/>
          <w:szCs w:val="24"/>
        </w:rPr>
        <w:t>Ultrasonication-</w:t>
      </w:r>
      <w:r w:rsidR="00CB5121">
        <w:rPr>
          <w:rFonts w:ascii="Times New Roman" w:hAnsi="Times New Roman" w:cs="Times New Roman"/>
          <w:b/>
          <w:bCs/>
          <w:color w:val="auto"/>
          <w:sz w:val="24"/>
          <w:szCs w:val="24"/>
        </w:rPr>
        <w:t>a</w:t>
      </w:r>
      <w:r w:rsidRPr="008A5B3C">
        <w:rPr>
          <w:rFonts w:ascii="Times New Roman" w:hAnsi="Times New Roman" w:cs="Times New Roman"/>
          <w:b/>
          <w:bCs/>
          <w:color w:val="auto"/>
          <w:sz w:val="24"/>
          <w:szCs w:val="24"/>
        </w:rPr>
        <w:t xml:space="preserve">ssisted </w:t>
      </w:r>
      <w:r w:rsidR="00CB5121">
        <w:rPr>
          <w:rFonts w:ascii="Times New Roman" w:hAnsi="Times New Roman" w:cs="Times New Roman"/>
          <w:b/>
          <w:bCs/>
          <w:color w:val="auto"/>
          <w:sz w:val="24"/>
          <w:szCs w:val="24"/>
        </w:rPr>
        <w:t>p</w:t>
      </w:r>
      <w:r w:rsidRPr="008A5B3C">
        <w:rPr>
          <w:rFonts w:ascii="Times New Roman" w:hAnsi="Times New Roman" w:cs="Times New Roman"/>
          <w:b/>
          <w:bCs/>
          <w:color w:val="auto"/>
          <w:sz w:val="24"/>
          <w:szCs w:val="24"/>
        </w:rPr>
        <w:t xml:space="preserve">retreatment </w:t>
      </w:r>
      <w:r w:rsidR="00CB5121">
        <w:rPr>
          <w:rFonts w:ascii="Times New Roman" w:hAnsi="Times New Roman" w:cs="Times New Roman"/>
          <w:b/>
          <w:bCs/>
          <w:color w:val="auto"/>
          <w:sz w:val="24"/>
          <w:szCs w:val="24"/>
        </w:rPr>
        <w:t>m</w:t>
      </w:r>
      <w:r w:rsidRPr="008A5B3C">
        <w:rPr>
          <w:rFonts w:ascii="Times New Roman" w:hAnsi="Times New Roman" w:cs="Times New Roman"/>
          <w:b/>
          <w:bCs/>
          <w:color w:val="auto"/>
          <w:sz w:val="24"/>
          <w:szCs w:val="24"/>
        </w:rPr>
        <w:t>ethod</w:t>
      </w:r>
    </w:p>
    <w:p w14:paraId="63A3072A" w14:textId="2EB32196" w:rsidR="00696CB5" w:rsidRPr="005F5895" w:rsidRDefault="00696CB5" w:rsidP="00B91474">
      <w:pPr>
        <w:pStyle w:val="NormalWeb"/>
        <w:spacing w:line="360" w:lineRule="auto"/>
        <w:jc w:val="both"/>
      </w:pPr>
      <w:r w:rsidRPr="00C814E1">
        <w:t>Ultrasonication is another method that has been proven to be effective in LB pretreatment. A clear understanding of the concept of the ultrasonication approach allows research</w:t>
      </w:r>
      <w:r w:rsidR="001D78F9">
        <w:t>ers and industrialist</w:t>
      </w:r>
      <w:r w:rsidRPr="00C814E1">
        <w:t xml:space="preserve"> to investigat</w:t>
      </w:r>
      <w:r w:rsidR="001D78F9">
        <w:t xml:space="preserve">e the practicability of using </w:t>
      </w:r>
      <w:r w:rsidRPr="00C814E1">
        <w:t>cleaner and sustainable method of biomass extraction to commercialized</w:t>
      </w:r>
      <w:r w:rsidR="00495BBA">
        <w:t xml:space="preserve"> bioethanol</w:t>
      </w:r>
      <w:r w:rsidRPr="00C814E1">
        <w:t>. Nevertheless, combining ultrasonication with other methods improve the pretreatment efficiency</w:t>
      </w:r>
      <w:r w:rsidRPr="00696CB5">
        <w:rPr>
          <w:bCs/>
          <w:iCs/>
        </w:rPr>
        <w:t xml:space="preserve"> </w:t>
      </w:r>
      <w:r w:rsidRPr="005F5895">
        <w:rPr>
          <w:bCs/>
          <w:iCs/>
        </w:rPr>
        <w:fldChar w:fldCharType="begin" w:fldLock="1"/>
      </w:r>
      <w:r w:rsidR="00EC7F7A">
        <w:rPr>
          <w:bCs/>
          <w:iCs/>
        </w:rPr>
        <w:instrText>ADDIN CSL_CITATION {"citationItems":[{"id":"ITEM-1","itemData":{"DOI":"10.1016/j.ultsonch.2023.106572","ISSN":"18732828","PMID":"37696213","abstract":"The utilization of agricultural residues to obtain biocompounds of high-added value has significantly increased in the past decades. The conversion of agro-based residues into valuable products appears to be an economically efficient, environment-friendly, and protracted waste management practice. The implementation of ultrasonic technologies in the conversion of value-added goods from agricultural waste materials through pre-treatment and valorization processes has imparted many advantageous effects including rapid processing, effective process performance, minimization of processing steps, minimal dependency on harmful chemicals, and an increased yield and properties of bio-products. To further enliven the literature and inspire new research investigations, this review covers the comprehensive work including theoretical principles, processes, and potential benefits of ultrasonic treatment technologies to assist the production of bio-products which emphasize the extraction yield and the characteristic of the end-product extracted from agriculture residues. A detailed evaluation of these methods and key aspects impacting their performance as well as the features and shortcomings of each ultrasound-assisted approach is also discussed. This review also addressed some of the challenges associated with using ultrasonic irradiation and proposed several potential techniques to maximize productivity. Understanding the concept of ultrasonication technique allow the academician and industrial practitioners to explore the possibility of applying a greener and sustainable approach of biomass extraction to be translated into higher scale production of commercial products.","author":[{"dropping-particle":"","family":"Sabaruddin","given":"Fatimah Athiyah","non-dropping-particle":"","parse-names":false,"suffix":""},{"dropping-particle":"","family":"Megashah","given":"Liana Noor","non-dropping-particle":"","parse-names":false,"suffix":""},{"dropping-particle":"","family":"Shazleen","given":"Siti Shazra","non-dropping-particle":"","parse-names":false,"suffix":""},{"dropping-particle":"","family":"Ariffin","given":"Hidayah","non-dropping-particle":"","parse-names":false,"suffix":""}],"container-title":"Ultrasonics Sonochemistry","id":"ITEM-1","issue":"June","issued":{"date-parts":[["2023"]]},"page":"106572","publisher":"Elsevier B.V.","title":"Emerging trends in the appliance of ultrasonic technology for valorization of agricultural residue into versatile products","type":"article-journal","volume":"99"},"uris":["http://www.mendeley.com/documents/?uuid=539ccf7f-9fd9-410c-b7c1-f69ac7e9c3e0","http://www.mendeley.com/documents/?uuid=f83ead4e-7878-45ae-b071-975358fc53b0"]}],"mendeley":{"formattedCitation":"(Sabaruddin et al., 2023)","plainTextFormattedCitation":"(Sabaruddin et al., 2023)","previouslyFormattedCitation":"[42]"},"properties":{"noteIndex":0},"schema":"https://github.com/citation-style-language/schema/raw/master/csl-citation.json"}</w:instrText>
      </w:r>
      <w:r w:rsidRPr="005F5895">
        <w:rPr>
          <w:bCs/>
          <w:iCs/>
        </w:rPr>
        <w:fldChar w:fldCharType="separate"/>
      </w:r>
      <w:r w:rsidR="00EC7F7A" w:rsidRPr="00EC7F7A">
        <w:rPr>
          <w:bCs/>
          <w:iCs/>
          <w:noProof/>
        </w:rPr>
        <w:t>(Sabaruddin et al., 2023)</w:t>
      </w:r>
      <w:r w:rsidRPr="005F5895">
        <w:rPr>
          <w:bCs/>
          <w:iCs/>
        </w:rPr>
        <w:fldChar w:fldCharType="end"/>
      </w:r>
      <w:r w:rsidRPr="00C814E1">
        <w:t xml:space="preserve"> Ultrasonication, using high-frequency sound waves, can </w:t>
      </w:r>
      <w:r w:rsidR="001D78F9" w:rsidRPr="00C814E1">
        <w:t>interrupt</w:t>
      </w:r>
      <w:r w:rsidRPr="00C814E1">
        <w:t xml:space="preserve"> the </w:t>
      </w:r>
      <w:r w:rsidR="001D78F9" w:rsidRPr="00C814E1">
        <w:t>arrangement</w:t>
      </w:r>
      <w:r w:rsidRPr="00C814E1">
        <w:t xml:space="preserve"> of lignocellulosic biomass by inducing cavitation (the formation and collapse of bubbles).</w:t>
      </w:r>
      <w:r w:rsidR="008A5B3C">
        <w:t xml:space="preserve"> </w:t>
      </w:r>
      <w:r w:rsidR="00495BBA">
        <w:t>The following ultrasonication-assisted combinative methods ware discussed; ultrasonic-assisted acid</w:t>
      </w:r>
      <w:r w:rsidR="00FF729D">
        <w:t xml:space="preserve"> </w:t>
      </w:r>
      <w:r w:rsidR="00495BBA">
        <w:t xml:space="preserve">(USAC), </w:t>
      </w:r>
      <w:r w:rsidR="00FF729D">
        <w:t>u</w:t>
      </w:r>
      <w:r w:rsidR="00495BBA">
        <w:t>ltrasonic-assisted alkaline (USAK), ultrasonic-assisted ionic liquid (USIL) and ultrasonic-assisted DES (USDES)</w:t>
      </w:r>
      <w:r w:rsidR="00FF729D">
        <w:t>. U</w:t>
      </w:r>
      <w:r w:rsidR="008A5B3C">
        <w:t>ltrasonic combinative pretreatment of grass samples and d</w:t>
      </w:r>
      <w:r w:rsidR="008A5B3C" w:rsidRPr="00C814E1">
        <w:t>urian peels</w:t>
      </w:r>
      <w:r w:rsidR="002307F8">
        <w:t>, Chinese fir, saw dust,</w:t>
      </w:r>
      <w:r w:rsidR="00D948DC">
        <w:t xml:space="preserve"> </w:t>
      </w:r>
      <w:r w:rsidR="002307F8">
        <w:t>wheat straw</w:t>
      </w:r>
      <w:r w:rsidR="00D948DC">
        <w:t>,</w:t>
      </w:r>
      <w:r w:rsidR="00280936">
        <w:t xml:space="preserve"> </w:t>
      </w:r>
      <w:r w:rsidR="00D70A6E">
        <w:t>rice straw</w:t>
      </w:r>
      <w:r w:rsidR="00280936">
        <w:t>, watermelon rind, pineapple waste, oil palm frond and empty palm bunch</w:t>
      </w:r>
      <w:r w:rsidR="002307F8">
        <w:t xml:space="preserve"> w</w:t>
      </w:r>
      <w:r w:rsidR="008A5B3C">
        <w:t>ere discussed.</w:t>
      </w:r>
    </w:p>
    <w:p w14:paraId="51D6B4CE" w14:textId="63CD826B" w:rsidR="00C95770" w:rsidRPr="00CB5121" w:rsidRDefault="00CB5121" w:rsidP="00B91474">
      <w:pPr>
        <w:tabs>
          <w:tab w:val="left" w:pos="7013"/>
        </w:tabs>
        <w:spacing w:after="0" w:line="360" w:lineRule="auto"/>
        <w:jc w:val="both"/>
        <w:rPr>
          <w:rFonts w:ascii="Times New Roman" w:hAnsi="Times New Roman" w:cs="Times New Roman"/>
          <w:b/>
          <w:i/>
          <w:iCs/>
          <w:sz w:val="24"/>
          <w:szCs w:val="24"/>
        </w:rPr>
      </w:pPr>
      <w:r w:rsidRPr="00CB5121">
        <w:rPr>
          <w:rFonts w:ascii="Times New Roman" w:hAnsi="Times New Roman" w:cs="Times New Roman"/>
          <w:b/>
          <w:bCs/>
          <w:i/>
          <w:iCs/>
          <w:sz w:val="24"/>
          <w:szCs w:val="24"/>
        </w:rPr>
        <w:t>Ultrasonication acid-assisted pretreatment</w:t>
      </w:r>
    </w:p>
    <w:p w14:paraId="424ABB21" w14:textId="5842A4C5" w:rsidR="00C95770" w:rsidRPr="005F5895" w:rsidRDefault="00696CB5" w:rsidP="009079E4">
      <w:pPr>
        <w:pStyle w:val="NormalWeb"/>
        <w:spacing w:line="360" w:lineRule="auto"/>
        <w:jc w:val="both"/>
      </w:pPr>
      <w:r w:rsidRPr="00C814E1">
        <w:lastRenderedPageBreak/>
        <w:t>With sonication power of 260 W fo</w:t>
      </w:r>
      <w:r w:rsidR="001D78F9">
        <w:t>r a period of 30 min with</w:t>
      </w:r>
      <w:r w:rsidRPr="00C814E1">
        <w:t xml:space="preserve"> acid pretreatment of 30 min at 100°C, the availability of sugar from a grass sample was improved to 236.9%. The surface morphology and crystallinity analysis indicated that this combinative pretreatment effectively deconstructed the biomass's rigid structure and improved the surface area</w:t>
      </w:r>
      <w:r w:rsidR="00B5714E">
        <w:t xml:space="preserve"> </w:t>
      </w:r>
      <w:r w:rsidR="00CF06EE">
        <w:fldChar w:fldCharType="begin" w:fldLock="1"/>
      </w:r>
      <w:r w:rsidR="003E7CCA">
        <w:instrText>ADDIN CSL_CITATION {"citationItems":[{"id":"ITEM-1","itemData":{"DOI":"10.1016/j.biortech.2018.12.013","ISSN":"18732976","PMID":"30572258","abstract":"In this study, the dilute acid pretreatment combined with ultrasound was applied to improve fermentative hydrogen production from grass. The experimental results indicated that SCOD and soluble carbohydrate contents of grass was improved by 98.6% and 236.9% after the combined treatment, respectively. Surface morphology (SEM and AFM) and crystallinity analysis revealed that the combined pretreatment process could effectively destroyed the biomass structure and increased their surface area. Owing to the increased soluble organics proportion and better enzymatic accessibility of residual solids, the hydrogen yield reached 42.2 mL/g-dry grass after the combined treatment, which was 311.7%, 190.0% and 35.0% higher in comparison with the control, individual ultrasound and acid pretreated groups, respectively. Meanwhile, the combined treatment also increased the substrate utilization efficiency and induced a more efficient fermentation pathway. Bacterial community analysis revealed that more enrichment of Clostridium and less enrichment of Enterococcus contributed to the improved hydrogen production.","author":[{"dropping-particle":"","family":"Yang","given":"Guang","non-dropping-particle":"","parse-names":false,"suffix":""},{"dropping-particle":"","family":"Wang","given":"Jianlong","non-dropping-particle":"","parse-names":false,"suffix":""}],"container-title":"Bioresource Technology","id":"ITEM-1","issued":{"date-parts":[["2019"]]},"page":"10-18","publisher":"Elsevier Ltd","title":"Ultrasound combined with dilute acid pretreatment of grass for improvement of fermentative hydrogen production","type":"article-journal","volume":"275"},"uris":["http://www.mendeley.com/documents/?uuid=3ac02d2a-57fe-44a1-b282-9e30eec61ca8"]}],"mendeley":{"formattedCitation":"(G. Yang &amp; Wang, 2019)","manualFormatting":"(Yang &amp; Wang, 2019)","plainTextFormattedCitation":"(G. Yang &amp; Wang, 2019)","previouslyFormattedCitation":"[43]"},"properties":{"noteIndex":0},"schema":"https://github.com/citation-style-language/schema/raw/master/csl-citation.json"}</w:instrText>
      </w:r>
      <w:r w:rsidR="00CF06EE">
        <w:fldChar w:fldCharType="separate"/>
      </w:r>
      <w:r w:rsidR="00EC7F7A" w:rsidRPr="00EC7F7A">
        <w:rPr>
          <w:noProof/>
        </w:rPr>
        <w:t>(Yang &amp; Wang, 2019)</w:t>
      </w:r>
      <w:r w:rsidR="00CF06EE">
        <w:fldChar w:fldCharType="end"/>
      </w:r>
      <w:r w:rsidRPr="005F5895">
        <w:t>.</w:t>
      </w:r>
      <w:r w:rsidRPr="00C814E1">
        <w:t xml:space="preserve"> One of the advantages of combinative pretreatment is its application under mild operating conditions. In a two-stage ultrasonic-assisted dilute H₂SO₄ pretreatment of sugarcane bagasse</w:t>
      </w:r>
      <w:r w:rsidR="00B5714E">
        <w:t xml:space="preserve"> (SCB)</w:t>
      </w:r>
      <w:r w:rsidRPr="00C814E1">
        <w:t>, the process recorded hemicellulose degradation of 92.40% and lignin removal of 57.41%. There was a reduction in inhibitor formation with ethanol fermentation efficiency of 93.37% by the simultaneous saccharification and co-fermentation process under cellulase 10 FPU/g SCB and 30% pretreated SCB loading</w:t>
      </w:r>
      <w:r>
        <w:t xml:space="preserve"> </w:t>
      </w:r>
      <w:r w:rsidR="00CF06EE">
        <w:fldChar w:fldCharType="begin" w:fldLock="1"/>
      </w:r>
      <w:r w:rsidR="003E7CCA">
        <w:instrText>ADDIN CSL_CITATION {"citationItems":[{"id":"ITEM-1","itemData":{"DOI":"10.1016/J.BIORTECH.2021.126463","ISSN":"0960-8524","PMID":"34896260","abstract":"Pretreatment can improve biomass biodegradability. Here, a novel sugarcane bagasse (SCB) pretreatment process based on two-stage ultrasonic assisted dilute H2SO4 (TUDA) under mild conditions was reported. After optimization, the pretreatment was shown to significantly degrade hemicellulose (92.40%) and remove lignin (57.41%) of SCB, leading to reduction of inhibitors and an ethanol fermentation efficiency of 93.37% by SSCF under cellulase 10 FPU/g SCB and 30% pretreated SCB loading. Physical characterization revealed that two-stage ultrasonic could better disrupt SCB than traditional ultrasonic by amplifying the collapse effect and synergistically promoting lignin removal through dilute H2SO4. Furthermore, xylose was also effectively recovered from pretreatment supernatant by biochar derived from bagasse. This study established a simple and efficient pretreatment process for high value-added recycling of SCB from solid residue to pretreatment liquid.","author":[{"dropping-particle":"","family":"Chen","given":"Sheng Jie","non-dropping-particle":"","parse-names":false,"suffix":""},{"dropping-particle":"","family":"Chen","given":"Xiong","non-dropping-particle":"","parse-names":false,"suffix":""},{"dropping-particle":"","family":"Zhu","given":"Ming Jun","non-dropping-particle":"","parse-names":false,"suffix":""}],"container-title":"Bioresource Technology","id":"ITEM-1","issued":{"date-parts":[["2022","2"]]},"page":"126463","publisher":"Elsevier","title":"Xylose recovery and bioethanol production from sugarcane bagasse pretreated by mild two-stage ultrasonic assisted dilute acid","type":"article-journal","volume":"345"},"uris":["http://www.mendeley.com/documents/?uuid=c3967f29-51e7-4dda-a782-4b238add9644"]}],"mendeley":{"formattedCitation":"(S. J. Chen et al., 2022)","manualFormatting":"(Chen et al., 2022)","plainTextFormattedCitation":"(S. J. Chen et al., 2022)","previouslyFormattedCitation":"[44]"},"properties":{"noteIndex":0},"schema":"https://github.com/citation-style-language/schema/raw/master/csl-citation.json"}</w:instrText>
      </w:r>
      <w:r w:rsidR="00CF06EE">
        <w:fldChar w:fldCharType="separate"/>
      </w:r>
      <w:r w:rsidR="00EC7F7A" w:rsidRPr="00EC7F7A">
        <w:rPr>
          <w:noProof/>
        </w:rPr>
        <w:t>(Chen et al., 2022)</w:t>
      </w:r>
      <w:r w:rsidR="00CF06EE">
        <w:fldChar w:fldCharType="end"/>
      </w:r>
      <w:r w:rsidR="00CF06EE">
        <w:t>.</w:t>
      </w:r>
      <w:r w:rsidRPr="005F5895">
        <w:t xml:space="preserve"> </w:t>
      </w:r>
      <w:r w:rsidRPr="00C814E1">
        <w:t xml:space="preserve">Durian peels subjected to ultrasound-assisted H₂SO₄ pretreatment at a solid-to-liquid ratio of 1:20, 1% w/w acid, a frequency of 40 kHz, and an amplitude of 70% of 300 W yielded reducing sugar of 237.38 ± 3.96 mg/g dry biomass </w:t>
      </w:r>
      <w:r w:rsidR="00CF06EE">
        <w:fldChar w:fldCharType="begin" w:fldLock="1"/>
      </w:r>
      <w:r w:rsidR="003E7CCA">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manualFormatting":"(Yan et al., 2024)","plainTextFormattedCitation":"(Yan Sim et al., 2024)","previouslyFormattedCitation":"[45]"},"properties":{"noteIndex":0},"schema":"https://github.com/citation-style-language/schema/raw/master/csl-citation.json"}</w:instrText>
      </w:r>
      <w:r w:rsidR="00CF06EE">
        <w:fldChar w:fldCharType="separate"/>
      </w:r>
      <w:r w:rsidR="00EC7F7A" w:rsidRPr="00EC7F7A">
        <w:rPr>
          <w:noProof/>
        </w:rPr>
        <w:t>(Yan et al., 2024)</w:t>
      </w:r>
      <w:r w:rsidR="00CF06EE">
        <w:fldChar w:fldCharType="end"/>
      </w:r>
      <w:r w:rsidR="00CF06EE">
        <w:t>.</w:t>
      </w:r>
      <w:r w:rsidRPr="00C814E1">
        <w:t xml:space="preserve"> </w:t>
      </w:r>
    </w:p>
    <w:p w14:paraId="4E2A626A" w14:textId="23B47114" w:rsidR="007E70B3" w:rsidRPr="00CB5121" w:rsidRDefault="007E70B3" w:rsidP="007E70B3">
      <w:pPr>
        <w:tabs>
          <w:tab w:val="left" w:pos="7013"/>
        </w:tabs>
        <w:spacing w:after="0" w:line="360" w:lineRule="auto"/>
        <w:jc w:val="both"/>
        <w:rPr>
          <w:rFonts w:ascii="Times New Roman" w:hAnsi="Times New Roman" w:cs="Times New Roman"/>
          <w:b/>
          <w:i/>
          <w:iCs/>
          <w:sz w:val="24"/>
          <w:szCs w:val="24"/>
        </w:rPr>
      </w:pPr>
      <w:r w:rsidRPr="00CB5121">
        <w:rPr>
          <w:rFonts w:ascii="Times New Roman" w:hAnsi="Times New Roman" w:cs="Times New Roman"/>
          <w:b/>
          <w:bCs/>
          <w:i/>
          <w:iCs/>
          <w:sz w:val="24"/>
          <w:szCs w:val="24"/>
        </w:rPr>
        <w:t>Ultrasonication a</w:t>
      </w:r>
      <w:r>
        <w:rPr>
          <w:rFonts w:ascii="Times New Roman" w:hAnsi="Times New Roman" w:cs="Times New Roman"/>
          <w:b/>
          <w:bCs/>
          <w:i/>
          <w:iCs/>
          <w:sz w:val="24"/>
          <w:szCs w:val="24"/>
        </w:rPr>
        <w:t>lkali</w:t>
      </w:r>
      <w:r w:rsidRPr="00CB5121">
        <w:rPr>
          <w:rFonts w:ascii="Times New Roman" w:hAnsi="Times New Roman" w:cs="Times New Roman"/>
          <w:b/>
          <w:bCs/>
          <w:i/>
          <w:iCs/>
          <w:sz w:val="24"/>
          <w:szCs w:val="24"/>
        </w:rPr>
        <w:t>-assisted pretreatment</w:t>
      </w:r>
    </w:p>
    <w:p w14:paraId="75C46093" w14:textId="0285CB7D" w:rsidR="0031580C" w:rsidRPr="005F5895" w:rsidRDefault="0031580C" w:rsidP="00B91474">
      <w:pPr>
        <w:tabs>
          <w:tab w:val="left" w:pos="3675"/>
        </w:tabs>
        <w:spacing w:line="360" w:lineRule="auto"/>
        <w:jc w:val="both"/>
        <w:rPr>
          <w:rFonts w:ascii="Times New Roman" w:hAnsi="Times New Roman" w:cs="Times New Roman"/>
          <w:sz w:val="24"/>
          <w:szCs w:val="24"/>
        </w:rPr>
      </w:pPr>
      <w:r w:rsidRPr="0031580C">
        <w:rPr>
          <w:rFonts w:ascii="Times New Roman" w:hAnsi="Times New Roman" w:cs="Times New Roman"/>
          <w:sz w:val="24"/>
          <w:szCs w:val="24"/>
        </w:rPr>
        <w:t>NaOH has been reported by several researchers to effectively improve yield</w:t>
      </w:r>
      <w:r w:rsidR="001D78F9">
        <w:rPr>
          <w:rFonts w:ascii="Times New Roman" w:hAnsi="Times New Roman" w:cs="Times New Roman"/>
          <w:sz w:val="24"/>
          <w:szCs w:val="24"/>
        </w:rPr>
        <w:t xml:space="preserve"> of </w:t>
      </w:r>
      <w:r w:rsidR="001D78F9" w:rsidRPr="0031580C">
        <w:rPr>
          <w:rFonts w:ascii="Times New Roman" w:hAnsi="Times New Roman" w:cs="Times New Roman"/>
          <w:sz w:val="24"/>
          <w:szCs w:val="24"/>
        </w:rPr>
        <w:t>reducing sugar</w:t>
      </w:r>
      <w:r w:rsidRPr="0031580C">
        <w:rPr>
          <w:rFonts w:ascii="Times New Roman" w:hAnsi="Times New Roman" w:cs="Times New Roman"/>
          <w:sz w:val="24"/>
          <w:szCs w:val="24"/>
        </w:rPr>
        <w:t xml:space="preserve"> from LB. Ultrasound alkaline-assisted pretreatment on Chinese fir in the presence of borax and sodium hydroxide effectively influenced the delignification and hemicellulose removal, with the crystallinity of the wood sample moving from 6.34% to 11.29%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ultsonch.2018.09.017","ISSN":"18732828","PMID":"30245204","abstract":"This work investigated the physicochemical properties of Chinese fir after ultrasound-assisted pretreatments with borax and sodium hydroxide additives in an aqueous solution. TGA, FTIR, and XRD were used to analyze the thermal degradation processes, changes in chemical structures, and crystallinity of the treated samples, respectively. Additionally, the release of volatiles from wood pyrolysis was measured on-line by the TG-FTIR apparatus. In thermal analysis, all samples showed main degradation stages at 220–500 °C, and alkaline compounds could efficiently shift the process to lower temperatures with lower maximum weight loss rate (MWLR) and more residues. From TG-FTIR, it was observed that CO2 was the primary gas product from pyrolysis in the alkaline-treated samples, while there were more carbonyl compounds released in the control and deionized water groups. Due to the destruction and removal of hemicellulose and lignin after alkaline treatments, the related peaks changed greatly. Changes in the ester groups caused by saponification also accounted for one of the most significant differences between samples. Moreover, except for the deionized water group without sonication, the crystallinity of the samples increased from 6.34% to 11.29%. Overall, comparing the samples treated with or without ultrasound, the results showed that the ultrasound treatment did influence the samples’ physicochemical properties, and its’ effects varied by the basicity of the solution. This in-depth investigation offers a better understanding of ultrasound-assisted and alkaline pretreatments of wood materials.","author":[{"dropping-particle":"","family":"Wang","given":"Zhenyu","non-dropping-particle":"","parse-names":false,"suffix":""},{"dropping-particle":"","family":"Qu","given":"Lijie","non-dropping-particle":"","parse-names":false,"suffix":""},{"dropping-particle":"","family":"Qian","given":"Jing","non-dropping-particle":"","parse-names":false,"suffix":""},{"dropping-particle":"","family":"He","given":"Zhengbin","non-dropping-particle":"","parse-names":false,"suffix":""},{"dropping-particle":"","family":"Yi","given":"Songlin","non-dropping-particle":"","parse-names":false,"suffix":""}],"container-title":"Ultrasonics Sonochemistry","id":"ITEM-1","issue":"June","issued":{"date-parts":[["2019"]]},"page":"200-207","publisher":"Elsevier","title":"Effects of the ultrasound-assisted pretreatments using borax and sodium hydroxide on the physicochemical properties of Chinese fir","type":"article-journal","volume":"50"},"uris":["http://www.mendeley.com/documents/?uuid=94b422af-0b40-41bc-9a43-5e3cfc0f43db","http://www.mendeley.com/documents/?uuid=63c05958-36dc-4c65-ae64-ca9b69c090f8"]}],"mendeley":{"formattedCitation":"(Wang et al., 2019)","plainTextFormattedCitation":"(Wang et al., 2019)","previouslyFormattedCitation":"[46]"},"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Wang et al., 2019)</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Miscanthus </w:t>
      </w:r>
      <w:proofErr w:type="spellStart"/>
      <w:r w:rsidRPr="0031580C">
        <w:rPr>
          <w:rFonts w:ascii="Times New Roman" w:hAnsi="Times New Roman" w:cs="Times New Roman"/>
          <w:sz w:val="24"/>
          <w:szCs w:val="24"/>
        </w:rPr>
        <w:t>sacchariflorus</w:t>
      </w:r>
      <w:proofErr w:type="spellEnd"/>
      <w:r w:rsidRPr="0031580C">
        <w:rPr>
          <w:rFonts w:ascii="Times New Roman" w:hAnsi="Times New Roman" w:cs="Times New Roman"/>
          <w:sz w:val="24"/>
          <w:szCs w:val="24"/>
        </w:rPr>
        <w:t xml:space="preserve"> treated with 1 </w:t>
      </w:r>
      <w:proofErr w:type="spellStart"/>
      <w:r w:rsidRPr="0031580C">
        <w:rPr>
          <w:rFonts w:ascii="Times New Roman" w:hAnsi="Times New Roman" w:cs="Times New Roman"/>
          <w:sz w:val="24"/>
          <w:szCs w:val="24"/>
        </w:rPr>
        <w:t>hr</w:t>
      </w:r>
      <w:proofErr w:type="spellEnd"/>
      <w:r w:rsidRPr="0031580C">
        <w:rPr>
          <w:rFonts w:ascii="Times New Roman" w:hAnsi="Times New Roman" w:cs="Times New Roman"/>
          <w:sz w:val="24"/>
          <w:szCs w:val="24"/>
        </w:rPr>
        <w:t xml:space="preserve"> ultrasonication and 0.2 M NaOH concentration (2.25 mol NaOH/kg biomass) produced 45.59 ± 0.19 g/L total sugar, a 6.7% total sugar increment (theoretical yield of 83.1%). There was a 26.1% reduction in usage </w:t>
      </w:r>
      <w:r w:rsidR="001D78F9">
        <w:rPr>
          <w:rFonts w:ascii="Times New Roman" w:hAnsi="Times New Roman" w:cs="Times New Roman"/>
          <w:sz w:val="24"/>
          <w:szCs w:val="24"/>
        </w:rPr>
        <w:t xml:space="preserve">of </w:t>
      </w:r>
      <w:r w:rsidR="001D78F9" w:rsidRPr="0031580C">
        <w:rPr>
          <w:rFonts w:ascii="Times New Roman" w:hAnsi="Times New Roman" w:cs="Times New Roman"/>
          <w:sz w:val="24"/>
          <w:szCs w:val="24"/>
        </w:rPr>
        <w:t xml:space="preserve">chemical </w:t>
      </w:r>
      <w:r w:rsidRPr="0031580C">
        <w:rPr>
          <w:rFonts w:ascii="Times New Roman" w:hAnsi="Times New Roman" w:cs="Times New Roman"/>
          <w:sz w:val="24"/>
          <w:szCs w:val="24"/>
        </w:rPr>
        <w:t xml:space="preserve">and a 17.0% increment in lignin removal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82149a41-8441-44f5-831c-cc8832f0101f","http://www.mendeley.com/documents/?uuid=93c3d76a-9f22-4ff6-af40-2cd287cb5689"]}],"mendeley":{"formattedCitation":"(Byun et al., 2020)","plainTextFormattedCitation":"(Byun et al., 2020)","previouslyFormattedCitation":"[47]"},"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Byun et al., 2020)</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NaOH </w:t>
      </w:r>
      <w:proofErr w:type="spellStart"/>
      <w:r w:rsidRPr="0031580C">
        <w:rPr>
          <w:rFonts w:ascii="Times New Roman" w:hAnsi="Times New Roman" w:cs="Times New Roman"/>
          <w:sz w:val="24"/>
          <w:szCs w:val="24"/>
        </w:rPr>
        <w:t>sonochemical</w:t>
      </w:r>
      <w:proofErr w:type="spellEnd"/>
      <w:r w:rsidRPr="0031580C">
        <w:rPr>
          <w:rFonts w:ascii="Times New Roman" w:hAnsi="Times New Roman" w:cs="Times New Roman"/>
          <w:sz w:val="24"/>
          <w:szCs w:val="24"/>
        </w:rPr>
        <w:t xml:space="preserve"> pretreatment was also found to effectively increase the availability of fermentable sugar from sawdust at ultrasonication power of 120 W, a frequency of 40 kHz, and a sodium hydroxide solution with a concentration of 40 g/L. Two different ultrasonic applicators (horn and bath) revealed a delignification of 68% for the horn applicator and 57% for the bath applicator, </w:t>
      </w:r>
      <w:r w:rsidR="001D78F9" w:rsidRPr="0031580C">
        <w:rPr>
          <w:rFonts w:ascii="Times New Roman" w:hAnsi="Times New Roman" w:cs="Times New Roman"/>
          <w:sz w:val="24"/>
          <w:szCs w:val="24"/>
        </w:rPr>
        <w:t>matched</w:t>
      </w:r>
      <w:r w:rsidRPr="0031580C">
        <w:rPr>
          <w:rFonts w:ascii="Times New Roman" w:hAnsi="Times New Roman" w:cs="Times New Roman"/>
          <w:sz w:val="24"/>
          <w:szCs w:val="24"/>
        </w:rPr>
        <w:t xml:space="preserve"> with conventional pretreatment. This was done within a period of 5 hr. For reducing sugar of 138.15 mg GE/g substrate, the following optimal conditions were determined from a factorial design: solid/liquid ratio of 1.25 g/100 mL, ultrasonication amplitude of 60%, and pretreatment temperature of 50°C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author":[{"dropping-particle":"","family":"Gavrila","given":"Adina I","non-dropping-particle":"","parse-names":false,"suffix":""},{"dropping-particle":"","family":"Vartolomei","given":"Anamaria","non-dropping-particle":"","parse-names":false,"suffix":""},{"dropping-particle":"","family":"Calinescu","given":"Ioan","non-dropping-particle":"","parse-names":false,"suffix":""},{"dropping-particle":"","family":"Vinatoru","given":"Mircea","non-dropping-particle":"","parse-names":false,"suffix":""},{"dropping-particle":"","family":"Parvulescu","given":"Oana C","non-dropping-particle":"","parse-names":false,"suffix":""},{"dropping-particle":"","family":"Psenovschi","given":"Grigore","non-dropping-particle":"","parse-names":false,"suffix":""},{"dropping-particle":"","family":"Chipurici","given":"Petre","non-dropping-particle":"","parse-names":false,"suffix":""},{"dropping-particle":"","family":"Trifan","given":"Adrian","non-dropping-particle":"","parse-names":false,"suffix":""}],"id":"ITEM-1","issued":{"date-parts":[["2024"]]},"title":"Ultrasound-Assisted Alkaline Pretreatment of Biomass to Enhance the Extraction Yield of Valuable Chemicals","type":"article-journal"},"uris":["http://www.mendeley.com/documents/?uuid=6810fc71-15d9-4486-a796-c27b34552e07","http://www.mendeley.com/documents/?uuid=34751969-32e8-465c-8fb6-aac741ec9646"]}],"mendeley":{"formattedCitation":"(Gavrila et al., 2024)","plainTextFormattedCitation":"(Gavrila et al., 2024)","previouslyFormattedCitation":"[48]"},"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Gavrila et al., 2024)</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xml:space="preserve">. </w:t>
      </w:r>
    </w:p>
    <w:p w14:paraId="01B05DC9" w14:textId="1B3BE11F" w:rsidR="00C95770" w:rsidRPr="0031580C" w:rsidRDefault="0031580C" w:rsidP="00B91474">
      <w:pPr>
        <w:tabs>
          <w:tab w:val="left" w:pos="3675"/>
        </w:tabs>
        <w:spacing w:line="360" w:lineRule="auto"/>
        <w:jc w:val="both"/>
        <w:rPr>
          <w:rFonts w:ascii="Times New Roman" w:hAnsi="Times New Roman" w:cs="Times New Roman"/>
          <w:color w:val="000000" w:themeColor="text1"/>
          <w:sz w:val="24"/>
          <w:szCs w:val="24"/>
        </w:rPr>
      </w:pPr>
      <w:r w:rsidRPr="0031580C">
        <w:rPr>
          <w:rFonts w:ascii="Times New Roman" w:hAnsi="Times New Roman" w:cs="Times New Roman"/>
          <w:sz w:val="24"/>
          <w:szCs w:val="24"/>
        </w:rPr>
        <w:lastRenderedPageBreak/>
        <w:t xml:space="preserve">Ultrasonication-assisted NaOH pretreatment process is considered an effective and environmentally safe method for the bio-refinery process, as it limits the chemical usage and at the same time enhances the enzymatic digestibility of starch </w:t>
      </w:r>
      <w:r w:rsidRPr="0031580C">
        <w:rPr>
          <w:rFonts w:ascii="Times New Roman" w:hAnsi="Times New Roman" w:cs="Times New Roman"/>
          <w:color w:val="000000" w:themeColor="text1"/>
          <w:sz w:val="24"/>
          <w:szCs w:val="24"/>
        </w:rPr>
        <w:fldChar w:fldCharType="begin" w:fldLock="1"/>
      </w:r>
      <w:r w:rsidR="00EC7F7A">
        <w:rPr>
          <w:rFonts w:ascii="Times New Roman" w:hAnsi="Times New Roman" w:cs="Times New Roman"/>
          <w:color w:val="000000" w:themeColor="text1"/>
          <w:sz w:val="24"/>
          <w:szCs w:val="24"/>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93c3d76a-9f22-4ff6-af40-2cd287cb5689","http://www.mendeley.com/documents/?uuid=82149a41-8441-44f5-831c-cc8832f0101f"]}],"mendeley":{"formattedCitation":"(Byun et al., 2020)","plainTextFormattedCitation":"(Byun et al., 2020)","previouslyFormattedCitation":"[47]"},"properties":{"noteIndex":0},"schema":"https://github.com/citation-style-language/schema/raw/master/csl-citation.json"}</w:instrText>
      </w:r>
      <w:r w:rsidRPr="0031580C">
        <w:rPr>
          <w:rFonts w:ascii="Times New Roman" w:hAnsi="Times New Roman" w:cs="Times New Roman"/>
          <w:color w:val="000000" w:themeColor="text1"/>
          <w:sz w:val="24"/>
          <w:szCs w:val="24"/>
        </w:rPr>
        <w:fldChar w:fldCharType="separate"/>
      </w:r>
      <w:r w:rsidR="00EC7F7A" w:rsidRPr="00EC7F7A">
        <w:rPr>
          <w:rFonts w:ascii="Times New Roman" w:hAnsi="Times New Roman" w:cs="Times New Roman"/>
          <w:noProof/>
          <w:color w:val="000000" w:themeColor="text1"/>
          <w:sz w:val="24"/>
          <w:szCs w:val="24"/>
        </w:rPr>
        <w:t>(Byun et al., 2020)</w:t>
      </w:r>
      <w:r w:rsidRPr="0031580C">
        <w:rPr>
          <w:rFonts w:ascii="Times New Roman" w:hAnsi="Times New Roman" w:cs="Times New Roman"/>
          <w:color w:val="000000" w:themeColor="text1"/>
          <w:sz w:val="24"/>
          <w:szCs w:val="24"/>
        </w:rPr>
        <w:fldChar w:fldCharType="end"/>
      </w:r>
      <w:r w:rsidRPr="0031580C">
        <w:rPr>
          <w:rFonts w:ascii="Times New Roman" w:hAnsi="Times New Roman" w:cs="Times New Roman"/>
          <w:color w:val="000000" w:themeColor="text1"/>
          <w:sz w:val="24"/>
          <w:szCs w:val="24"/>
        </w:rPr>
        <w:t xml:space="preserve">. </w:t>
      </w:r>
      <w:r w:rsidRPr="0031580C">
        <w:rPr>
          <w:rFonts w:ascii="Times New Roman" w:hAnsi="Times New Roman" w:cs="Times New Roman"/>
          <w:sz w:val="24"/>
          <w:szCs w:val="24"/>
        </w:rPr>
        <w:t xml:space="preserve">It has also been proven that ultrasound-assisted alkaline pretreatment is a </w:t>
      </w:r>
      <w:r w:rsidR="00216305" w:rsidRPr="0031580C">
        <w:rPr>
          <w:rFonts w:ascii="Times New Roman" w:hAnsi="Times New Roman" w:cs="Times New Roman"/>
          <w:sz w:val="24"/>
          <w:szCs w:val="24"/>
        </w:rPr>
        <w:t>dependable</w:t>
      </w:r>
      <w:r w:rsidRPr="0031580C">
        <w:rPr>
          <w:rFonts w:ascii="Times New Roman" w:hAnsi="Times New Roman" w:cs="Times New Roman"/>
          <w:sz w:val="24"/>
          <w:szCs w:val="24"/>
        </w:rPr>
        <w:t xml:space="preserve"> and effective method for rice straw pretreatment with a reducing sugar yield 3.5 times larger than that from untreated rice straw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7.05.090","ISSN":"0960-8524","author":[{"dropping-particle":"","family":"Wu","given":"Han","non-dropping-particle":"","parse-names":false,"suffix":""},{"dropping-particle":"","family":"Dai","given":"Xiao","non-dropping-particle":"","parse-names":false,"suffix":""},{"dropping-particle":"","family":"Zhou","given":"Si-li","non-dropping-particle":"","parse-names":false,"suffix":""},{"dropping-particle":"","family":"Gan","given":"Yu-yan","non-dropping-particle":"","parse-names":false,"suffix":""},{"dropping-particle":"","family":"Xiong","given":"Zi-yao","non-dropping-particle":"","parse-names":false,"suffix":""},{"dropping-particle":"","family":"Qin","given":"Yuan-hang","non-dropping-particle":"","parse-names":false,"suffix":""},{"dropping-particle":"","family":"Ma","given":"Jiayu","non-dropping-particle":"","parse-names":false,"suffix":""},{"dropping-particle":"","family":"Yang","given":"Li","non-dropping-particle":"","parse-names":false,"suffix":""},{"dropping-particle":"","family":"Wu","given":"Zai-kun","non-dropping-particle":"","parse-names":false,"suffix":""},{"dropping-particle":"","family":"Wang","given":"Tie-lin","non-dropping-particle":"","parse-names":false,"suffix":""},{"dropping-particle":"","family":"Wang","given":"Wei-guo","non-dropping-particle":"","parse-names":false,"suffix":""},{"dropping-particle":"","family":"Wang","given":"Cun-wen","non-dropping-particle":"","parse-names":false,"suffix":""}],"container-title":"Bioresource Technology","id":"ITEM-1","issued":{"date-parts":[["2017"]]},"page":"70-74","publisher":"Elsevier Ltd","title":"Ultrasound-assisted alkaline pretreatment for enhancing the enzymatic hydrolysis of rice straw by using the heat energy dissipated from ultrasonication","type":"article-journal","volume":"241"},"uris":["http://www.mendeley.com/documents/?uuid=072968c7-cce8-43f2-b2d6-465dfdadf80d","http://www.mendeley.com/documents/?uuid=d1f743c1-3b28-4eba-a0cb-799ca6dfbc15"]}],"mendeley":{"formattedCitation":"(Wu et al., 2017)","plainTextFormattedCitation":"(Wu et al., 2017)","previouslyFormattedCitation":"[49]"},"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Wu et al., 2017)</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In the combined ultrasonication and ammonium hydroxide pretreatment of wheat straw, the method achieved great lignin removal and structural transfor</w:t>
      </w:r>
      <w:r w:rsidR="00216305">
        <w:rPr>
          <w:rFonts w:ascii="Times New Roman" w:hAnsi="Times New Roman" w:cs="Times New Roman"/>
          <w:sz w:val="24"/>
          <w:szCs w:val="24"/>
        </w:rPr>
        <w:t>mation. The lignin was partly gotten</w:t>
      </w:r>
      <w:r w:rsidRPr="0031580C">
        <w:rPr>
          <w:rFonts w:ascii="Times New Roman" w:hAnsi="Times New Roman" w:cs="Times New Roman"/>
          <w:sz w:val="24"/>
          <w:szCs w:val="24"/>
        </w:rPr>
        <w:t xml:space="preserve"> and collected from straw via pretreatment. The process was carried out with 15% solvent at 50°C for 30 minutes with</w:t>
      </w:r>
      <w:r w:rsidR="00216305">
        <w:rPr>
          <w:rFonts w:ascii="Times New Roman" w:hAnsi="Times New Roman" w:cs="Times New Roman"/>
          <w:sz w:val="24"/>
          <w:szCs w:val="24"/>
        </w:rPr>
        <w:t xml:space="preserve"> a power intensity of 344 W/cm²</w:t>
      </w:r>
      <w:r w:rsidRPr="0031580C">
        <w:rPr>
          <w:rFonts w:ascii="Times New Roman" w:hAnsi="Times New Roman" w:cs="Times New Roman"/>
          <w:sz w:val="24"/>
          <w:szCs w:val="24"/>
        </w:rPr>
        <w:t xml:space="preserve"> recorded a 4-fold increase in saccharification yield amounting to about 92.4% compared to untreated straw. This finding suggests that ultrasonication-assisted ammonium hydroxide treatment can significantly enhance the </w:t>
      </w:r>
      <w:proofErr w:type="spellStart"/>
      <w:r w:rsidRPr="0031580C">
        <w:rPr>
          <w:rFonts w:ascii="Times New Roman" w:hAnsi="Times New Roman" w:cs="Times New Roman"/>
          <w:sz w:val="24"/>
          <w:szCs w:val="24"/>
        </w:rPr>
        <w:t>bioaccessibility</w:t>
      </w:r>
      <w:proofErr w:type="spellEnd"/>
      <w:r w:rsidRPr="0031580C">
        <w:rPr>
          <w:rFonts w:ascii="Times New Roman" w:hAnsi="Times New Roman" w:cs="Times New Roman"/>
          <w:sz w:val="24"/>
          <w:szCs w:val="24"/>
        </w:rPr>
        <w:t xml:space="preserve"> of LB </w:t>
      </w:r>
      <w:r w:rsidRPr="0031580C">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procbio.2016.11.004","ISSN":"13595113","abstract":"Lignocelluloses featuring complicated structure and poor degradability usually require pretreatment before its utilization. In this study, an ultrasonic-assisted pretreatment by using quaternary ammonium hydroxide was introduced to enhance biodegradability of lignocellulosic biomass. The synergistic chemical and mechanical pretreatment were supposed to be responsible for both external surface destruction and internal structure disruption of lignocelluloses. High-efficient lignin removal accompanied with obvious structural (crystallinity) transformation was achieved in the pretreated straws. Process analysis indicated that factors of time, temperature, concentration of solvent, and ultrasound power intensity turned out to be significant for pretreatment, and a 4-fold increased saccharification yield of around 92.4% as compared to untreated straw was obtained from the wheat straw pretreated by 15% solvent at 50 °C for 0.5 h in power intensity 344 W/cm2. All results suggest that the combined chemical and mechanical treatment can significantly improve the bio-accessibility of lignocelluloses, leading to the enhanced utilization efficiency.","author":[{"dropping-particle":"","family":"Zhong","given":"Chao","non-dropping-particle":"","parse-names":false,"suffix":""},{"dropping-particle":"","family":"Jia","given":"Honghua","non-dropping-particle":"","parse-names":false,"suffix":""},{"dropping-particle":"","family":"Wei","given":"Ping","non-dropping-particle":"","parse-names":false,"suffix":""}],"container-title":"Process Biochemistry","id":"ITEM-1","issued":{"date-parts":[["2017"]]},"page":"180-187","publisher":"Elsevier Ltd","title":"Enhanced saccharification of wheat straw with the application of ultrasonic-assisted quaternary ammonium hydroxide pretreatment","type":"article-journal","volume":"53"},"uris":["http://www.mendeley.com/documents/?uuid=e41c7b46-6576-4632-93a8-d41e3a85472d"]}],"mendeley":{"formattedCitation":"(Zhong et al., 2017)","plainTextFormattedCitation":"(Zhong et al., 2017)","previouslyFormattedCitation":"[50]"},"properties":{"noteIndex":0},"schema":"https://github.com/citation-style-language/schema/raw/master/csl-citation.json"}</w:instrText>
      </w:r>
      <w:r w:rsidRPr="0031580C">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ong et al., 2017)</w:t>
      </w:r>
      <w:r w:rsidRPr="0031580C">
        <w:rPr>
          <w:rFonts w:ascii="Times New Roman" w:hAnsi="Times New Roman" w:cs="Times New Roman"/>
          <w:sz w:val="24"/>
          <w:szCs w:val="24"/>
        </w:rPr>
        <w:fldChar w:fldCharType="end"/>
      </w:r>
      <w:r w:rsidRPr="0031580C">
        <w:rPr>
          <w:rFonts w:ascii="Times New Roman" w:hAnsi="Times New Roman" w:cs="Times New Roman"/>
          <w:sz w:val="24"/>
          <w:szCs w:val="24"/>
        </w:rPr>
        <w:t>. Under the same pretreatment conditions, by</w:t>
      </w:r>
      <w:r w:rsidR="00CF06EE">
        <w:rPr>
          <w:rFonts w:ascii="Times New Roman" w:hAnsi="Times New Roman" w:cs="Times New Roman"/>
          <w:sz w:val="24"/>
          <w:szCs w:val="24"/>
        </w:rPr>
        <w:t xml:space="preserve"> </w:t>
      </w:r>
      <w:r w:rsidR="00CF06EE">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manualFormatting":"(Yan et al., 2024)","plainTextFormattedCitation":"(Yan Sim et al., 2024)","previouslyFormattedCitation":"[45]"},"properties":{"noteIndex":0},"schema":"https://github.com/citation-style-language/schema/raw/master/csl-citation.json"}</w:instrText>
      </w:r>
      <w:r w:rsidR="00CF06EE">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w:t>
      </w:r>
      <w:r w:rsidR="003E7CCA">
        <w:rPr>
          <w:rFonts w:ascii="Times New Roman" w:hAnsi="Times New Roman" w:cs="Times New Roman"/>
          <w:noProof/>
          <w:sz w:val="24"/>
          <w:szCs w:val="24"/>
        </w:rPr>
        <w:t xml:space="preserve"> </w:t>
      </w:r>
      <w:r w:rsidR="00EC7F7A" w:rsidRPr="00EC7F7A">
        <w:rPr>
          <w:rFonts w:ascii="Times New Roman" w:hAnsi="Times New Roman" w:cs="Times New Roman"/>
          <w:noProof/>
          <w:sz w:val="24"/>
          <w:szCs w:val="24"/>
        </w:rPr>
        <w:t>et al., 2024)</w:t>
      </w:r>
      <w:r w:rsidR="00CF06EE">
        <w:rPr>
          <w:rFonts w:ascii="Times New Roman" w:hAnsi="Times New Roman" w:cs="Times New Roman"/>
          <w:sz w:val="24"/>
          <w:szCs w:val="24"/>
        </w:rPr>
        <w:fldChar w:fldCharType="end"/>
      </w:r>
      <w:r w:rsidRPr="0031580C">
        <w:rPr>
          <w:rFonts w:ascii="Times New Roman" w:hAnsi="Times New Roman" w:cs="Times New Roman"/>
          <w:sz w:val="24"/>
          <w:szCs w:val="24"/>
        </w:rPr>
        <w:t xml:space="preserve">, ultrasound-assisted alkaline pretreatment gave more reducing sugar (376.60 ± 12.14 mg/g dry biomass) when compared with ultrasound-assisted acid pretreatment in the treatment of durian peels. </w:t>
      </w:r>
    </w:p>
    <w:p w14:paraId="5C62BFE4" w14:textId="4B6DC506" w:rsidR="007E70B3" w:rsidRPr="00CB5121" w:rsidRDefault="007E70B3" w:rsidP="007E70B3">
      <w:pPr>
        <w:tabs>
          <w:tab w:val="left" w:pos="7013"/>
        </w:tabs>
        <w:spacing w:after="0" w:line="360" w:lineRule="auto"/>
        <w:jc w:val="both"/>
        <w:rPr>
          <w:rFonts w:ascii="Times New Roman" w:hAnsi="Times New Roman" w:cs="Times New Roman"/>
          <w:b/>
          <w:i/>
          <w:iCs/>
          <w:sz w:val="24"/>
          <w:szCs w:val="24"/>
        </w:rPr>
      </w:pPr>
      <w:r w:rsidRPr="00CB5121">
        <w:rPr>
          <w:rFonts w:ascii="Times New Roman" w:hAnsi="Times New Roman" w:cs="Times New Roman"/>
          <w:b/>
          <w:bCs/>
          <w:i/>
          <w:iCs/>
          <w:sz w:val="24"/>
          <w:szCs w:val="24"/>
        </w:rPr>
        <w:t xml:space="preserve">Ultrasonication </w:t>
      </w:r>
      <w:r>
        <w:rPr>
          <w:rFonts w:ascii="Times New Roman" w:hAnsi="Times New Roman" w:cs="Times New Roman"/>
          <w:b/>
          <w:bCs/>
          <w:i/>
          <w:iCs/>
          <w:sz w:val="24"/>
          <w:szCs w:val="24"/>
        </w:rPr>
        <w:t>ionic liquid</w:t>
      </w:r>
      <w:r w:rsidRPr="00CB5121">
        <w:rPr>
          <w:rFonts w:ascii="Times New Roman" w:hAnsi="Times New Roman" w:cs="Times New Roman"/>
          <w:b/>
          <w:bCs/>
          <w:i/>
          <w:iCs/>
          <w:sz w:val="24"/>
          <w:szCs w:val="24"/>
        </w:rPr>
        <w:t>-assisted pretreatment</w:t>
      </w:r>
    </w:p>
    <w:p w14:paraId="6E638A3F" w14:textId="0D17FD31" w:rsidR="00E42E33" w:rsidRPr="005F5895" w:rsidRDefault="00B51552" w:rsidP="00B91474">
      <w:pPr>
        <w:spacing w:line="360" w:lineRule="auto"/>
        <w:jc w:val="both"/>
        <w:rPr>
          <w:rFonts w:ascii="Times New Roman" w:hAnsi="Times New Roman" w:cs="Times New Roman"/>
          <w:sz w:val="24"/>
          <w:szCs w:val="24"/>
        </w:rPr>
      </w:pPr>
      <w:r w:rsidRPr="005F5895">
        <w:rPr>
          <w:rFonts w:ascii="Times New Roman" w:hAnsi="Times New Roman" w:cs="Times New Roman"/>
          <w:color w:val="000000" w:themeColor="text1"/>
          <w:sz w:val="24"/>
          <w:szCs w:val="24"/>
        </w:rPr>
        <w:t>The effect of Choline acetate (</w:t>
      </w:r>
      <w:proofErr w:type="spellStart"/>
      <w:r w:rsidRPr="005F5895">
        <w:rPr>
          <w:rFonts w:ascii="Times New Roman" w:hAnsi="Times New Roman" w:cs="Times New Roman"/>
          <w:color w:val="000000" w:themeColor="text1"/>
          <w:sz w:val="24"/>
          <w:szCs w:val="24"/>
        </w:rPr>
        <w:t>ChOAc</w:t>
      </w:r>
      <w:proofErr w:type="spellEnd"/>
      <w:r w:rsidRPr="005F5895">
        <w:rPr>
          <w:rFonts w:ascii="Times New Roman" w:hAnsi="Times New Roman" w:cs="Times New Roman"/>
          <w:color w:val="000000" w:themeColor="text1"/>
          <w:sz w:val="24"/>
          <w:szCs w:val="24"/>
        </w:rPr>
        <w:t xml:space="preserve">), a </w:t>
      </w:r>
      <w:proofErr w:type="spellStart"/>
      <w:r w:rsidRPr="005F5895">
        <w:rPr>
          <w:rFonts w:ascii="Times New Roman" w:hAnsi="Times New Roman" w:cs="Times New Roman"/>
          <w:color w:val="000000" w:themeColor="text1"/>
          <w:sz w:val="24"/>
          <w:szCs w:val="24"/>
        </w:rPr>
        <w:t>cholinium</w:t>
      </w:r>
      <w:proofErr w:type="spellEnd"/>
      <w:r w:rsidRPr="005F5895">
        <w:rPr>
          <w:rFonts w:ascii="Times New Roman" w:hAnsi="Times New Roman" w:cs="Times New Roman"/>
          <w:color w:val="000000" w:themeColor="text1"/>
          <w:sz w:val="24"/>
          <w:szCs w:val="24"/>
        </w:rPr>
        <w:t xml:space="preserve"> based ionic liquid (IL), and 1-ethyl-3-methylimidazolium acetate (</w:t>
      </w:r>
      <w:proofErr w:type="spellStart"/>
      <w:r w:rsidRPr="005F5895">
        <w:rPr>
          <w:rFonts w:ascii="Times New Roman" w:hAnsi="Times New Roman" w:cs="Times New Roman"/>
          <w:color w:val="000000" w:themeColor="text1"/>
          <w:sz w:val="24"/>
          <w:szCs w:val="24"/>
        </w:rPr>
        <w:t>EmimOAc</w:t>
      </w:r>
      <w:proofErr w:type="spellEnd"/>
      <w:r w:rsidRPr="005F5895">
        <w:rPr>
          <w:rFonts w:ascii="Times New Roman" w:hAnsi="Times New Roman" w:cs="Times New Roman"/>
          <w:color w:val="000000" w:themeColor="text1"/>
          <w:sz w:val="24"/>
          <w:szCs w:val="24"/>
        </w:rPr>
        <w:t xml:space="preserve">) was investigated for bagasse pretreatment. The two ionic liquids showed </w:t>
      </w:r>
      <w:r w:rsidRPr="005F5895">
        <w:rPr>
          <w:rFonts w:ascii="Times New Roman" w:hAnsi="Times New Roman" w:cs="Times New Roman"/>
          <w:sz w:val="24"/>
          <w:szCs w:val="24"/>
        </w:rPr>
        <w:t>similar capability</w:t>
      </w:r>
      <w:r w:rsidR="00E42E33">
        <w:rPr>
          <w:rFonts w:ascii="Times New Roman" w:hAnsi="Times New Roman" w:cs="Times New Roman"/>
          <w:sz w:val="24"/>
          <w:szCs w:val="24"/>
        </w:rPr>
        <w:t xml:space="preserve">; </w:t>
      </w:r>
      <w:r w:rsidRPr="005F5895">
        <w:rPr>
          <w:rFonts w:ascii="Times New Roman" w:hAnsi="Times New Roman" w:cs="Times New Roman"/>
          <w:sz w:val="24"/>
          <w:szCs w:val="24"/>
        </w:rPr>
        <w:t xml:space="preserve">however,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showed less of an inhibitory effect on cellulase than </w:t>
      </w:r>
      <w:proofErr w:type="spellStart"/>
      <w:r w:rsidRPr="005F5895">
        <w:rPr>
          <w:rFonts w:ascii="Times New Roman" w:hAnsi="Times New Roman" w:cs="Times New Roman"/>
          <w:sz w:val="24"/>
          <w:szCs w:val="24"/>
        </w:rPr>
        <w:t>EmimOAc</w:t>
      </w:r>
      <w:proofErr w:type="spellEnd"/>
      <w:r w:rsidRPr="005F5895">
        <w:rPr>
          <w:rFonts w:ascii="Times New Roman" w:hAnsi="Times New Roman" w:cs="Times New Roman"/>
          <w:sz w:val="24"/>
          <w:szCs w:val="24"/>
        </w:rPr>
        <w:t xml:space="preserve">. Hence,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was chosen for IL/ultrasound-assisted pretreatment and in situ enzymatic saccharification, where IL was not washed out from the pretreated bagass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instead</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a buffer solution was used as a dilution. During the in situ saccharification performed for 48 h with 10%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the saccharification percentages of cellulose and hemicellulose were 80% and 72%, respectively. When the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was adjusted to 20%, the saccharification percentages were reduced to 72% and 53%, respectivel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4.11.038","ISSN":"0960-8524","author":[{"dropping-particle":"","family":"Ninomiya","given":"Kazuaki","non-dropping-particle":"","parse-names":false,"suffix":""},{"dropping-particle":"","family":"Kohori","given":"Asami","non-dropping-particle":"","parse-names":false,"suffix":""},{"dropping-particle":"","family":"Tatsumi","given":"Mai","non-dropping-particle":"","parse-names":false,"suffix":""},{"dropping-particle":"","family":"Osawa","given":"Koji","non-dropping-particle":"","parse-names":false,"suffix":""},{"dropping-particle":"","family":"Endo","given":"Takatsugu","non-dropping-particle":"","parse-names":false,"suffix":""},{"dropping-particle":"","family":"Kakuchi","given":"Ryohei","non-dropping-particle":"","parse-names":false,"suffix":""}],"container-title":"BIORESOURCE TECHNOLOGY","id":"ITEM-1","issued":{"date-parts":[["2015"]]},"page":"169-174","publisher":"Elsevier Ltd","title":"Ionic liquid / ultrasound pretreatment and in situ enzymatic saccharification of bagasse using biocompatible cholinium ionic liquid","type":"article-journal","volume":"176"},"uris":["http://www.mendeley.com/documents/?uuid=d5a56ad4-9800-45aa-b482-93ca630bfcb1","http://www.mendeley.com/documents/?uuid=48227f75-3658-4f46-8c79-27c1236d5fd3"]}],"mendeley":{"formattedCitation":"(Ninomiya et al., 2015)","plainTextFormattedCitation":"(Ninomiya et al., 2015)","previouslyFormattedCitation":"[51]"},"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Ninomiya et al., 201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n indication that 10% </w:t>
      </w:r>
      <w:proofErr w:type="spellStart"/>
      <w:r w:rsidRPr="005F5895">
        <w:rPr>
          <w:rFonts w:ascii="Times New Roman" w:hAnsi="Times New Roman" w:cs="Times New Roman"/>
          <w:sz w:val="24"/>
          <w:szCs w:val="24"/>
        </w:rPr>
        <w:t>ChOAc</w:t>
      </w:r>
      <w:proofErr w:type="spellEnd"/>
      <w:r w:rsidRPr="005F5895">
        <w:rPr>
          <w:rFonts w:ascii="Times New Roman" w:hAnsi="Times New Roman" w:cs="Times New Roman"/>
          <w:sz w:val="24"/>
          <w:szCs w:val="24"/>
        </w:rPr>
        <w:t xml:space="preserve"> is ideal for high sugar yield.  </w:t>
      </w:r>
    </w:p>
    <w:p w14:paraId="30467FB3" w14:textId="37A880E1" w:rsidR="00C95770" w:rsidRPr="005F5895" w:rsidRDefault="00B51552" w:rsidP="00B91474">
      <w:pPr>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The efficacy of ultrasonic irradiation and ionic liquids (ILs) in the degradation of rice straw was investigated by</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g &amp; Fang, 2014)</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Rice straw was treated by different ILs at different ultrasonication power. At 300 W</w:t>
      </w:r>
      <w:proofErr w:type="gramStart"/>
      <w:r w:rsidRPr="005F5895">
        <w:rPr>
          <w:rFonts w:ascii="Times New Roman" w:hAnsi="Times New Roman" w:cs="Times New Roman"/>
          <w:sz w:val="24"/>
          <w:szCs w:val="24"/>
        </w:rPr>
        <w:t>/(</w:t>
      </w:r>
      <w:proofErr w:type="gramEnd"/>
      <w:r w:rsidRPr="005F5895">
        <w:rPr>
          <w:rFonts w:ascii="Times New Roman" w:hAnsi="Times New Roman" w:cs="Times New Roman"/>
          <w:sz w:val="24"/>
          <w:szCs w:val="24"/>
        </w:rPr>
        <w:t>40kHz and 28kHz)</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rice straw was treated by 1-ethyl-3-methylimidazolium </w:t>
      </w:r>
      <w:proofErr w:type="spellStart"/>
      <w:r w:rsidRPr="005F5895">
        <w:rPr>
          <w:rFonts w:ascii="Times New Roman" w:hAnsi="Times New Roman" w:cs="Times New Roman"/>
          <w:sz w:val="24"/>
          <w:szCs w:val="24"/>
        </w:rPr>
        <w:t>ethylsulfate</w:t>
      </w:r>
      <w:proofErr w:type="spellEnd"/>
      <w:r w:rsidRPr="005F5895">
        <w:rPr>
          <w:rFonts w:ascii="Times New Roman" w:hAnsi="Times New Roman" w:cs="Times New Roman"/>
          <w:sz w:val="24"/>
          <w:szCs w:val="24"/>
        </w:rPr>
        <w:t xml:space="preserve"> and </w:t>
      </w:r>
      <w:proofErr w:type="spellStart"/>
      <w:r w:rsidRPr="005F5895">
        <w:rPr>
          <w:rFonts w:ascii="Times New Roman" w:hAnsi="Times New Roman" w:cs="Times New Roman"/>
          <w:sz w:val="24"/>
          <w:szCs w:val="24"/>
        </w:rPr>
        <w:t>trihexyl</w:t>
      </w:r>
      <w:proofErr w:type="spellEnd"/>
      <w:r w:rsidRPr="005F5895">
        <w:rPr>
          <w:rFonts w:ascii="Times New Roman" w:hAnsi="Times New Roman" w:cs="Times New Roman"/>
          <w:sz w:val="24"/>
          <w:szCs w:val="24"/>
        </w:rPr>
        <w:t xml:space="preserve"> (tetradecyl) phosphonium decanoat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 respectively. </w:t>
      </w:r>
      <w:r w:rsidRPr="005F5895">
        <w:rPr>
          <w:rFonts w:ascii="Times New Roman" w:hAnsi="Times New Roman" w:cs="Times New Roman"/>
          <w:sz w:val="24"/>
          <w:szCs w:val="24"/>
        </w:rPr>
        <w:lastRenderedPageBreak/>
        <w:t>Rice straw was also treated with choline hydroxide ([Ch][OH]) at ultrasonication of 300 W/40 kHz. The ultrasound-mediated enzymatic hydrolysis of choline hydroxide</w:t>
      </w:r>
      <w:r w:rsidR="00E42E33">
        <w:rPr>
          <w:rFonts w:ascii="Times New Roman" w:hAnsi="Times New Roman" w:cs="Times New Roman"/>
          <w:sz w:val="24"/>
          <w:szCs w:val="24"/>
        </w:rPr>
        <w:t>-</w:t>
      </w:r>
      <w:r w:rsidRPr="005F5895">
        <w:rPr>
          <w:rFonts w:ascii="Times New Roman" w:hAnsi="Times New Roman" w:cs="Times New Roman"/>
          <w:sz w:val="24"/>
          <w:szCs w:val="24"/>
        </w:rPr>
        <w:t xml:space="preserve">treated rice straw yielded up to 96.22% total reducing sugar (TRS) at 240 min, outperforming the other substrates. Notably, the TRS yield from the rice straw treated with choline hydroxide with ultrasound was 19.5% higher than that without irradiation. The findings indicate that lignocellulosic biomass pretreated with [Ch][OH] exhibits the highest efficiency among the tested ILs and that ultrasound can be effectively applied in rice-straw pretreatment and enzymatic hydrolysis </w:t>
      </w:r>
      <w:r w:rsidR="00824FBF">
        <w:rPr>
          <w:rFonts w:ascii="Times New Roman" w:hAnsi="Times New Roman" w:cs="Times New Roman"/>
          <w:sz w:val="24"/>
          <w:szCs w:val="24"/>
        </w:rPr>
        <w:fldChar w:fldCharType="begin" w:fldLock="1"/>
      </w:r>
      <w:r w:rsidR="003E7CCA">
        <w:rPr>
          <w:rFonts w:ascii="Times New Roman" w:hAnsi="Times New Roman" w:cs="Times New Roman"/>
          <w:sz w:val="24"/>
          <w:szCs w:val="24"/>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Yang &amp; Fang, 2014)</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xml:space="preserve">. Due to high ultrasonic power, the exposure time was reduced drastically compared to the pretreatment of bagasse.  </w:t>
      </w:r>
    </w:p>
    <w:p w14:paraId="4D2C4BD9" w14:textId="7D945860" w:rsidR="007E70B3" w:rsidRPr="00CB5121" w:rsidRDefault="007E70B3" w:rsidP="007E70B3">
      <w:pPr>
        <w:tabs>
          <w:tab w:val="left" w:pos="7013"/>
        </w:tabs>
        <w:spacing w:after="0" w:line="360" w:lineRule="auto"/>
        <w:jc w:val="both"/>
        <w:rPr>
          <w:rFonts w:ascii="Times New Roman" w:hAnsi="Times New Roman" w:cs="Times New Roman"/>
          <w:b/>
          <w:i/>
          <w:iCs/>
          <w:sz w:val="24"/>
          <w:szCs w:val="24"/>
        </w:rPr>
      </w:pPr>
      <w:r w:rsidRPr="00CB5121">
        <w:rPr>
          <w:rFonts w:ascii="Times New Roman" w:hAnsi="Times New Roman" w:cs="Times New Roman"/>
          <w:b/>
          <w:bCs/>
          <w:i/>
          <w:iCs/>
          <w:sz w:val="24"/>
          <w:szCs w:val="24"/>
        </w:rPr>
        <w:t xml:space="preserve">Ultrasonication </w:t>
      </w:r>
      <w:r>
        <w:rPr>
          <w:rFonts w:ascii="Times New Roman" w:hAnsi="Times New Roman" w:cs="Times New Roman"/>
          <w:b/>
          <w:bCs/>
          <w:i/>
          <w:iCs/>
          <w:sz w:val="24"/>
          <w:szCs w:val="24"/>
        </w:rPr>
        <w:t>deep eutectic solvent</w:t>
      </w:r>
      <w:r w:rsidRPr="00CB5121">
        <w:rPr>
          <w:rFonts w:ascii="Times New Roman" w:hAnsi="Times New Roman" w:cs="Times New Roman"/>
          <w:b/>
          <w:bCs/>
          <w:i/>
          <w:iCs/>
          <w:sz w:val="24"/>
          <w:szCs w:val="24"/>
        </w:rPr>
        <w:t>-assisted pretreatment</w:t>
      </w:r>
    </w:p>
    <w:p w14:paraId="6B018B30" w14:textId="42548AFE" w:rsidR="00C95770" w:rsidRDefault="00B51552" w:rsidP="00B91474">
      <w:pPr>
        <w:tabs>
          <w:tab w:val="left" w:pos="7013"/>
        </w:tabs>
        <w:spacing w:after="0" w:line="360" w:lineRule="auto"/>
        <w:jc w:val="both"/>
        <w:rPr>
          <w:rFonts w:ascii="Times New Roman" w:hAnsi="Times New Roman" w:cs="Times New Roman"/>
          <w:sz w:val="24"/>
          <w:szCs w:val="24"/>
        </w:rPr>
      </w:pPr>
      <w:r w:rsidRPr="00B9715C">
        <w:rPr>
          <w:rFonts w:ascii="Times New Roman" w:hAnsi="Times New Roman" w:cs="Times New Roman"/>
          <w:sz w:val="24"/>
          <w:szCs w:val="24"/>
        </w:rPr>
        <w:t>A combination of ultrasonication and DES pretreatment applied on empty fruit palm bunch with different DES; choline chloride: urea (</w:t>
      </w:r>
      <w:proofErr w:type="spellStart"/>
      <w:proofErr w:type="gramStart"/>
      <w:r w:rsidRPr="00B9715C">
        <w:rPr>
          <w:rFonts w:ascii="Times New Roman" w:hAnsi="Times New Roman" w:cs="Times New Roman"/>
          <w:sz w:val="24"/>
          <w:szCs w:val="24"/>
        </w:rPr>
        <w:t>ChCl:U</w:t>
      </w:r>
      <w:proofErr w:type="spellEnd"/>
      <w:proofErr w:type="gramEnd"/>
      <w:r w:rsidRPr="00B9715C">
        <w:rPr>
          <w:rFonts w:ascii="Times New Roman" w:hAnsi="Times New Roman" w:cs="Times New Roman"/>
          <w:sz w:val="24"/>
          <w:szCs w:val="24"/>
        </w:rPr>
        <w:t>), choline chloride: lactic acid (</w:t>
      </w:r>
      <w:proofErr w:type="spellStart"/>
      <w:r w:rsidRPr="00B9715C">
        <w:rPr>
          <w:rFonts w:ascii="Times New Roman" w:hAnsi="Times New Roman" w:cs="Times New Roman"/>
          <w:sz w:val="24"/>
          <w:szCs w:val="24"/>
        </w:rPr>
        <w:t>ChCl:LA</w:t>
      </w:r>
      <w:proofErr w:type="spellEnd"/>
      <w:r w:rsidRPr="00B9715C">
        <w:rPr>
          <w:rFonts w:ascii="Times New Roman" w:hAnsi="Times New Roman" w:cs="Times New Roman"/>
          <w:sz w:val="24"/>
          <w:szCs w:val="24"/>
        </w:rPr>
        <w:t xml:space="preserve">), and choline chloride: </w:t>
      </w:r>
      <w:r w:rsidRPr="005F5895">
        <w:rPr>
          <w:rFonts w:ascii="Times New Roman" w:hAnsi="Times New Roman" w:cs="Times New Roman"/>
          <w:sz w:val="24"/>
          <w:szCs w:val="24"/>
        </w:rPr>
        <w:t>glycerol (</w:t>
      </w:r>
      <w:proofErr w:type="spellStart"/>
      <w:r w:rsidRPr="005F5895">
        <w:rPr>
          <w:rFonts w:ascii="Times New Roman" w:hAnsi="Times New Roman" w:cs="Times New Roman"/>
          <w:sz w:val="24"/>
          <w:szCs w:val="24"/>
        </w:rPr>
        <w:t>ChCl:G</w:t>
      </w:r>
      <w:proofErr w:type="spellEnd"/>
      <w:r w:rsidRPr="005F5895">
        <w:rPr>
          <w:rFonts w:ascii="Times New Roman" w:hAnsi="Times New Roman" w:cs="Times New Roman"/>
          <w:sz w:val="24"/>
          <w:szCs w:val="24"/>
        </w:rPr>
        <w:t xml:space="preserve">) lead to increase in sugar yield. A maximum reducing sugar yield of 36.7% was obtained with treatment from </w:t>
      </w:r>
      <w:proofErr w:type="spellStart"/>
      <w:r w:rsidRPr="005F5895">
        <w:rPr>
          <w:rFonts w:ascii="Times New Roman" w:hAnsi="Times New Roman" w:cs="Times New Roman"/>
          <w:sz w:val="24"/>
          <w:szCs w:val="24"/>
        </w:rPr>
        <w:t>ChCl:LA</w:t>
      </w:r>
      <w:proofErr w:type="spellEnd"/>
      <w:r w:rsidRPr="005F5895">
        <w:rPr>
          <w:rFonts w:ascii="Times New Roman" w:hAnsi="Times New Roman" w:cs="Times New Roman"/>
          <w:sz w:val="24"/>
          <w:szCs w:val="24"/>
        </w:rPr>
        <w:t xml:space="preserve"> under the action of ultrasonication for 15 min at a temperature of 5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 xml:space="preserve">C and sonication power of 60% (210 W).  Under the same conditions with </w:t>
      </w:r>
      <w:proofErr w:type="spellStart"/>
      <w:r w:rsidRPr="005F5895">
        <w:rPr>
          <w:rFonts w:ascii="Times New Roman" w:hAnsi="Times New Roman" w:cs="Times New Roman"/>
          <w:sz w:val="24"/>
          <w:szCs w:val="24"/>
        </w:rPr>
        <w:t>ChCl:U</w:t>
      </w:r>
      <w:proofErr w:type="spellEnd"/>
      <w:r w:rsidRPr="005F5895">
        <w:rPr>
          <w:rFonts w:ascii="Times New Roman" w:hAnsi="Times New Roman" w:cs="Times New Roman"/>
          <w:sz w:val="24"/>
          <w:szCs w:val="24"/>
        </w:rPr>
        <w:t xml:space="preserve">, and </w:t>
      </w:r>
      <w:proofErr w:type="spellStart"/>
      <w:r w:rsidRPr="005F5895">
        <w:rPr>
          <w:rFonts w:ascii="Times New Roman" w:hAnsi="Times New Roman" w:cs="Times New Roman"/>
          <w:sz w:val="24"/>
          <w:szCs w:val="24"/>
        </w:rPr>
        <w:t>ChCl:G</w:t>
      </w:r>
      <w:proofErr w:type="spellEnd"/>
      <w:r w:rsidRPr="005F5895">
        <w:rPr>
          <w:rFonts w:ascii="Times New Roman" w:hAnsi="Times New Roman" w:cs="Times New Roman"/>
          <w:sz w:val="24"/>
          <w:szCs w:val="24"/>
        </w:rPr>
        <w:t xml:space="preserve"> respectively, sugar yield</w:t>
      </w:r>
      <w:r w:rsidR="00133031">
        <w:rPr>
          <w:rFonts w:ascii="Times New Roman" w:hAnsi="Times New Roman" w:cs="Times New Roman"/>
          <w:sz w:val="24"/>
          <w:szCs w:val="24"/>
        </w:rPr>
        <w:t>s</w:t>
      </w:r>
      <w:r w:rsidRPr="005F5895">
        <w:rPr>
          <w:rFonts w:ascii="Times New Roman" w:hAnsi="Times New Roman" w:cs="Times New Roman"/>
          <w:sz w:val="24"/>
          <w:szCs w:val="24"/>
        </w:rPr>
        <w:t xml:space="preserve"> of 35.8%, and 35.3% were recovered</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07/s10570-020-03598-5","ISBN":"1057002003","ISSN":"1572-882X","author":[{"dropping-particle":"","family":"Lee Kiat Moon, Ju Yin Hong","given":"Wah Yen Tey.","non-dropping-particle":"","parse-names":false,"suffix":""}],"container-title":"Cellulose","id":"ITEM-1","issue":"3","issued":{"date-parts":[["2021"]]},"page":"1513-1526","publisher":"Springer Netherlands","title":"Combination of ultrasonication and deep eutectic solvent in pretreatment of lignocellulosic biomass for enhanced enzymatic saccharification","type":"article-journal","volume":"28"},"uris":["http://www.mendeley.com/documents/?uuid=2fa4aa8c-b412-4311-bded-c915af196be5"]}],"mendeley":{"formattedCitation":"(Lee Kiat Moon, Ju Yin Hong, 2021)","plainTextFormattedCitation":"(Lee Kiat Moon, Ju Yin Hong, 2021)","previouslyFormattedCitation":"[53]"},"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Lee Kiat Moon, Ju Yin Hong, 2021)</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 xml:space="preserve">. DES-based pretreatment has been repor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crgsc.2020.100035","ISSN":"26660865","abstract":"The successful conversion of lignocellulose into value-added products depends on overcoming the recalcitrance of its structure towards enzymatic digestion. The highly crosslinked structure of lignin, crystallinity of cellulose, and low digestibility of hemicellulose create the recalcitrance. Many studies have proved that an appropriate pretreatment method could enhance the digestibility of lignocellulosic biomass by weakening the strong network of its chemical bonds among the cellulose, hemicellulose, and lignin. There are several conventional ways to separate the components from each other, but the requirements of high temperature and pressure, use of strong acids and bases, and expensive instrumentation make the pretreatment methods difficult to use. Greener solvents, e.g. supercritical fluid, ionic liquid, and deep eutectic solvent (DES)-based pretreatment techniques can overcome the difficulties. Although a lot of pilot scale and rigorous studies are required to launch the greener technologies commercially, they have already shown a lot of promise in the field of biomass pretreatments. Among the greener solvents, DESs are cheaper, easily recyclable, environmentally benign, and the efficiency of the DES-based pretreatment can be enhanced manifold by applying microwave and ultrasound. Therefore, DES-based pretreatment could be one of the most popular techniques in the future.","author":[{"dropping-particle":"","family":"Roy","given":"Ranen","non-dropping-particle":"","parse-names":false,"suffix":""},{"dropping-particle":"","family":"Rahman","given":"Md Sajjadur","non-dropping-particle":"","parse-names":false,"suffix":""},{"dropping-particle":"","family":"Raynie","given":"Douglas E.","non-dropping-particle":"","parse-names":false,"suffix":""}],"container-title":"Current Research in Green and Sustainable Chemistry","id":"ITEM-1","issue":"August","issued":{"date-parts":[["2020"]]},"page":"100035","publisher":"Elsevier Ltd","title":"Recent advances of greener pretreatment technologies of lignocellulose","type":"article-journal","volume":"3"},"uris":["http://www.mendeley.com/documents/?uuid=db189d63-c506-4249-be06-398a2f903c7a","http://www.mendeley.com/documents/?uuid=4feb90e2-8c2b-41a6-b321-4b10fa0d3fe6"]}],"mendeley":{"formattedCitation":"(Roy et al., 2020)","plainTextFormattedCitation":"(Roy et al., 2020)","previouslyFormattedCitation":"[4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Roy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to be one of the most favorite methods in the future.</w:t>
      </w:r>
      <w:r w:rsidRPr="005F5895">
        <w:rPr>
          <w:rFonts w:ascii="Times New Roman" w:hAnsi="Times New Roman" w:cs="Times New Roman"/>
          <w:b/>
          <w:i/>
          <w:sz w:val="24"/>
          <w:szCs w:val="24"/>
        </w:rPr>
        <w:t xml:space="preserve"> </w:t>
      </w:r>
      <w:r w:rsidRPr="005F5895">
        <w:rPr>
          <w:rFonts w:ascii="Times New Roman" w:hAnsi="Times New Roman" w:cs="Times New Roman"/>
          <w:sz w:val="24"/>
          <w:szCs w:val="24"/>
        </w:rPr>
        <w:t>Oil palm frond was pretreated with ultrasonication combined with NaOH-aqueous DES with ultrasonic conditions of 60% amplitude and 30 min</w:t>
      </w:r>
      <w:r w:rsidR="00133031">
        <w:rPr>
          <w:rFonts w:ascii="Times New Roman" w:hAnsi="Times New Roman" w:cs="Times New Roman"/>
          <w:sz w:val="24"/>
          <w:szCs w:val="24"/>
        </w:rPr>
        <w:t xml:space="preserve"> </w:t>
      </w:r>
      <w:r w:rsidRPr="005F5895">
        <w:rPr>
          <w:rFonts w:ascii="Times New Roman" w:hAnsi="Times New Roman" w:cs="Times New Roman"/>
          <w:sz w:val="24"/>
          <w:szCs w:val="24"/>
        </w:rPr>
        <w:t xml:space="preserve">and 2.5 % NaOH-aqueous DES. Lignin removal was greatly improved to 47.00 % when compared to that obtained without ultrasound pretreatment. The enzymatic saccharification achieved a glucose yield of 90.12 %. The use of NaOH-aqueous DES with ultrasonication was proven to be an effective technique to promote a novel one-pot, two-processes pretreatment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indcrop.2020.112974","ISSN":"0926-6690","author":[{"dropping-particle":"","family":"Zhenquan","given":"Victor","non-dropping-particle":"","parse-names":false,"suffix":""},{"dropping-particle":"","family":"Yeong","given":"Ta","non-dropping-particle":"","parse-names":false,"suffix":""},{"dropping-particle":"","family":"Kai","given":"Kylie","non-dropping-particle":"","parse-names":false,"suffix":""},{"dropping-particle":"","family":"Chu","given":"Li","non-dropping-particle":"","parse-names":false,"suffix":""},{"dropping-particle":"","family":"Yao","given":"Wei","non-dropping-particle":"","parse-names":false,"suffix":""},{"dropping-particle":"","family":"Pui","given":"Katrina","non-dropping-particle":"","parse-names":false,"suffix":""},{"dropping-particle":"","family":"Shak","given":"Yee","non-dropping-particle":"","parse-names":false,"suffix":""}],"container-title":"Industrial Crops &amp; Products","id":"ITEM-1","issue":"November 2020","issued":{"date-parts":[["2021"]]},"page":"112974","publisher":"Elsevier B.V.","title":"A combined pretreatment with ultrasound-assisted alkaline solution and aqueous deep eutectic solvent for enhancing delignification and enzymatic hydrolysis from oil palm fronds","type":"article-journal","volume":"160"},"uris":["http://www.mendeley.com/documents/?uuid=37b7cc25-7f22-4b2a-a787-c3b8d9d70702","http://www.mendeley.com/documents/?uuid=7fc48a7b-0ecd-4575-967a-d4b2bde97e2d"]}],"mendeley":{"formattedCitation":"(Zhenquan et al., 2021)","plainTextFormattedCitation":"(Zhenquan et al., 2021)","previouslyFormattedCitation":"[54]"},"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enquan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Alcoholic deep eutectic solvent (choline chloride/ethylene glycol, 1:2) and ultrasound at 50 %</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20 min w</w:t>
      </w:r>
      <w:r w:rsidR="00133031">
        <w:rPr>
          <w:rFonts w:ascii="Times New Roman" w:hAnsi="Times New Roman" w:cs="Times New Roman"/>
          <w:sz w:val="24"/>
          <w:szCs w:val="24"/>
        </w:rPr>
        <w:t>ere</w:t>
      </w:r>
      <w:r w:rsidRPr="005F5895">
        <w:rPr>
          <w:rFonts w:ascii="Times New Roman" w:hAnsi="Times New Roman" w:cs="Times New Roman"/>
          <w:sz w:val="24"/>
          <w:szCs w:val="24"/>
        </w:rPr>
        <w:t xml:space="preserve"> applied to pretreat pineapple waste. This approach resulted in improved </w:t>
      </w:r>
      <w:proofErr w:type="spellStart"/>
      <w:r w:rsidRPr="005F5895">
        <w:rPr>
          <w:rFonts w:ascii="Times New Roman" w:hAnsi="Times New Roman" w:cs="Times New Roman"/>
          <w:sz w:val="24"/>
          <w:szCs w:val="24"/>
        </w:rPr>
        <w:t>xylan</w:t>
      </w:r>
      <w:proofErr w:type="spellEnd"/>
      <w:r w:rsidRPr="005F5895">
        <w:rPr>
          <w:rFonts w:ascii="Times New Roman" w:hAnsi="Times New Roman" w:cs="Times New Roman"/>
          <w:sz w:val="24"/>
          <w:szCs w:val="24"/>
        </w:rPr>
        <w:t xml:space="preserve"> extraction of 180 mg/g biomass from the liquid portion of the pretreated sampl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indcrop.2024.120250","ISSN":"0926-6690","author":[{"dropping-particle":"","family":"Sharma","given":"Diksha","non-dropping-particle":"","parse-names":false,"suffix":""},{"dropping-particle":"","family":"Sharma","given":"Vishal","non-dropping-particle":"","parse-names":false,"suffix":""},{"dropping-particle":"","family":"Tsai","given":"Mei-ling","non-dropping-particle":"","parse-names":false,"suffix":""},{"dropping-particle":"","family":"Yadav","given":"Aditya","non-dropping-particle":"","parse-names":false,"suffix":""}],"container-title":"Industrial Crops &amp; Products","id":"ITEM-1","issue":"July 2024","issued":{"date-parts":[["2025"]]},"page":"120250","publisher":"Elsevier B.V.","title":"Improved xylooligosaccharides production from xylan extracted using ultrasound-assisted alcoholic deep eutectic solvent pretreatment of pineapple leaf waste","type":"article-journal","volume":"224"},"uris":["http://www.mendeley.com/documents/?uuid=c37e64d8-92e9-436d-9c6a-8b25e26d0b14","http://www.mendeley.com/documents/?uuid=a530061b-cd9c-4d59-ae6e-03a44eb5e479"]}],"mendeley":{"formattedCitation":"(Sharma et al., 2025)","plainTextFormattedCitation":"(Sharma et al., 2025)","previouslyFormattedCitation":"[55]"},"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harma et al., 2025)</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The interest was</w:t>
      </w:r>
      <w:r w:rsidR="00133031">
        <w:rPr>
          <w:rFonts w:ascii="Times New Roman" w:hAnsi="Times New Roman" w:cs="Times New Roman"/>
          <w:sz w:val="24"/>
          <w:szCs w:val="24"/>
        </w:rPr>
        <w:t xml:space="preserve"> in</w:t>
      </w:r>
      <w:r w:rsidRPr="005F5895">
        <w:rPr>
          <w:rFonts w:ascii="Times New Roman" w:hAnsi="Times New Roman" w:cs="Times New Roman"/>
          <w:sz w:val="24"/>
          <w:szCs w:val="24"/>
        </w:rPr>
        <w:t xml:space="preserve"> produc</w:t>
      </w:r>
      <w:r w:rsidR="00133031">
        <w:rPr>
          <w:rFonts w:ascii="Times New Roman" w:hAnsi="Times New Roman" w:cs="Times New Roman"/>
          <w:sz w:val="24"/>
          <w:szCs w:val="24"/>
        </w:rPr>
        <w:t>ing</w:t>
      </w:r>
      <w:r w:rsidRPr="005F5895">
        <w:rPr>
          <w:rFonts w:ascii="Times New Roman" w:hAnsi="Times New Roman" w:cs="Times New Roman"/>
          <w:sz w:val="24"/>
          <w:szCs w:val="24"/>
        </w:rPr>
        <w:t xml:space="preserve"> other bioproduct</w:t>
      </w:r>
      <w:r w:rsidR="00133031">
        <w:rPr>
          <w:rFonts w:ascii="Times New Roman" w:hAnsi="Times New Roman" w:cs="Times New Roman"/>
          <w:sz w:val="24"/>
          <w:szCs w:val="24"/>
        </w:rPr>
        <w:t>s</w:t>
      </w:r>
      <w:r w:rsidRPr="005F5895">
        <w:rPr>
          <w:rFonts w:ascii="Times New Roman" w:hAnsi="Times New Roman" w:cs="Times New Roman"/>
          <w:sz w:val="24"/>
          <w:szCs w:val="24"/>
        </w:rPr>
        <w:t xml:space="preserve">. However, </w:t>
      </w:r>
      <w:r w:rsidR="00133031">
        <w:rPr>
          <w:rFonts w:ascii="Times New Roman" w:hAnsi="Times New Roman" w:cs="Times New Roman"/>
          <w:sz w:val="24"/>
          <w:szCs w:val="24"/>
        </w:rPr>
        <w:t xml:space="preserve">the </w:t>
      </w:r>
      <w:r w:rsidRPr="005F5895">
        <w:rPr>
          <w:rFonts w:ascii="Times New Roman" w:hAnsi="Times New Roman" w:cs="Times New Roman"/>
          <w:sz w:val="24"/>
          <w:szCs w:val="24"/>
        </w:rPr>
        <w:t xml:space="preserve">pretreatment process validates the potential for sustainable bioproduct production from pineapple waste. </w:t>
      </w:r>
    </w:p>
    <w:p w14:paraId="49D080C7" w14:textId="77777777" w:rsidR="00C95770" w:rsidRPr="005F5895" w:rsidRDefault="00C95770" w:rsidP="00B91474">
      <w:pPr>
        <w:tabs>
          <w:tab w:val="left" w:pos="7013"/>
        </w:tabs>
        <w:spacing w:after="0" w:line="360" w:lineRule="auto"/>
        <w:jc w:val="both"/>
        <w:rPr>
          <w:rFonts w:ascii="Times New Roman" w:hAnsi="Times New Roman" w:cs="Times New Roman"/>
          <w:sz w:val="24"/>
          <w:szCs w:val="24"/>
        </w:rPr>
      </w:pPr>
    </w:p>
    <w:p w14:paraId="661A952F" w14:textId="46B72BE0" w:rsidR="00133031" w:rsidRPr="00662DCB" w:rsidRDefault="00B51552" w:rsidP="00B91474">
      <w:pPr>
        <w:tabs>
          <w:tab w:val="left" w:pos="7013"/>
        </w:tabs>
        <w:spacing w:after="0" w:line="360" w:lineRule="auto"/>
        <w:jc w:val="both"/>
        <w:rPr>
          <w:rFonts w:ascii="Times New Roman" w:hAnsi="Times New Roman" w:cs="Times New Roman"/>
          <w:b/>
          <w:i/>
          <w:sz w:val="24"/>
          <w:szCs w:val="24"/>
        </w:rPr>
      </w:pPr>
      <w:r w:rsidRPr="005F5895">
        <w:rPr>
          <w:rFonts w:ascii="Times New Roman" w:hAnsi="Times New Roman" w:cs="Times New Roman"/>
          <w:sz w:val="24"/>
          <w:szCs w:val="24"/>
        </w:rPr>
        <w:t xml:space="preserve">The synergistic effect of ultrasonication and DES pretreatment on watermelon rind delignification in a two-pot approach investigat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energy.2020.117872","ISSN":"03605442","abstract":"Sequential delignification of watermelon rind using ultrasonication and deep eutectic solvent (DES) pretreatment methods was demonstrated in this study. The effects of pretreatment factors on delignification were investigated using parametric screening and subsequent optimization of significant factors. Plackett–Burman Design was used for the screening of pretreatment variables, while optimization was performed adopting Central Composite Rotatable Design. For the range of variables considered in the study, the screening experiments revealed that the effects of ultrasonication power, ultrasonication frequency, ultrasonication time, DES reaction temperature and DES reaction time on delignification were significant, while the effects of ultrasonication solid-liquid ratio, ultrasonication temperature, hydrogen bond acceptor/hydrogen bond donor molar ratio, and DES solid-to-liquid ratio were not significant. The significant factors were further investigated and maximum lignin removal of 43.56 % was achieved at ultrasonication power 180 W, ultrasonication frequency 60 kHz, ultrasonication time 40 min, reaction temperature 120°C and reaction time 180 min. Synergistic effect between the two pretreatment methods was observed and it correlated positively with the severity of the ultrasound pretreatment. The SEM and FTIR analyses further established the effectiveness of the sequential combinative pretreatment methods on watermelon rind delignification.","author":[{"dropping-particle":"","family":"Fakayode","given":"Olugbenga Abiola","non-dropping-particle":"","parse-names":false,"suffix":""},{"dropping-particle":"","family":"Aboagarib","given":"Elmuez Alsir Ahmed","non-dropping-particle":"","parse-names":false,"suffix":""},{"dropping-particle":"","family":"Yan","given":"Dong","non-dropping-particle":"","parse-names":false,"suffix":""},{"dropping-particle":"","family":"Li","given":"Mo","non-dropping-particle":"","parse-names":false,"suffix":""},{"dropping-particle":"","family":"Wahia","given":"Hafida","non-dropping-particle":"","parse-names":false,"suffix":""},{"dropping-particle":"","family":"Mustapha","given":"Abdullateef Taiye","non-dropping-particle":"","parse-names":false,"suffix":""},{"dropping-particle":"","family":"Zhou","given":"Cunshan","non-dropping-particle":"","parse-names":false,"suffix":""},{"dropping-particle":"","family":"Ma","given":"Haile","non-dropping-particle":"","parse-names":false,"suffix":""}],"container-title":"Energy","id":"ITEM-1","issued":{"date-parts":[["2020"]]},"title":"Novel two-pot approach ultrasonication and deep eutectic solvent pretreatments for watermelon rind delignification: Parametric screening and optimization via response surface methodology","type":"article-journal","volume":"203"},"uris":["http://www.mendeley.com/documents/?uuid=154f9bb3-d84d-437b-83fd-6b12080614b5"]}],"mendeley":{"formattedCitation":"(Fakayode et al., 2020)","plainTextFormattedCitation":"(Fakayode et al., 2020)","previouslyFormattedCitation":"[56]"},"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Fakayode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chieved maximum lignin removal </w:t>
      </w:r>
      <w:r w:rsidRPr="005F5895">
        <w:rPr>
          <w:rFonts w:ascii="Times New Roman" w:hAnsi="Times New Roman" w:cs="Times New Roman"/>
          <w:sz w:val="24"/>
          <w:szCs w:val="24"/>
        </w:rPr>
        <w:lastRenderedPageBreak/>
        <w:t xml:space="preserve">of 43.56%. The lignin removal was obtained at ultrasonication frequency of 60 </w:t>
      </w:r>
      <w:proofErr w:type="spellStart"/>
      <w:r w:rsidRPr="005F5895">
        <w:rPr>
          <w:rFonts w:ascii="Times New Roman" w:hAnsi="Times New Roman" w:cs="Times New Roman"/>
          <w:sz w:val="24"/>
          <w:szCs w:val="24"/>
        </w:rPr>
        <w:t>kHZ</w:t>
      </w:r>
      <w:proofErr w:type="spellEnd"/>
      <w:r w:rsidRPr="005F5895">
        <w:rPr>
          <w:rFonts w:ascii="Times New Roman" w:hAnsi="Times New Roman" w:cs="Times New Roman"/>
          <w:sz w:val="24"/>
          <w:szCs w:val="24"/>
        </w:rPr>
        <w:t>, ultrasonication power of 180 W</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ultrasonication time 40 minutes, reaction temperature 120°C and</w:t>
      </w:r>
      <w:r w:rsidR="00133031">
        <w:rPr>
          <w:rFonts w:ascii="Times New Roman" w:hAnsi="Times New Roman" w:cs="Times New Roman"/>
          <w:sz w:val="24"/>
          <w:szCs w:val="24"/>
        </w:rPr>
        <w:t>,</w:t>
      </w:r>
      <w:r w:rsidRPr="005F5895">
        <w:rPr>
          <w:rFonts w:ascii="Times New Roman" w:hAnsi="Times New Roman" w:cs="Times New Roman"/>
          <w:sz w:val="24"/>
          <w:szCs w:val="24"/>
        </w:rPr>
        <w:t xml:space="preserve"> reaction time of 180 minutes in the presence of Choline chloride (</w:t>
      </w:r>
      <w:proofErr w:type="spellStart"/>
      <w:r w:rsidRPr="005F5895">
        <w:rPr>
          <w:rFonts w:ascii="Times New Roman" w:hAnsi="Times New Roman" w:cs="Times New Roman"/>
          <w:sz w:val="24"/>
          <w:szCs w:val="24"/>
        </w:rPr>
        <w:t>ChCl</w:t>
      </w:r>
      <w:proofErr w:type="spellEnd"/>
      <w:r w:rsidRPr="005F5895">
        <w:rPr>
          <w:rFonts w:ascii="Times New Roman" w:hAnsi="Times New Roman" w:cs="Times New Roman"/>
          <w:sz w:val="24"/>
          <w:szCs w:val="24"/>
        </w:rPr>
        <w:t>): lactic acid (C</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H</w:t>
      </w:r>
      <w:r w:rsidRPr="005F5895">
        <w:rPr>
          <w:rFonts w:ascii="Times New Roman" w:hAnsi="Times New Roman" w:cs="Times New Roman"/>
          <w:sz w:val="24"/>
          <w:szCs w:val="24"/>
          <w:vertAlign w:val="subscript"/>
        </w:rPr>
        <w:t>6</w:t>
      </w:r>
      <w:r w:rsidRPr="005F5895">
        <w:rPr>
          <w:rFonts w:ascii="Times New Roman" w:hAnsi="Times New Roman" w:cs="Times New Roman"/>
          <w:sz w:val="24"/>
          <w:szCs w:val="24"/>
        </w:rPr>
        <w:t>O</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 The prospect of watermelon rind for bioethanol production investigated through combinative sequential ultrasonication and DES (ChCl:C</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H</w:t>
      </w:r>
      <w:r w:rsidRPr="005F5895">
        <w:rPr>
          <w:rFonts w:ascii="Times New Roman" w:hAnsi="Times New Roman" w:cs="Times New Roman"/>
          <w:sz w:val="24"/>
          <w:szCs w:val="24"/>
          <w:vertAlign w:val="subscript"/>
        </w:rPr>
        <w:t>6</w:t>
      </w:r>
      <w:r w:rsidRPr="005F5895">
        <w:rPr>
          <w:rFonts w:ascii="Times New Roman" w:hAnsi="Times New Roman" w:cs="Times New Roman"/>
          <w:sz w:val="24"/>
          <w:szCs w:val="24"/>
        </w:rPr>
        <w:t>O</w:t>
      </w:r>
      <w:r w:rsidRPr="005F5895">
        <w:rPr>
          <w:rFonts w:ascii="Times New Roman" w:hAnsi="Times New Roman" w:cs="Times New Roman"/>
          <w:sz w:val="24"/>
          <w:szCs w:val="24"/>
          <w:vertAlign w:val="subscript"/>
        </w:rPr>
        <w:t>3</w:t>
      </w:r>
      <w:r w:rsidRPr="005F5895">
        <w:rPr>
          <w:rFonts w:ascii="Times New Roman" w:hAnsi="Times New Roman" w:cs="Times New Roman"/>
          <w:sz w:val="24"/>
          <w:szCs w:val="24"/>
        </w:rPr>
        <w:t>) pretreatments improved the accessibility of reducing sugar for enzymatic hydrolysis and fermentation. The process produced maximum glucose of 60.17% and total reducing sugar yields of 83.03%. These were obtained at ultrasonication power 180 W, ultrasonication frequency 40 kHz, ultrasonication time 40 minutes, DES</w:t>
      </w:r>
      <w:r w:rsidRPr="005F5895">
        <w:rPr>
          <w:rFonts w:ascii="Times New Roman" w:hAnsi="Times New Roman" w:cs="Times New Roman"/>
          <w:sz w:val="24"/>
          <w:szCs w:val="24"/>
          <w:vertAlign w:val="subscript"/>
        </w:rPr>
        <w:t xml:space="preserve"> </w:t>
      </w:r>
      <w:r w:rsidRPr="005F5895">
        <w:rPr>
          <w:rFonts w:ascii="Times New Roman" w:hAnsi="Times New Roman" w:cs="Times New Roman"/>
          <w:sz w:val="24"/>
          <w:szCs w:val="24"/>
        </w:rPr>
        <w:t>reaction temperature and time of 120</w:t>
      </w:r>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 and 180 minutes</w:t>
      </w:r>
      <w:r w:rsidR="00662DCB">
        <w:rPr>
          <w:rFonts w:ascii="Times New Roman" w:hAnsi="Times New Roman" w:cs="Times New Roman"/>
          <w:sz w:val="24"/>
          <w:szCs w:val="24"/>
        </w:rPr>
        <w:t>,</w:t>
      </w:r>
      <w:r w:rsidRPr="005F5895">
        <w:rPr>
          <w:rFonts w:ascii="Times New Roman" w:hAnsi="Times New Roman" w:cs="Times New Roman"/>
          <w:sz w:val="24"/>
          <w:szCs w:val="24"/>
        </w:rPr>
        <w:t xml:space="preserve"> respectively. Combinative pretreatment was shown to be effective in delignifying, solubilizing, and hydrolyzing cellulose and hemicellulose into monomeric sugars by eliminating hemicellulose from cellulose fibers. This improved fermentable sugar recovery, resulting in greater bioethanol yield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renene.2021.08.057","author":[{"dropping-particle":"","family":"Fakayode","given":"Olugbenga Abiola","non-dropping-particle":"","parse-names":false,"suffix":""},{"dropping-particle":"","family":"Dzidzorgbe","given":"Nelson","non-dropping-particle":"","parse-names":false,"suffix":""},{"dropping-particle":"","family":"Akpabli-tsigbe","given":"Kwaku","non-dropping-particle":"","parse-names":false,"suffix":""},{"dropping-particle":"","family":"Tu","given":"Shanshan","non-dropping-particle":"","parse-names":false,"suffix":""},{"dropping-particle":"","family":"Ren","given":"Manni","non-dropping-particle":"","parse-names":false,"suffix":""},{"dropping-particle":"","family":"Zhou","given":"Cunshan","non-dropping-particle":"","parse-names":false,"suffix":""},{"dropping-particle":"","family":"Ma","given":"Haile","non-dropping-particle":"","parse-names":false,"suffix":""}],"id":"ITEM-1","issued":{"date-parts":[["2021"]]},"title":"Integrated bioprocess for bio-ethanol production from watermelon rind biomass : Ultrasound-assisted deep eutectic solvent pretreatment , enzymatic hydrolysis and fermentation","type":"article-journal","volume":"180"},"uris":["http://www.mendeley.com/documents/?uuid=927a9f83-1435-4b3f-ad7d-a787fa2c1f8f"]}],"mendeley":{"formattedCitation":"(Fakayode et al., 2021)","plainTextFormattedCitation":"(Fakayode et al., 2021)","previouslyFormattedCitation":"[57]"},"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Fakayode et al., 2021)</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3630B345" w14:textId="77777777" w:rsidR="00C95770" w:rsidRPr="005F5895" w:rsidRDefault="00C95770" w:rsidP="00B91474">
      <w:pPr>
        <w:tabs>
          <w:tab w:val="left" w:pos="7013"/>
        </w:tabs>
        <w:spacing w:after="0" w:line="360" w:lineRule="auto"/>
        <w:jc w:val="both"/>
        <w:rPr>
          <w:rFonts w:ascii="Times New Roman" w:hAnsi="Times New Roman" w:cs="Times New Roman"/>
          <w:color w:val="007BB8"/>
          <w:sz w:val="24"/>
          <w:szCs w:val="24"/>
        </w:rPr>
      </w:pPr>
    </w:p>
    <w:p w14:paraId="099B77A8" w14:textId="6B5339CD" w:rsidR="00662DCB" w:rsidRPr="001B62BC" w:rsidRDefault="00B51552" w:rsidP="006F7893">
      <w:pPr>
        <w:pStyle w:val="Heading2"/>
        <w:rPr>
          <w:rFonts w:ascii="Times New Roman" w:hAnsi="Times New Roman" w:cs="Times New Roman"/>
          <w:b/>
          <w:bCs/>
          <w:color w:val="auto"/>
          <w:sz w:val="24"/>
          <w:szCs w:val="24"/>
        </w:rPr>
      </w:pPr>
      <w:r w:rsidRPr="001B62BC">
        <w:rPr>
          <w:rFonts w:ascii="Times New Roman" w:hAnsi="Times New Roman" w:cs="Times New Roman"/>
          <w:b/>
          <w:bCs/>
          <w:color w:val="auto"/>
          <w:sz w:val="24"/>
          <w:szCs w:val="24"/>
        </w:rPr>
        <w:t xml:space="preserve">Liquid </w:t>
      </w:r>
      <w:r w:rsidR="00CB5121">
        <w:rPr>
          <w:rFonts w:ascii="Times New Roman" w:hAnsi="Times New Roman" w:cs="Times New Roman"/>
          <w:b/>
          <w:bCs/>
          <w:color w:val="auto"/>
          <w:sz w:val="24"/>
          <w:szCs w:val="24"/>
        </w:rPr>
        <w:t>h</w:t>
      </w:r>
      <w:r w:rsidRPr="001B62BC">
        <w:rPr>
          <w:rFonts w:ascii="Times New Roman" w:hAnsi="Times New Roman" w:cs="Times New Roman"/>
          <w:b/>
          <w:bCs/>
          <w:color w:val="auto"/>
          <w:sz w:val="24"/>
          <w:szCs w:val="24"/>
        </w:rPr>
        <w:t xml:space="preserve">ot </w:t>
      </w:r>
      <w:r w:rsidR="00CB5121">
        <w:rPr>
          <w:rFonts w:ascii="Times New Roman" w:hAnsi="Times New Roman" w:cs="Times New Roman"/>
          <w:b/>
          <w:bCs/>
          <w:color w:val="auto"/>
          <w:sz w:val="24"/>
          <w:szCs w:val="24"/>
        </w:rPr>
        <w:t>w</w:t>
      </w:r>
      <w:r w:rsidRPr="001B62BC">
        <w:rPr>
          <w:rFonts w:ascii="Times New Roman" w:hAnsi="Times New Roman" w:cs="Times New Roman"/>
          <w:b/>
          <w:bCs/>
          <w:color w:val="auto"/>
          <w:sz w:val="24"/>
          <w:szCs w:val="24"/>
        </w:rPr>
        <w:t xml:space="preserve">ater (LHW) </w:t>
      </w:r>
      <w:r w:rsidR="00CB5121">
        <w:rPr>
          <w:rFonts w:ascii="Times New Roman" w:hAnsi="Times New Roman" w:cs="Times New Roman"/>
          <w:b/>
          <w:bCs/>
          <w:color w:val="auto"/>
          <w:sz w:val="24"/>
          <w:szCs w:val="24"/>
        </w:rPr>
        <w:t>a</w:t>
      </w:r>
      <w:r w:rsidRPr="001B62BC">
        <w:rPr>
          <w:rFonts w:ascii="Times New Roman" w:hAnsi="Times New Roman" w:cs="Times New Roman"/>
          <w:b/>
          <w:bCs/>
          <w:color w:val="auto"/>
          <w:sz w:val="24"/>
          <w:szCs w:val="24"/>
        </w:rPr>
        <w:t xml:space="preserve">ssisted </w:t>
      </w:r>
      <w:r w:rsidR="00CB5121">
        <w:rPr>
          <w:rFonts w:ascii="Times New Roman" w:hAnsi="Times New Roman" w:cs="Times New Roman"/>
          <w:b/>
          <w:bCs/>
          <w:color w:val="auto"/>
          <w:sz w:val="24"/>
          <w:szCs w:val="24"/>
        </w:rPr>
        <w:t>p</w:t>
      </w:r>
      <w:r w:rsidRPr="001B62BC">
        <w:rPr>
          <w:rFonts w:ascii="Times New Roman" w:hAnsi="Times New Roman" w:cs="Times New Roman"/>
          <w:b/>
          <w:bCs/>
          <w:color w:val="auto"/>
          <w:sz w:val="24"/>
          <w:szCs w:val="24"/>
        </w:rPr>
        <w:t>retreatment</w:t>
      </w:r>
    </w:p>
    <w:p w14:paraId="050B5E78" w14:textId="77777777" w:rsidR="001B62BC" w:rsidRPr="001B62BC" w:rsidRDefault="001B62BC" w:rsidP="001B62BC">
      <w:pPr>
        <w:rPr>
          <w:rFonts w:ascii="Times New Roman" w:hAnsi="Times New Roman" w:cs="Times New Roman"/>
          <w:sz w:val="24"/>
          <w:szCs w:val="24"/>
        </w:rPr>
      </w:pPr>
    </w:p>
    <w:p w14:paraId="73AFC5F6" w14:textId="6223D221" w:rsidR="001B62BC" w:rsidRPr="00FF729D" w:rsidRDefault="00662DCB" w:rsidP="00B91474">
      <w:pPr>
        <w:tabs>
          <w:tab w:val="left" w:pos="3675"/>
        </w:tabs>
        <w:spacing w:after="0" w:line="360" w:lineRule="auto"/>
        <w:jc w:val="both"/>
        <w:rPr>
          <w:rFonts w:ascii="Times New Roman" w:hAnsi="Times New Roman" w:cs="Times New Roman"/>
          <w:sz w:val="24"/>
          <w:szCs w:val="24"/>
        </w:rPr>
      </w:pPr>
      <w:r w:rsidRPr="00662DCB">
        <w:rPr>
          <w:rFonts w:ascii="Times New Roman" w:hAnsi="Times New Roman" w:cs="Times New Roman"/>
          <w:sz w:val="24"/>
          <w:szCs w:val="24"/>
        </w:rPr>
        <w:t>The volume of water used for liquid hot water (LHW) pretreatment process can be minimized through process modification such as incorporating chemicals into the procedure. Moreover, the adverse effects of only LHW pretreatment on xylose saccharification rate can be curbed by combinative methods. LHW assiste</w:t>
      </w:r>
      <w:r w:rsidR="00EA7895">
        <w:rPr>
          <w:rFonts w:ascii="Times New Roman" w:hAnsi="Times New Roman" w:cs="Times New Roman"/>
          <w:sz w:val="24"/>
          <w:szCs w:val="24"/>
        </w:rPr>
        <w:t>d acid</w:t>
      </w:r>
      <w:r w:rsidR="00FF729D">
        <w:rPr>
          <w:rFonts w:ascii="Times New Roman" w:hAnsi="Times New Roman" w:cs="Times New Roman"/>
          <w:sz w:val="24"/>
          <w:szCs w:val="24"/>
        </w:rPr>
        <w:t xml:space="preserve"> (LHWAC)</w:t>
      </w:r>
      <w:r w:rsidR="00EA7895">
        <w:rPr>
          <w:rFonts w:ascii="Times New Roman" w:hAnsi="Times New Roman" w:cs="Times New Roman"/>
          <w:sz w:val="24"/>
          <w:szCs w:val="24"/>
        </w:rPr>
        <w:t>,</w:t>
      </w:r>
      <w:r w:rsidR="00FF729D" w:rsidRPr="00FF729D">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 xml:space="preserve">d </w:t>
      </w:r>
      <w:r w:rsidRPr="00662DCB">
        <w:rPr>
          <w:rFonts w:ascii="Times New Roman" w:hAnsi="Times New Roman" w:cs="Times New Roman"/>
          <w:sz w:val="24"/>
          <w:szCs w:val="24"/>
        </w:rPr>
        <w:t>alkali</w:t>
      </w:r>
      <w:r w:rsidR="00FF729D">
        <w:rPr>
          <w:rFonts w:ascii="Times New Roman" w:hAnsi="Times New Roman" w:cs="Times New Roman"/>
          <w:sz w:val="24"/>
          <w:szCs w:val="24"/>
        </w:rPr>
        <w:t xml:space="preserve"> (LHWAK)</w:t>
      </w:r>
      <w:r w:rsidR="00EA7895">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d ionic liquid (LHW</w:t>
      </w:r>
      <w:r w:rsidR="00EA7895">
        <w:rPr>
          <w:rFonts w:ascii="Times New Roman" w:hAnsi="Times New Roman" w:cs="Times New Roman"/>
          <w:sz w:val="24"/>
          <w:szCs w:val="24"/>
        </w:rPr>
        <w:t>IL</w:t>
      </w:r>
      <w:r w:rsidR="00FF729D">
        <w:rPr>
          <w:rFonts w:ascii="Times New Roman" w:hAnsi="Times New Roman" w:cs="Times New Roman"/>
          <w:sz w:val="24"/>
          <w:szCs w:val="24"/>
        </w:rPr>
        <w:t>)</w:t>
      </w:r>
      <w:r w:rsidR="00EA7895">
        <w:rPr>
          <w:rFonts w:ascii="Times New Roman" w:hAnsi="Times New Roman" w:cs="Times New Roman"/>
          <w:sz w:val="24"/>
          <w:szCs w:val="24"/>
        </w:rPr>
        <w:t xml:space="preserve"> </w:t>
      </w:r>
      <w:r w:rsidRPr="00662DCB">
        <w:rPr>
          <w:rFonts w:ascii="Times New Roman" w:hAnsi="Times New Roman" w:cs="Times New Roman"/>
          <w:sz w:val="24"/>
          <w:szCs w:val="24"/>
        </w:rPr>
        <w:t>and</w:t>
      </w:r>
      <w:r w:rsidR="00FF729D">
        <w:rPr>
          <w:rFonts w:ascii="Times New Roman" w:hAnsi="Times New Roman" w:cs="Times New Roman"/>
          <w:sz w:val="24"/>
          <w:szCs w:val="24"/>
        </w:rPr>
        <w:t xml:space="preserve"> </w:t>
      </w:r>
      <w:r w:rsidR="00FF729D" w:rsidRPr="00662DCB">
        <w:rPr>
          <w:rFonts w:ascii="Times New Roman" w:hAnsi="Times New Roman" w:cs="Times New Roman"/>
          <w:sz w:val="24"/>
          <w:szCs w:val="24"/>
        </w:rPr>
        <w:t>LHW assiste</w:t>
      </w:r>
      <w:r w:rsidR="00FF729D">
        <w:rPr>
          <w:rFonts w:ascii="Times New Roman" w:hAnsi="Times New Roman" w:cs="Times New Roman"/>
          <w:sz w:val="24"/>
          <w:szCs w:val="24"/>
        </w:rPr>
        <w:t>d</w:t>
      </w:r>
      <w:r w:rsidRPr="00662DCB">
        <w:rPr>
          <w:rFonts w:ascii="Times New Roman" w:hAnsi="Times New Roman" w:cs="Times New Roman"/>
          <w:sz w:val="24"/>
          <w:szCs w:val="24"/>
        </w:rPr>
        <w:t xml:space="preserve"> </w:t>
      </w:r>
      <w:r w:rsidR="00EA7895">
        <w:rPr>
          <w:rFonts w:ascii="Times New Roman" w:hAnsi="Times New Roman" w:cs="Times New Roman"/>
          <w:sz w:val="24"/>
          <w:szCs w:val="24"/>
        </w:rPr>
        <w:t xml:space="preserve">DES </w:t>
      </w:r>
      <w:r w:rsidR="00FF729D">
        <w:rPr>
          <w:rFonts w:ascii="Times New Roman" w:hAnsi="Times New Roman" w:cs="Times New Roman"/>
          <w:sz w:val="24"/>
          <w:szCs w:val="24"/>
        </w:rPr>
        <w:t xml:space="preserve">(LHWDES) </w:t>
      </w:r>
      <w:r w:rsidR="00EA7895">
        <w:rPr>
          <w:rFonts w:ascii="Times New Roman" w:hAnsi="Times New Roman" w:cs="Times New Roman"/>
          <w:sz w:val="24"/>
          <w:szCs w:val="24"/>
        </w:rPr>
        <w:t>are</w:t>
      </w:r>
      <w:r w:rsidRPr="00662DCB">
        <w:rPr>
          <w:rFonts w:ascii="Times New Roman" w:hAnsi="Times New Roman" w:cs="Times New Roman"/>
          <w:sz w:val="24"/>
          <w:szCs w:val="24"/>
        </w:rPr>
        <w:t xml:space="preserve"> discussed below.</w:t>
      </w:r>
      <w:r w:rsidR="00EA7895">
        <w:rPr>
          <w:rFonts w:ascii="Times New Roman" w:hAnsi="Times New Roman" w:cs="Times New Roman"/>
          <w:sz w:val="24"/>
          <w:szCs w:val="24"/>
        </w:rPr>
        <w:t xml:space="preserve"> The section covers combinative LHW pretreatment for LB such as corn stover, rice straw,</w:t>
      </w:r>
      <w:r w:rsidR="00376222">
        <w:rPr>
          <w:rFonts w:ascii="Times New Roman" w:hAnsi="Times New Roman" w:cs="Times New Roman"/>
          <w:sz w:val="24"/>
          <w:szCs w:val="24"/>
        </w:rPr>
        <w:t xml:space="preserve"> wood chips,</w:t>
      </w:r>
      <w:r w:rsidR="00376222" w:rsidRPr="00376222">
        <w:rPr>
          <w:rStyle w:val="Heading2Char"/>
        </w:rPr>
        <w:t xml:space="preserve"> </w:t>
      </w:r>
      <w:proofErr w:type="spellStart"/>
      <w:r w:rsidR="00376222" w:rsidRPr="00FF729D">
        <w:rPr>
          <w:rStyle w:val="Emphasis"/>
          <w:rFonts w:ascii="Times New Roman" w:hAnsi="Times New Roman" w:cs="Times New Roman"/>
          <w:sz w:val="24"/>
          <w:szCs w:val="24"/>
        </w:rPr>
        <w:t>Dendrocalamus</w:t>
      </w:r>
      <w:proofErr w:type="spellEnd"/>
      <w:r w:rsidR="00376222" w:rsidRPr="00FF729D">
        <w:rPr>
          <w:rStyle w:val="Emphasis"/>
          <w:rFonts w:ascii="Times New Roman" w:hAnsi="Times New Roman" w:cs="Times New Roman"/>
          <w:sz w:val="24"/>
          <w:szCs w:val="24"/>
        </w:rPr>
        <w:t xml:space="preserve"> </w:t>
      </w:r>
      <w:proofErr w:type="spellStart"/>
      <w:r w:rsidR="00376222" w:rsidRPr="00FF729D">
        <w:rPr>
          <w:rStyle w:val="Emphasis"/>
          <w:rFonts w:ascii="Times New Roman" w:hAnsi="Times New Roman" w:cs="Times New Roman"/>
          <w:sz w:val="24"/>
          <w:szCs w:val="24"/>
        </w:rPr>
        <w:t>giganteus</w:t>
      </w:r>
      <w:proofErr w:type="spellEnd"/>
      <w:r w:rsidR="00376222" w:rsidRPr="00FF729D">
        <w:rPr>
          <w:rStyle w:val="Emphasis"/>
          <w:rFonts w:ascii="Times New Roman" w:hAnsi="Times New Roman" w:cs="Times New Roman"/>
          <w:sz w:val="24"/>
          <w:szCs w:val="24"/>
        </w:rPr>
        <w:t xml:space="preserve">, </w:t>
      </w:r>
      <w:r w:rsidR="00376222" w:rsidRPr="00FF729D">
        <w:rPr>
          <w:rFonts w:ascii="Times New Roman" w:hAnsi="Times New Roman" w:cs="Times New Roman"/>
          <w:sz w:val="24"/>
          <w:szCs w:val="24"/>
        </w:rPr>
        <w:t xml:space="preserve">sugarcane bagasse, bamboo, poplar and </w:t>
      </w:r>
      <w:proofErr w:type="spellStart"/>
      <w:r w:rsidR="00376222" w:rsidRPr="00FF729D">
        <w:rPr>
          <w:rFonts w:ascii="Times New Roman" w:hAnsi="Times New Roman" w:cs="Times New Roman"/>
          <w:sz w:val="24"/>
          <w:szCs w:val="24"/>
        </w:rPr>
        <w:t>napier</w:t>
      </w:r>
      <w:proofErr w:type="spellEnd"/>
      <w:r w:rsidR="00376222" w:rsidRPr="00FF729D">
        <w:rPr>
          <w:rFonts w:ascii="Times New Roman" w:hAnsi="Times New Roman" w:cs="Times New Roman"/>
          <w:sz w:val="24"/>
          <w:szCs w:val="24"/>
        </w:rPr>
        <w:t xml:space="preserve"> grass.</w:t>
      </w:r>
    </w:p>
    <w:p w14:paraId="12E53757" w14:textId="77777777" w:rsidR="00C95770" w:rsidRPr="00FF729D" w:rsidRDefault="00C95770" w:rsidP="00B91474">
      <w:pPr>
        <w:tabs>
          <w:tab w:val="left" w:pos="3675"/>
        </w:tabs>
        <w:spacing w:after="0" w:line="360" w:lineRule="auto"/>
        <w:jc w:val="both"/>
        <w:rPr>
          <w:rFonts w:ascii="Times New Roman" w:hAnsi="Times New Roman" w:cs="Times New Roman"/>
          <w:b/>
          <w:iCs/>
          <w:sz w:val="24"/>
          <w:szCs w:val="24"/>
        </w:rPr>
      </w:pPr>
    </w:p>
    <w:p w14:paraId="3661B790" w14:textId="78FD336F" w:rsidR="00C95770" w:rsidRPr="005F5895" w:rsidRDefault="00EA7895" w:rsidP="00B91474">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A</w:t>
      </w:r>
      <w:r w:rsidRPr="005F5895">
        <w:rPr>
          <w:rFonts w:ascii="Times New Roman" w:hAnsi="Times New Roman" w:cs="Times New Roman"/>
          <w:b/>
          <w:i/>
          <w:sz w:val="24"/>
          <w:szCs w:val="24"/>
        </w:rPr>
        <w:t>cid</w:t>
      </w:r>
      <w:r w:rsidR="007E70B3">
        <w:rPr>
          <w:rFonts w:ascii="Times New Roman" w:hAnsi="Times New Roman" w:cs="Times New Roman"/>
          <w:b/>
          <w:i/>
          <w:sz w:val="24"/>
          <w:szCs w:val="24"/>
        </w:rPr>
        <w:t xml:space="preserve"> catalyzed LHW assisted pretreatment</w:t>
      </w:r>
      <w:r w:rsidRPr="005F5895">
        <w:rPr>
          <w:rFonts w:ascii="Times New Roman" w:hAnsi="Times New Roman" w:cs="Times New Roman"/>
          <w:b/>
          <w:i/>
          <w:sz w:val="24"/>
          <w:szCs w:val="24"/>
        </w:rPr>
        <w:t xml:space="preserve"> </w:t>
      </w:r>
    </w:p>
    <w:p w14:paraId="19B91565" w14:textId="130C4E8E" w:rsidR="00662DCB" w:rsidRPr="005F5895" w:rsidRDefault="00B51552" w:rsidP="00B9147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In acid-catalyzed LHW pretreatment of corn stover for bioethanol production, the optimal pretreatment conditions of </w:t>
      </w:r>
      <w:r w:rsidR="00662DCB">
        <w:rPr>
          <w:rFonts w:ascii="Times New Roman" w:hAnsi="Times New Roman" w:cs="Times New Roman"/>
          <w:sz w:val="24"/>
          <w:szCs w:val="24"/>
        </w:rPr>
        <w:t xml:space="preserve">a </w:t>
      </w:r>
      <w:r w:rsidRPr="005F5895">
        <w:rPr>
          <w:rFonts w:ascii="Times New Roman" w:hAnsi="Times New Roman" w:cs="Times New Roman"/>
          <w:sz w:val="24"/>
          <w:szCs w:val="24"/>
        </w:rPr>
        <w:t>29.5 min treatment period, 162.4 °C, and 0.45% v/v sulfuric acid was determined by response surface methodology (RSM). Under the above conditions, the enzymatic hydrolysis of the cellulose-rich portion gave an optimum glucose yield of 91.05%. Simultaneous saccharification and fermentation (SSF) of the solid fraction converted to ethanol yielded a maximum of 0.47g/g ethanol, an equivalent of the theoretical ethanol yield of 93.91%. The structural and morphological analysis revealed a gain in the amount of crystallinity index</w:t>
      </w:r>
      <w:r w:rsidR="00662DCB">
        <w:rPr>
          <w:rFonts w:ascii="Times New Roman" w:hAnsi="Times New Roman" w:cs="Times New Roman"/>
          <w:sz w:val="24"/>
          <w:szCs w:val="24"/>
        </w:rPr>
        <w:t>;</w:t>
      </w:r>
      <w:r w:rsidRPr="005F5895">
        <w:rPr>
          <w:rFonts w:ascii="Times New Roman" w:hAnsi="Times New Roman" w:cs="Times New Roman"/>
          <w:sz w:val="24"/>
          <w:szCs w:val="24"/>
        </w:rPr>
        <w:t xml:space="preserve"> hence </w:t>
      </w:r>
      <w:r w:rsidRPr="005F5895">
        <w:rPr>
          <w:rFonts w:ascii="Times New Roman" w:hAnsi="Times New Roman" w:cs="Times New Roman"/>
          <w:sz w:val="24"/>
          <w:szCs w:val="24"/>
        </w:rPr>
        <w:lastRenderedPageBreak/>
        <w:t xml:space="preserve">there was disruption on the microstructure of the pretreated sample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fb6b93-0a84-4c02-acc5-a5bae03bd29f","http://www.mendeley.com/documents/?uuid=8bdb6b0c-e5cb-4a6a-84e3-42f181f3c5e4"]}],"mendeley":{"formattedCitation":"(Suriyachai et al., 2020)","plainTextFormattedCitation":"(Suriyachai et al., 2020)","previouslyFormattedCitation":"[5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uriyacha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Carbonic acid was incorporated into the LHW pretreatment method to treat corn stover at a temperatures range of 180 to 220 </w:t>
      </w:r>
      <w:proofErr w:type="spellStart"/>
      <w:r w:rsidRPr="005F5895">
        <w:rPr>
          <w:rFonts w:ascii="Times New Roman" w:hAnsi="Times New Roman" w:cs="Times New Roman"/>
          <w:sz w:val="24"/>
          <w:szCs w:val="24"/>
          <w:vertAlign w:val="superscript"/>
        </w:rPr>
        <w:t>o</w:t>
      </w:r>
      <w:r w:rsidRPr="005F5895">
        <w:rPr>
          <w:rFonts w:ascii="Times New Roman" w:hAnsi="Times New Roman" w:cs="Times New Roman"/>
          <w:sz w:val="24"/>
          <w:szCs w:val="24"/>
        </w:rPr>
        <w:t>C</w:t>
      </w:r>
      <w:proofErr w:type="spellEnd"/>
      <w:r w:rsidRPr="005F5895">
        <w:rPr>
          <w:rFonts w:ascii="Times New Roman" w:hAnsi="Times New Roman" w:cs="Times New Roman"/>
          <w:sz w:val="24"/>
          <w:szCs w:val="24"/>
        </w:rPr>
        <w:t xml:space="preserve">, </w:t>
      </w:r>
      <w:r w:rsidR="00662DCB">
        <w:rPr>
          <w:rFonts w:ascii="Times New Roman" w:hAnsi="Times New Roman" w:cs="Times New Roman"/>
          <w:sz w:val="24"/>
          <w:szCs w:val="24"/>
        </w:rPr>
        <w:t xml:space="preserve">a </w:t>
      </w:r>
      <w:r w:rsidRPr="005F5895">
        <w:rPr>
          <w:rFonts w:ascii="Times New Roman" w:hAnsi="Times New Roman" w:cs="Times New Roman"/>
          <w:sz w:val="24"/>
          <w:szCs w:val="24"/>
        </w:rPr>
        <w:t>reaction time between 2 and 32 minutes, and</w:t>
      </w:r>
      <w:r w:rsidR="00662DCB">
        <w:rPr>
          <w:rFonts w:ascii="Times New Roman" w:hAnsi="Times New Roman" w:cs="Times New Roman"/>
          <w:sz w:val="24"/>
          <w:szCs w:val="24"/>
        </w:rPr>
        <w:t xml:space="preserve"> a</w:t>
      </w:r>
      <w:r w:rsidRPr="005F5895">
        <w:rPr>
          <w:rFonts w:ascii="Times New Roman" w:hAnsi="Times New Roman" w:cs="Times New Roman"/>
          <w:sz w:val="24"/>
          <w:szCs w:val="24"/>
        </w:rPr>
        <w:t xml:space="preserve"> carbon dioxide pressure of 0 or 800 </w:t>
      </w:r>
      <w:proofErr w:type="spellStart"/>
      <w:r w:rsidRPr="005F5895">
        <w:rPr>
          <w:rFonts w:ascii="Times New Roman" w:hAnsi="Times New Roman" w:cs="Times New Roman"/>
          <w:sz w:val="24"/>
          <w:szCs w:val="24"/>
        </w:rPr>
        <w:t>psig</w:t>
      </w:r>
      <w:proofErr w:type="spellEnd"/>
      <w:r w:rsidRPr="005F5895">
        <w:rPr>
          <w:rFonts w:ascii="Times New Roman" w:hAnsi="Times New Roman" w:cs="Times New Roman"/>
          <w:sz w:val="24"/>
          <w:szCs w:val="24"/>
        </w:rPr>
        <w:t xml:space="preserve">. It was discovered that the presence of carbonic acid significantly increased the concentrations of furan and xylose compounds in the liquid hydrolysate.  Carbonic acid increased the intensity of the pretreatment conditions, but this gave rise to a hydrolysate with a higher pH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1","issue":"3","issued":{"date-parts":[["2004"]]},"page":"217-226","title":"Carbonic acid enhancement of hydrolysis in aqueous pretreatment of corn stover","type":"article-journal","volume":"93"},"uris":["http://www.mendeley.com/documents/?uuid=7bdec735-01ac-4e59-b728-0470e2afdb95","http://www.mendeley.com/documents/?uuid=f5b2a05f-940e-4006-ae38-78d8cd010eac"]}],"mendeley":{"formattedCitation":"(Van Walsum &amp; Shi, 2004)","plainTextFormattedCitation":"(Van Walsum &amp; Shi, 2004)","previouslyFormattedCitation":"[59]"},"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Van Walsum &amp; Shi, 2004)</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xml:space="preserve">.  Accumulation of organic acids was seen to be reduced by the higher severity pretreatment conditions. This is in contrast with the high severity effect on microwave–assisted </w:t>
      </w:r>
      <w:proofErr w:type="spellStart"/>
      <w:r w:rsidRPr="005F5895">
        <w:rPr>
          <w:rFonts w:ascii="Times New Roman" w:hAnsi="Times New Roman" w:cs="Times New Roman"/>
          <w:sz w:val="24"/>
          <w:szCs w:val="24"/>
        </w:rPr>
        <w:t>organosolv</w:t>
      </w:r>
      <w:proofErr w:type="spellEnd"/>
      <w:r w:rsidRPr="005F5895">
        <w:rPr>
          <w:rFonts w:ascii="Times New Roman" w:hAnsi="Times New Roman" w:cs="Times New Roman"/>
          <w:sz w:val="24"/>
          <w:szCs w:val="24"/>
        </w:rPr>
        <w:t xml:space="preserve"> pretreatment, where higher severity caused an increase in the accumulation of inhibitors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16/j.biortech.2018.12.078","ISSN":"18732976","PMID":"30623872","abstract":"A mixture of sawmill feedstocks comprising four softwood species (fir, spruce, Scots pine, and Douglas fir) was subjected to a microwave-assisted Organosolv pretreatment. The influence of H2SO4 as a catalyst, ethanol-water ratio as the solvent, and temperature on wood fractionation, cellulose yield and purity, lignin recovery, and inhibitor formation were investigated. Minute addition of H2SO4 (0.25% w/w) was found to enhance lignin extraction and hemicellulose hydrolysis, thus providing cellulose yield and purity above 68% ± 2% and 61% ± 3%, respectively. The increase in H2SO4 up to 1% and temperature up to 190 °C, impaired cellulose yields a result of intense hydrolysis, thus degrading cellulose and hemicellulose. Conversely, the increase in ethanol-water ratio enhanced delignification without cellulose degradation. Similarly, inhibitor formation increased with pretreatment severity (H2SO4 content and temperature), but was mitigated by higher ethanol-water ratio. Finally, under best conditions (60:40 ethanol-water, 175 °C, 0.25% H2SO4), cellulose yield and purity reached 82% ± 3% and 71% ± 3%, respectively.","author":[{"dropping-particle":"","family":"Alio","given":"Maarouf Abdou","non-dropping-particle":"","parse-names":false,"suffix":""},{"dropping-particle":"","family":"Tugui","given":"Oana Cristina","non-dropping-particle":"","parse-names":false,"suffix":""},{"dropping-particle":"","family":"Vial","given":"Christophe","non-dropping-particle":"","parse-names":false,"suffix":""},{"dropping-particle":"","family":"Pons","given":"Agnès","non-dropping-particle":"","parse-names":false,"suffix":""}],"container-title":"Bioresource Technology","id":"ITEM-1","issue":"November 2018","issued":{"date-parts":[["2019"]]},"page":"170-176","publisher":"Elsevier","title":"Microwave-assisted Organosolv pretreatment of a sawmill mixed feedstock for bioethanol production in a wood biorefinery","type":"article-journal","volume":"276"},"uris":["http://www.mendeley.com/documents/?uuid=92dcb26e-257d-42fc-87fa-b9eac373a439","http://www.mendeley.com/documents/?uuid=e9384a89-3005-418b-b3c5-4a3fb45d4a5c"]}],"mendeley":{"formattedCitation":"(Alio et al., 2019)","plainTextFormattedCitation":"(Alio et al., 2019)","previouslyFormattedCitation":"[60]"},"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Alio et al., 2019)</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w:t>
      </w:r>
    </w:p>
    <w:p w14:paraId="36426D3B" w14:textId="1A124410" w:rsidR="006D1F71" w:rsidRPr="005F5895" w:rsidRDefault="00B51552" w:rsidP="00B9147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LHW and </w:t>
      </w:r>
      <w:proofErr w:type="spellStart"/>
      <w:r w:rsidRPr="005F5895">
        <w:rPr>
          <w:rFonts w:ascii="Times New Roman" w:hAnsi="Times New Roman" w:cs="Times New Roman"/>
          <w:sz w:val="24"/>
          <w:szCs w:val="24"/>
        </w:rPr>
        <w:t>phosphotungstic</w:t>
      </w:r>
      <w:proofErr w:type="spellEnd"/>
      <w:r w:rsidRPr="005F5895">
        <w:rPr>
          <w:rFonts w:ascii="Times New Roman" w:hAnsi="Times New Roman" w:cs="Times New Roman"/>
          <w:sz w:val="24"/>
          <w:szCs w:val="24"/>
        </w:rPr>
        <w:t xml:space="preserve"> acid (PTA) combined to pretreat rice straw in a two-step method significantly enhanced the saccharification efficiency of the biomass. The approach improved cellulose hydrolysis efficiency by 201.85% and glucose recovery by 164.25%. Remarkably, glucose comprised 96.8% of the total reducing sugar in the final enzymatic hydrolysate. The two-step process method involved initial treatment with LHW at 180°C for 90 minutes, followed by treatment with 20 mM PTA at 130°C for 60 minutes. Efficient removal of hemicellulose (89.24%) and lignin (21.33%) from the lignocellulosic substrate was recorded. It was also discovered that the PTA catalyst demonstrated excellent recyclability, with approximately 70.8-73.2% recovery after each use. Even after five cycles, the catalytic activity of the PTA catalyst remained unchanged. Hence, the innovative LHW-PTA pretreatment method shows great promise for improving biomass saccharification efficiency in cellulosic ethanol production</w:t>
      </w:r>
      <w:r w:rsidR="00824FBF">
        <w:rPr>
          <w:rFonts w:ascii="Times New Roman" w:hAnsi="Times New Roman" w:cs="Times New Roman"/>
          <w:sz w:val="24"/>
          <w:szCs w:val="24"/>
        </w:rPr>
        <w:t xml:space="preserve"> </w:t>
      </w:r>
      <w:r w:rsidR="00824FBF">
        <w:rPr>
          <w:rFonts w:ascii="Times New Roman" w:hAnsi="Times New Roman" w:cs="Times New Roman"/>
          <w:sz w:val="24"/>
          <w:szCs w:val="24"/>
        </w:rPr>
        <w:fldChar w:fldCharType="begin" w:fldLock="1"/>
      </w:r>
      <w:r w:rsidR="00E2411F">
        <w:rPr>
          <w:rFonts w:ascii="Times New Roman" w:hAnsi="Times New Roman" w:cs="Times New Roman"/>
          <w:sz w:val="24"/>
          <w:szCs w:val="24"/>
        </w:rPr>
        <w:instrText>ADDIN CSL_CITATION {"citationItems":[{"id":"ITEM-1","itemData":{"DOI":". https://doi.org/10.3390/en15103636","author":[{"dropping-particle":"","family":"Zhang","given":"Shengming","non-dropping-particle":"","parse-names":false,"suffix":""},{"dropping-particle":"","family":"Mei","given":"Tiehan","non-dropping-particle":"","parse-names":false,"suffix":""},{"dropping-particle":"","family":"Zhu","given":"Chonghao","non-dropping-particle":"","parse-names":false,"suffix":""},{"dropping-particle":"","family":"Shang","given":"Huimin","non-dropping-particle":"","parse-names":false,"suffix":""},{"dropping-particle":"","family":"Gao","given":"Shushan","non-dropping-particle":"","parse-names":false,"suffix":""},{"dropping-particle":"","family":"Qin","given":"Liyuan","non-dropping-particle":"","parse-names":false,"suffix":""},{"dropping-particle":"","family":"Chen","given":"Haitao","non-dropping-particle":"","parse-names":false,"suffix":""}],"container-title":"Energies","id":"ITEM-1","issue":"3636","issued":{"date-parts":[["2022"]]},"title":"A Combination Method of Liquid Hot Water and Phosphotungstic Acid Pretreatment for Improving the the Enzymatic Saccharification Efficiency of Rice Straw","type":"article-journal","volume":"15"},"uris":["http://www.mendeley.com/documents/?uuid=f5c52ba9-f5aa-459d-89be-699693b99188"]}],"mendeley":{"formattedCitation":"(S. Zhang et al., 2022)","manualFormatting":"(Zhang et al., 2022)","plainTextFormattedCitation":"(S. Zhang et al., 2022)","previouslyFormattedCitation":"[61]"},"properties":{"noteIndex":0},"schema":"https://github.com/citation-style-language/schema/raw/master/csl-citation.json"}</w:instrText>
      </w:r>
      <w:r w:rsidR="00824FBF">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Zhang et al., 2022)</w:t>
      </w:r>
      <w:r w:rsidR="00824FBF">
        <w:rPr>
          <w:rFonts w:ascii="Times New Roman" w:hAnsi="Times New Roman" w:cs="Times New Roman"/>
          <w:sz w:val="24"/>
          <w:szCs w:val="24"/>
        </w:rPr>
        <w:fldChar w:fldCharType="end"/>
      </w:r>
      <w:r w:rsidRPr="005F5895">
        <w:rPr>
          <w:rFonts w:ascii="Times New Roman" w:hAnsi="Times New Roman" w:cs="Times New Roman"/>
          <w:sz w:val="24"/>
          <w:szCs w:val="24"/>
        </w:rPr>
        <w:t>.</w:t>
      </w:r>
      <w:r w:rsidR="00824FBF">
        <w:rPr>
          <w:rFonts w:ascii="Times New Roman" w:hAnsi="Times New Roman" w:cs="Times New Roman"/>
          <w:sz w:val="24"/>
          <w:szCs w:val="24"/>
        </w:rPr>
        <w:t xml:space="preserve"> </w:t>
      </w:r>
      <w:r w:rsidRPr="005F5895">
        <w:rPr>
          <w:rFonts w:ascii="Times New Roman" w:hAnsi="Times New Roman" w:cs="Times New Roman"/>
          <w:sz w:val="24"/>
          <w:szCs w:val="24"/>
        </w:rPr>
        <w:t xml:space="preserve">The efficacy of acid-catalyzed liquid hot water (LHW) pretreatment on corn stover (CS) to enhance its conversion to ethanol was employed by </w:t>
      </w:r>
      <w:r w:rsidRPr="005F5895">
        <w:rPr>
          <w:rFonts w:ascii="Times New Roman" w:hAnsi="Times New Roman" w:cs="Times New Roman"/>
          <w:sz w:val="24"/>
          <w:szCs w:val="24"/>
        </w:rPr>
        <w:fldChar w:fldCharType="begin" w:fldLock="1"/>
      </w:r>
      <w:r w:rsidR="00EC7F7A">
        <w:rPr>
          <w:rFonts w:ascii="Times New Roman" w:hAnsi="Times New Roman" w:cs="Times New Roman"/>
          <w:sz w:val="24"/>
          <w:szCs w:val="24"/>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8bfb6b93-0a84-4c02-acc5-a5bae03bd29f"]}],"mendeley":{"formattedCitation":"(Suriyachai et al., 2020)","plainTextFormattedCitation":"(Suriyachai et al., 2020)","previouslyFormattedCitation":"[58]"},"properties":{"noteIndex":0},"schema":"https://github.com/citation-style-language/schema/raw/master/csl-citation.json"}</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Suriyachai et al., 2020)</w:t>
      </w:r>
      <w:r w:rsidRPr="005F5895">
        <w:rPr>
          <w:rFonts w:ascii="Times New Roman" w:hAnsi="Times New Roman" w:cs="Times New Roman"/>
          <w:sz w:val="24"/>
          <w:szCs w:val="24"/>
        </w:rPr>
        <w:fldChar w:fldCharType="end"/>
      </w:r>
      <w:r w:rsidRPr="005F5895">
        <w:rPr>
          <w:rFonts w:ascii="Times New Roman" w:hAnsi="Times New Roman" w:cs="Times New Roman"/>
          <w:sz w:val="24"/>
          <w:szCs w:val="24"/>
        </w:rPr>
        <w:t>. Response surface methodology was used in evaluating the impact of reaction temperature, acid concentration, and residence time on the glucose yield. The results revealed that the optimal pretreatment conditions were 162.4 °C for 29.5 minutes with a sulfuric acid concentration of 0.45% v/v. Under these conditions, the maximum glucose yield achieved from enzymatic hydrolysis of the cellulose-enriched fraction was 91.05%.</w:t>
      </w:r>
    </w:p>
    <w:p w14:paraId="153A07A5" w14:textId="0A7E48A1" w:rsidR="00C95770" w:rsidRPr="005F5895" w:rsidRDefault="006D1F71" w:rsidP="00B91474">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A</w:t>
      </w:r>
      <w:r w:rsidRPr="005F5895">
        <w:rPr>
          <w:rFonts w:ascii="Times New Roman" w:hAnsi="Times New Roman" w:cs="Times New Roman"/>
          <w:b/>
          <w:i/>
          <w:sz w:val="24"/>
          <w:szCs w:val="24"/>
        </w:rPr>
        <w:t>lkaline</w:t>
      </w:r>
      <w:r w:rsidR="007E70B3">
        <w:rPr>
          <w:rFonts w:ascii="Times New Roman" w:hAnsi="Times New Roman" w:cs="Times New Roman"/>
          <w:b/>
          <w:i/>
          <w:sz w:val="24"/>
          <w:szCs w:val="24"/>
        </w:rPr>
        <w:t xml:space="preserve"> catalyzed LHW assisted pretreatment</w:t>
      </w:r>
    </w:p>
    <w:p w14:paraId="0514AD25" w14:textId="6FB463D6" w:rsidR="00B93508" w:rsidRPr="00C814E1" w:rsidRDefault="00CC7E65" w:rsidP="00B91474">
      <w:pPr>
        <w:pStyle w:val="NormalWeb"/>
        <w:spacing w:line="360" w:lineRule="auto"/>
        <w:jc w:val="both"/>
      </w:pPr>
      <w:r w:rsidRPr="00CC7E65">
        <w:lastRenderedPageBreak/>
        <w:t xml:space="preserve">The combined pretreatment for sugarcane bagasse in the presence of LHW and ammonia resulted in </w:t>
      </w:r>
      <w:r w:rsidR="00216305" w:rsidRPr="00CC7E65">
        <w:t>better</w:t>
      </w:r>
      <w:r w:rsidRPr="00CC7E65">
        <w:t xml:space="preserve"> enzymatic digestibility of glucan and </w:t>
      </w:r>
      <w:proofErr w:type="spellStart"/>
      <w:r w:rsidRPr="00CC7E65">
        <w:t>xylan</w:t>
      </w:r>
      <w:proofErr w:type="spellEnd"/>
      <w:r w:rsidRPr="00CC7E65">
        <w:t xml:space="preserve"> owing to high hemicellulose and lignin removal. At a reaction temperature of 180°C, there was low lignin removal and enzymatic digestibility, which was </w:t>
      </w:r>
      <w:r w:rsidR="00216305" w:rsidRPr="00CC7E65">
        <w:t>credited</w:t>
      </w:r>
      <w:r w:rsidRPr="00CC7E65">
        <w:t xml:space="preserve"> to the laying down of lignin deposits on the surface of the solid residue. The high temperature led to the repolymerization of solubilized lignin, causing the pseudo-lignin to become resistant to extraction by alkali; 75.5% of hemicellulose sugar and 87% of glucose were recovered following the combinative pretreatment and the post-washing </w:t>
      </w:r>
      <w:r w:rsidRPr="00CC7E65">
        <w:fldChar w:fldCharType="begin" w:fldLock="1"/>
      </w:r>
      <w:r w:rsidR="00EC7F7A">
        <w:instrText>ADDIN CSL_CITATION {"citationItems":[{"id":"ITEM-1","itemData":{"DOI":"10.1016/j.biortech.2013.06.078","ISSN":"18732976","abstract":"Low water consumption operation (LWCO) can reduce the usage of water and energy input for the liquid hot water (LHW) pretreatment of sugarcane bagasse (SB) but causes great negative effects on the saccharification rate of xylose and enzymatic digestibility (ED) of cellulose. Therefore, a combined pretreatment with LHW and aqueous ammonia (LHWAA) was developed. ED of glucan and xylan is enhanced greatly resulted from the removal of hemicellulose and lignin after the LHWAA pretreatment. However, the intriguing results of low lignin removal and ED value were observed at the high reaction temperature of 180. °C for the second step pretreatment of AA. It was proposed that lignin or pseudo-lignin droplet redeposited on the surface of residual solids might play a crucial role in determining the ED, so it is indispensable to make the enzyme access to the cellulose by the step of post-treatment with ultrasonic washing or hot washing. Coupled with the process of post-treatment and enzymatic hydrolysis, a high hemicellulose derived sugars recovery of 75.5% and glucose recovery of 87% was obtained for LHWAA pretreatment. © 2013 Elsevier Ltd.","author":[{"dropping-particle":"","family":"Yu","given":"Qiang","non-dropping-particle":"","parse-names":false,"suffix":""},{"dropping-particle":"","family":"Zhuang","given":"Xinshu","non-dropping-particle":"","parse-names":false,"suffix":""},{"dropping-particle":"","family":"Yuan","given":"Zhenhong","non-dropping-particle":"","parse-names":false,"suffix":""},{"dropping-particle":"","family":"Qi","given":"Wei","non-dropping-particle":"","parse-names":false,"suffix":""},{"dropping-particle":"","family":"Wang","given":"Wen","non-dropping-particle":"","parse-names":false,"suffix":""},{"dropping-particle":"","family":"Wang","given":"Qiong","non-dropping-particle":"","parse-names":false,"suffix":""},{"dropping-particle":"","family":"Tan","given":"Xuesong","non-dropping-particle":"","parse-names":false,"suffix":""}],"container-title":"Bioresource Technology","id":"ITEM-1","issued":{"date-parts":[["2013"]]},"page":"210-215","publisher":"Elsevier Ltd","title":"Pretreatment of sugarcane bagasse with liquid hot water and aqueous ammonia","type":"article-journal","volume":"144"},"uris":["http://www.mendeley.com/documents/?uuid=355ec953-b951-44f5-a8fe-3095a0743885","http://www.mendeley.com/documents/?uuid=40e5f6a3-3699-41d9-9a93-30bc7da7b2c9"]}],"mendeley":{"formattedCitation":"(Yu et al., 2013)","plainTextFormattedCitation":"(Yu et al., 2013)","previouslyFormattedCitation":"[67]"},"properties":{"noteIndex":0},"schema":"https://github.com/citation-style-language/schema/raw/master/csl-citation.json"}</w:instrText>
      </w:r>
      <w:r w:rsidRPr="00CC7E65">
        <w:fldChar w:fldCharType="separate"/>
      </w:r>
      <w:r w:rsidR="00EC7F7A" w:rsidRPr="00EC7F7A">
        <w:rPr>
          <w:noProof/>
        </w:rPr>
        <w:t>(Yu et al., 2013)</w:t>
      </w:r>
      <w:r w:rsidRPr="00CC7E65">
        <w:fldChar w:fldCharType="end"/>
      </w:r>
      <w:r w:rsidRPr="005F5895">
        <w:t>. In essence, a temperature below the reaction temperature could possibly remove the need for post-washing.</w:t>
      </w:r>
      <w:r w:rsidRPr="005F5895">
        <w:rPr>
          <w:b/>
          <w:i/>
        </w:rPr>
        <w:t xml:space="preserve"> </w:t>
      </w:r>
      <w:r w:rsidRPr="005F5895">
        <w:t>Sugarcane bagasse was also subjected to a two-step pretreatment</w:t>
      </w:r>
      <w:r>
        <w:t>:</w:t>
      </w:r>
      <w:r w:rsidRPr="005F5895">
        <w:t xml:space="preserve"> LHW and alkaline sulfonation pretreatment </w:t>
      </w:r>
      <w:r w:rsidRPr="005F5895">
        <w:fldChar w:fldCharType="begin" w:fldLock="1"/>
      </w:r>
      <w:r w:rsidR="00EC7F7A">
        <w:instrText>ADDIN CSL_CITATION {"citationItems":[{"id":"ITEM-1","itemData":{"DOI":"10.1016/J.INDCROP.2023.116849","ISSN":"0926-6690","abstract":"Sugarcane bagasse (SCB) is a widely available biomass feedstock currently used for ethanol production in various parts of the world. Here, we carried out a combined liquid hot water and neutral/alkaline sulfonation pretreatments of SCB at relatively low temperatures to maximize enzymatic hydrolysis yields. To describe multi-step pretreatments severities, analytical equations for modified combind severity factors (CSF´m) were introduced. Although the chemical composition of SCB after the liquid hot water pretreatment alone has not been significantly changed under tested conditions, this pretreatment led to an increase in the efficiency of its enzymatic hydrolysis. Furthermore, a combination of liquid hot water pretreatment (at 120 °C for 1 h) and sulfonation of SCB (at 120 °C for 2 h) resulted in excellent enzymatic hydrolysis yields. After alkaline sulfonation, glucose yields reached 99.6 ± 0.21% for autoclaved and alkaline sulfonated bagasse (AASB) and 97.47 ± 0.75% for boiled and alkaline sulfonated bagasse (BASB), whereas xylose yields were 86.9 ± 1.9% and 88.0 ± 1.8% for AASB and BASB, respectively. High enzymatic hydrolysis yields are in line with elevated CSF´m of the latter pretreatments. X-ray diffraction, confocal laser scanning microscopy, and solid-state 13C NMR spectroscopy analyses showed that the structural desorganization of bagasse after liquid hot water pretreatment associated to chemical modifications of lignin and its massive removal promoted by alkaline sulfonation led to efficient separation of carbohydrates and lignin, revealing underlying structural reasons of the observed efficient enzymatic hydrolysis.","author":[{"dropping-particle":"","family":"Kane","given":"Aissata Ousmane","non-dropping-particle":"","parse-names":false,"suffix":""},{"dropping-particle":"","family":"Cortez","given":"Anelyse Abreu","non-dropping-particle":"","parse-names":false,"suffix":""},{"dropping-particle":"","family":"Pellegrini","given":"Vanessa Oliveira Arnoldi","non-dropping-particle":"","parse-names":false,"suffix":""},{"dropping-particle":"","family":"Ngom","given":"Balla Diop","non-dropping-particle":"","parse-names":false,"suffix":""},{"dropping-particle":"","family":"Filgueiras","given":"Jefferson G.","non-dropping-particle":"","parse-names":false,"suffix":""},{"dropping-particle":"","family":"Azevedo","given":"Eduardo R.","non-dropping-particle":"de","parse-names":false,"suffix":""},{"dropping-particle":"","family":"Polikarpov","given":"Igor","non-dropping-particle":"","parse-names":false,"suffix":""}],"container-title":"Industrial Crops and Products","id":"ITEM-1","issued":{"date-parts":[["2023","10"]]},"page":"116849","publisher":"Elsevier","title":"Combined liquid hot water and sulfonation pretreatment of sugarcane bagasse to maximize fermentable sugars production","type":"article-journal","volume":"201"},"uris":["http://www.mendeley.com/documents/?uuid=ab2d1904-b6f5-4c8d-b317-d15f4a1e3f1a","http://www.mendeley.com/documents/?uuid=79cc1eea-40c5-3469-b26c-bd37f364ccbb"]}],"mendeley":{"formattedCitation":"(Kane et al., 2023)","plainTextFormattedCitation":"(Kane et al., 2023)","previouslyFormattedCitation":"[68]"},"properties":{"noteIndex":0},"schema":"https://github.com/citation-style-language/schema/raw/master/csl-citation.json"}</w:instrText>
      </w:r>
      <w:r w:rsidRPr="005F5895">
        <w:fldChar w:fldCharType="separate"/>
      </w:r>
      <w:r w:rsidR="00EC7F7A" w:rsidRPr="00EC7F7A">
        <w:rPr>
          <w:noProof/>
        </w:rPr>
        <w:t>(Kane et al., 2023)</w:t>
      </w:r>
      <w:r w:rsidRPr="005F5895">
        <w:fldChar w:fldCharType="end"/>
      </w:r>
      <w:r w:rsidRPr="005F5895">
        <w:t xml:space="preserve">. </w:t>
      </w:r>
      <w:r w:rsidR="00B93508" w:rsidRPr="00C814E1">
        <w:t xml:space="preserve">LHW pretreatment was first carried out at 120°C for 1 h, followed by sulfonation at 120°C for 2 h. The processes involved autoclave/alkaline sulfonation and boiling/alkaline sulfonation, which led to a </w:t>
      </w:r>
      <w:r w:rsidR="00216305" w:rsidRPr="00C814E1">
        <w:t>growth</w:t>
      </w:r>
      <w:r w:rsidR="00B93508" w:rsidRPr="00C814E1">
        <w:t xml:space="preserve"> in the efficiency of its enzymatic hydrolysis. Glucose yield for autoclaved/alkaline sulfonated SCB reached 99.6 ± 0.21% and 97.47 ± 0.75</w:t>
      </w:r>
      <w:r w:rsidR="00B93508" w:rsidRPr="00C814E1">
        <w:rPr>
          <w:rStyle w:val="Strong"/>
        </w:rPr>
        <w:t>%</w:t>
      </w:r>
      <w:r w:rsidR="00B93508" w:rsidRPr="00C814E1">
        <w:t xml:space="preserve"> for boiled/alkaline sulfonated bagasse. Xylose yields were 86.9 ± 1.9% for the former and 88.0 ± 1.8% for the latter. After LHW pretreatment, the SCB structure was disorganized, which is associated with chemical modifications of the lignin. The lignin removal was </w:t>
      </w:r>
      <w:r w:rsidR="00216305" w:rsidRPr="00C814E1">
        <w:t>supported</w:t>
      </w:r>
      <w:r w:rsidR="00B93508" w:rsidRPr="00C814E1">
        <w:t xml:space="preserve"> by alkaline sulfonation, leading to efficient separation of carbohydrates and lignin.</w:t>
      </w:r>
    </w:p>
    <w:p w14:paraId="75918DDF" w14:textId="0B79B50F" w:rsidR="00216305" w:rsidRDefault="00B93508" w:rsidP="007E70B3">
      <w:pPr>
        <w:pStyle w:val="NormalWeb"/>
        <w:spacing w:line="360" w:lineRule="auto"/>
        <w:jc w:val="both"/>
        <w:rPr>
          <w:b/>
          <w:i/>
        </w:rPr>
      </w:pPr>
      <w:r w:rsidRPr="00B93508">
        <w:t xml:space="preserve">The effectiveness of alkali dosage and temperature on the digestibility of the bamboo cell wall was studied using LHW sodium hydroxide alkali-assisted pretreatment. Results from enzymatic hydrolysis </w:t>
      </w:r>
      <w:r w:rsidR="00216305" w:rsidRPr="00B93508">
        <w:t>showed</w:t>
      </w:r>
      <w:r w:rsidRPr="00B93508">
        <w:t xml:space="preserve"> that pretreatments part</w:t>
      </w:r>
      <w:r w:rsidR="00216305">
        <w:t>ia</w:t>
      </w:r>
      <w:r w:rsidRPr="00B93508">
        <w:t>l</w:t>
      </w:r>
      <w:r w:rsidR="00216305">
        <w:t>l</w:t>
      </w:r>
      <w:r w:rsidRPr="00B93508">
        <w:t>y removed and degraded hemicelluloses and lignin</w:t>
      </w:r>
      <w:r w:rsidR="00216305">
        <w:t xml:space="preserve">, respectively. However, highest </w:t>
      </w:r>
      <w:r w:rsidRPr="00B93508">
        <w:t xml:space="preserve">bioconversion was </w:t>
      </w:r>
      <w:r w:rsidR="00216305" w:rsidRPr="00B93508">
        <w:t>gotten</w:t>
      </w:r>
      <w:r w:rsidRPr="00B93508">
        <w:t xml:space="preserve"> with 0.5% NaOH solution at 170ºC and enzymatic hydrolysis, yielding 4.8 g/L ethanol</w:t>
      </w:r>
      <w:r w:rsidR="005E0EF0">
        <w:t xml:space="preserve"> </w:t>
      </w:r>
      <w:r w:rsidRPr="005F5895">
        <w:fldChar w:fldCharType="begin" w:fldLock="1"/>
      </w:r>
      <w:r w:rsidR="00E2411F">
        <w:instrText>ADDIN CSL_CITATION {"citationItems":[{"id":"ITEM-1","itemData":{"DOI":"10.1016/j.biortech.2018.11.088","ISSN":"18732976","PMID":"30529330","abstract":"Altering recalcitrant structures of bamboo is essential to obtain high yield of bioethanol via bioconversion process. With the goal of improving cell wall digestibility, alkaline liquid hot water was used to pretreat N. affinis. The effects of temperature and alkali dosage on structural alterations were determined by chemical composition, Brunauer Emmett Teller (BET) and gel permeation chromatography (GPC). The relationship between these changes and substrate digestibility was addressed by separate enzymatic hydrolysis and fermentation (SHF). The results indicated that pretreatments partly removed and degraded hemicelluloses and lignin, reducing yields of substrates and molecular weights of carbohydrates. With the change of cell wall structure, specific surface area of materials increased after LHW pretreatment but decreased with further removal of lignin and hemicellulosic fractions. Maximum bioconversion was obtained by pretreatment with 0.5% NaOH aqueous at 170 °C and SHF, yielding 4.8 g/L ethanol.","author":[{"dropping-particle":"","family":"Yang","given":"Haiyan","non-dropping-particle":"","parse-names":false,"suffix":""},{"dropping-particle":"","family":"Shi","given":"Zhengjun","non-dropping-particle":"","parse-names":false,"suffix":""},{"dropping-particle":"","family":"Xu","given":"Gaofeng","non-dropping-particle":"","parse-names":false,"suffix":""},{"dropping-particle":"","family":"Qin","given":"Yongjian","non-dropping-particle":"","parse-names":false,"suffix":""},{"dropping-particle":"","family":"Deng","given":"Jia","non-dropping-particle":"","parse-names":false,"suffix":""},{"dropping-particle":"","family":"Yang","given":"Jing","non-dropping-particle":"","parse-names":false,"suffix":""}],"container-title":"Bioresource Technology","id":"ITEM-1","issued":{"date-parts":[["2019"]]},"page":"261-266","publisher":"Elsevier Ltd","title":"Bioethanol production from bamboo with alkali-catalyzed liquid hot water pretreatment","type":"article-journal","volume":"274"},"uris":["http://www.mendeley.com/documents/?uuid=22cff5b0-0528-4789-82fd-09d092a01702"]}],"mendeley":{"formattedCitation":"(H. Yang et al., 2019)","manualFormatting":"(Yang et al., 2019)","plainTextFormattedCitation":"(H. Yang et al., 2019)","previouslyFormattedCitation":"[62]"},"properties":{"noteIndex":0},"schema":"https://github.com/citation-style-language/schema/raw/master/csl-citation.json"}</w:instrText>
      </w:r>
      <w:r w:rsidRPr="005F5895">
        <w:fldChar w:fldCharType="separate"/>
      </w:r>
      <w:r w:rsidR="00EC7F7A" w:rsidRPr="00EC7F7A">
        <w:rPr>
          <w:noProof/>
        </w:rPr>
        <w:t>(Yang et al., 2019)</w:t>
      </w:r>
      <w:r w:rsidRPr="005F5895">
        <w:fldChar w:fldCharType="end"/>
      </w:r>
      <w:r w:rsidRPr="005F5895">
        <w:t xml:space="preserve">. </w:t>
      </w:r>
      <w:r w:rsidRPr="00B93508">
        <w:t xml:space="preserve">The effectiveness of a stepwise pretreatment on corn stalk by alkali deacetylation (removal of the acetyl group bound to the backbone of hemicellulose) and liquid hot water on enzymatic hydrolysis was investigated by </w:t>
      </w:r>
      <w:r w:rsidRPr="00B93508">
        <w:fldChar w:fldCharType="begin" w:fldLock="1"/>
      </w:r>
      <w:r w:rsidR="00EC7F7A">
        <w:instrText>ADDIN CSL_CITATION {"citationItems":[{"id":"ITEM-1","itemData":{"DOI":"10.1016/j.biortech.2016.02.111","ISSN":"18732976","PMID":"26967334","abstract":"A novel stepwise pretreatment on corn stalk (CS) by alkali deacetylation combined with liquid hot water (LHW) was investigated to enhance enzymatic hydrolysis. After deacetylated treatment, strength of alkali deacetylation of CS was from 1.79% to 91.34% which was subsequently pretreated by LHW with severity from 3.27 to 4.27. It was found that higher strength of alkali deacetylation could reduce both the degradation of hemicellulose and inhibitors formation in liquid hot water pretreatment (LHWP). Enzymatic hydrolysis efficiency was confirmed to be affected by LHW pretreatment severity (PS) and strength of alkali treatment. This combined pretreatment of alkali deacetylation and LHW could not only increase glucose yield, but also enhance energy utilization efficiency. The maximum enzymatic hydrolysis of 87.55% ± 3.64 with the ratio of glucose yield to energy input at 50.39 g glucose kJ-1 was obtained when strength of alkali deacetylation at 84.96% with PS at 3.97 were used.","author":[{"dropping-particle":"","family":"Jiang","given":"Wei","non-dropping-particle":"","parse-names":false,"suffix":""},{"dropping-particle":"","family":"Xu","given":"Jian","non-dropping-particle":"","parse-names":false,"suffix":""}],"container-title":"Bioresource Technology","id":"ITEM-1","issued":{"date-parts":[["2016"]]},"page":"115-124","publisher":"Elsevier Ltd","title":"A novel stepwise pretreatment on corn stalk by alkali deacetylation and liquid hot water for enhancing enzymatic hydrolysis and energy utilization efficiency","type":"article-journal","volume":"209"},"uris":["http://www.mendeley.com/documents/?uuid=61ad3d9e-6878-4fb9-85c1-916db1c45097"]}],"mendeley":{"formattedCitation":"(Jiang &amp; Xu, 2016)","plainTextFormattedCitation":"(Jiang &amp; Xu, 2016)","previouslyFormattedCitation":"[63]"},"properties":{"noteIndex":0},"schema":"https://github.com/citation-style-language/schema/raw/master/csl-citation.json"}</w:instrText>
      </w:r>
      <w:r w:rsidRPr="00B93508">
        <w:fldChar w:fldCharType="separate"/>
      </w:r>
      <w:r w:rsidR="00EC7F7A" w:rsidRPr="00EC7F7A">
        <w:rPr>
          <w:noProof/>
        </w:rPr>
        <w:t>(Jiang &amp; Xu, 2016)</w:t>
      </w:r>
      <w:r w:rsidRPr="00B93508">
        <w:fldChar w:fldCharType="end"/>
      </w:r>
      <w:r w:rsidRPr="005F5895">
        <w:t xml:space="preserve">. </w:t>
      </w:r>
      <w:r w:rsidRPr="00C814E1">
        <w:t xml:space="preserve">The deacetylated treatment strengthened the corn stalk from 1.79% to 91.34%. The stalk was </w:t>
      </w:r>
      <w:r w:rsidR="00216305" w:rsidRPr="00C814E1">
        <w:t>then</w:t>
      </w:r>
      <w:r w:rsidRPr="00C814E1">
        <w:t xml:space="preserve"> pretreated by liquid hot water with severity from 3.27 to 4.27. The study indicated that hemicellulose and the formation of inhibitors in LHW pretreatment could be reduced due to the </w:t>
      </w:r>
      <w:r w:rsidR="00216305" w:rsidRPr="00C814E1">
        <w:t>developed</w:t>
      </w:r>
      <w:r w:rsidRPr="00C814E1">
        <w:t xml:space="preserve"> strength of alkali deacetylation. This combined pretreatment method not only improves glucose yield but also enhances energy utilization efficiency. With alkali deacetylation </w:t>
      </w:r>
      <w:r w:rsidRPr="00C814E1">
        <w:lastRenderedPageBreak/>
        <w:t>strength at 84.96% with 21 PS at 3.97, the maximum enzymatic hydrolysis of 87.55% ± 3.64 was obtained, while glucose yield to energy input was 50.39 g glucose kJ⁻¹.</w:t>
      </w:r>
    </w:p>
    <w:p w14:paraId="0A1268B6" w14:textId="7CD3476F" w:rsidR="00C95770" w:rsidRPr="005F5895" w:rsidRDefault="00EF3284" w:rsidP="00B91474">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I</w:t>
      </w:r>
      <w:r w:rsidRPr="005F5895">
        <w:rPr>
          <w:rFonts w:ascii="Times New Roman" w:hAnsi="Times New Roman" w:cs="Times New Roman"/>
          <w:b/>
          <w:i/>
          <w:sz w:val="24"/>
          <w:szCs w:val="24"/>
        </w:rPr>
        <w:t xml:space="preserve">onic liquid </w:t>
      </w:r>
      <w:r w:rsidR="007E70B3">
        <w:rPr>
          <w:rFonts w:ascii="Times New Roman" w:hAnsi="Times New Roman" w:cs="Times New Roman"/>
          <w:b/>
          <w:i/>
          <w:sz w:val="24"/>
          <w:szCs w:val="24"/>
        </w:rPr>
        <w:t>assisted LHW catalyzed pretreatment</w:t>
      </w:r>
    </w:p>
    <w:p w14:paraId="149A99FE" w14:textId="71763517" w:rsidR="00C95770" w:rsidRPr="00B93508" w:rsidRDefault="00B93508" w:rsidP="00B91474">
      <w:pPr>
        <w:pStyle w:val="NormalWeb"/>
        <w:spacing w:line="360" w:lineRule="auto"/>
        <w:jc w:val="both"/>
      </w:pPr>
      <w:r w:rsidRPr="00C814E1">
        <w:t xml:space="preserve">This type of combinative method has not </w:t>
      </w:r>
      <w:r w:rsidR="00216305">
        <w:t>received researchers’ attention, perhaps, d</w:t>
      </w:r>
      <w:r w:rsidRPr="00C814E1">
        <w:t>ue to the high cost of ionic liquid and process complexity.</w:t>
      </w:r>
    </w:p>
    <w:p w14:paraId="29150103" w14:textId="0C9B0379" w:rsidR="00C95770" w:rsidRPr="005F5895" w:rsidRDefault="00EF3284" w:rsidP="00B91474">
      <w:pPr>
        <w:tabs>
          <w:tab w:val="left" w:pos="7013"/>
        </w:tabs>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D</w:t>
      </w:r>
      <w:r w:rsidRPr="005F5895">
        <w:rPr>
          <w:rFonts w:ascii="Times New Roman" w:hAnsi="Times New Roman" w:cs="Times New Roman"/>
          <w:b/>
          <w:i/>
          <w:sz w:val="24"/>
          <w:szCs w:val="24"/>
        </w:rPr>
        <w:t xml:space="preserve">eep eutectic solvent </w:t>
      </w:r>
      <w:r w:rsidR="007E70B3">
        <w:rPr>
          <w:rFonts w:ascii="Times New Roman" w:hAnsi="Times New Roman" w:cs="Times New Roman"/>
          <w:b/>
          <w:i/>
          <w:sz w:val="24"/>
          <w:szCs w:val="24"/>
        </w:rPr>
        <w:t>LHW catalyzed pretreatment</w:t>
      </w:r>
    </w:p>
    <w:p w14:paraId="3C6DEF9C" w14:textId="50E94552" w:rsidR="00C95770" w:rsidRPr="005F5895" w:rsidRDefault="00F64F00" w:rsidP="00B91474">
      <w:pPr>
        <w:tabs>
          <w:tab w:val="left" w:pos="3675"/>
        </w:tabs>
        <w:spacing w:line="360" w:lineRule="auto"/>
        <w:jc w:val="both"/>
        <w:rPr>
          <w:rFonts w:ascii="Times New Roman" w:hAnsi="Times New Roman" w:cs="Times New Roman"/>
          <w:bCs/>
          <w:iCs/>
          <w:sz w:val="24"/>
          <w:szCs w:val="24"/>
        </w:rPr>
      </w:pPr>
      <w:r>
        <w:rPr>
          <w:rFonts w:ascii="Times New Roman" w:hAnsi="Times New Roman" w:cs="Times New Roman"/>
          <w:sz w:val="24"/>
          <w:szCs w:val="24"/>
        </w:rPr>
        <w:t>S</w:t>
      </w:r>
      <w:r w:rsidR="00B93508" w:rsidRPr="00B93508">
        <w:rPr>
          <w:rFonts w:ascii="Times New Roman" w:hAnsi="Times New Roman" w:cs="Times New Roman"/>
          <w:sz w:val="24"/>
          <w:szCs w:val="24"/>
        </w:rPr>
        <w:t xml:space="preserve">tepwise pretreatment </w:t>
      </w:r>
      <w:r w:rsidRPr="00B93508">
        <w:rPr>
          <w:rFonts w:ascii="Times New Roman" w:hAnsi="Times New Roman" w:cs="Times New Roman"/>
          <w:sz w:val="24"/>
          <w:szCs w:val="24"/>
        </w:rPr>
        <w:t>method</w:t>
      </w:r>
      <w:r w:rsidR="00B93508" w:rsidRPr="00B93508">
        <w:rPr>
          <w:rFonts w:ascii="Times New Roman" w:hAnsi="Times New Roman" w:cs="Times New Roman"/>
          <w:sz w:val="24"/>
          <w:szCs w:val="24"/>
        </w:rPr>
        <w:t xml:space="preserve">, using hydrothermal and deep eutectic solvent (DES), was </w:t>
      </w:r>
      <w:r w:rsidR="007C019C">
        <w:rPr>
          <w:rFonts w:ascii="Times New Roman" w:hAnsi="Times New Roman" w:cs="Times New Roman"/>
          <w:sz w:val="24"/>
          <w:szCs w:val="24"/>
        </w:rPr>
        <w:t xml:space="preserve">applied in </w:t>
      </w:r>
      <w:r w:rsidR="00B93508" w:rsidRPr="00B93508">
        <w:rPr>
          <w:rFonts w:ascii="Times New Roman" w:hAnsi="Times New Roman" w:cs="Times New Roman"/>
          <w:sz w:val="24"/>
          <w:szCs w:val="24"/>
        </w:rPr>
        <w:t>to remove hemicelluloses and lignin from poplar. The recyclable DES [</w:t>
      </w:r>
      <w:proofErr w:type="spellStart"/>
      <w:r w:rsidR="00B93508" w:rsidRPr="00B93508">
        <w:rPr>
          <w:rFonts w:ascii="Times New Roman" w:hAnsi="Times New Roman" w:cs="Times New Roman"/>
          <w:sz w:val="24"/>
          <w:szCs w:val="24"/>
        </w:rPr>
        <w:t>MEAHCl</w:t>
      </w:r>
      <w:proofErr w:type="spellEnd"/>
      <w:r w:rsidR="00B93508" w:rsidRPr="00B93508">
        <w:rPr>
          <w:rFonts w:ascii="Times New Roman" w:hAnsi="Times New Roman" w:cs="Times New Roman"/>
          <w:sz w:val="24"/>
          <w:szCs w:val="24"/>
        </w:rPr>
        <w:t xml:space="preserve">][MEA] </w:t>
      </w:r>
      <w:r w:rsidR="007C019C">
        <w:rPr>
          <w:rFonts w:ascii="Times New Roman" w:hAnsi="Times New Roman" w:cs="Times New Roman"/>
          <w:sz w:val="24"/>
          <w:szCs w:val="24"/>
        </w:rPr>
        <w:t xml:space="preserve">used for the pretreatment </w:t>
      </w:r>
      <w:r w:rsidR="00B93508" w:rsidRPr="00B93508">
        <w:rPr>
          <w:rFonts w:ascii="Times New Roman" w:hAnsi="Times New Roman" w:cs="Times New Roman"/>
          <w:sz w:val="24"/>
          <w:szCs w:val="24"/>
        </w:rPr>
        <w:t xml:space="preserve">was synthesized from the mixture of </w:t>
      </w:r>
      <w:proofErr w:type="spellStart"/>
      <w:r w:rsidR="00B93508" w:rsidRPr="00B93508">
        <w:rPr>
          <w:rFonts w:ascii="Times New Roman" w:hAnsi="Times New Roman" w:cs="Times New Roman"/>
          <w:sz w:val="24"/>
          <w:szCs w:val="24"/>
        </w:rPr>
        <w:t>monoethanolamine</w:t>
      </w:r>
      <w:proofErr w:type="spellEnd"/>
      <w:r w:rsidR="00B93508" w:rsidRPr="00B93508">
        <w:rPr>
          <w:rFonts w:ascii="Times New Roman" w:hAnsi="Times New Roman" w:cs="Times New Roman"/>
          <w:sz w:val="24"/>
          <w:szCs w:val="24"/>
        </w:rPr>
        <w:t xml:space="preserve"> (MEA) and ammonia chloride (</w:t>
      </w:r>
      <w:proofErr w:type="spellStart"/>
      <w:r w:rsidR="00B93508" w:rsidRPr="00B93508">
        <w:rPr>
          <w:rFonts w:ascii="Times New Roman" w:hAnsi="Times New Roman" w:cs="Times New Roman"/>
          <w:sz w:val="24"/>
          <w:szCs w:val="24"/>
        </w:rPr>
        <w:t>NH₄Cl</w:t>
      </w:r>
      <w:proofErr w:type="spellEnd"/>
      <w:r w:rsidR="00B93508" w:rsidRPr="00B93508">
        <w:rPr>
          <w:rFonts w:ascii="Times New Roman" w:hAnsi="Times New Roman" w:cs="Times New Roman"/>
          <w:sz w:val="24"/>
          <w:szCs w:val="24"/>
        </w:rPr>
        <w:t xml:space="preserve">) at the molar ratio of 1:5. </w:t>
      </w:r>
      <w:r w:rsidR="007C019C">
        <w:rPr>
          <w:rFonts w:ascii="Times New Roman" w:hAnsi="Times New Roman" w:cs="Times New Roman"/>
          <w:sz w:val="24"/>
          <w:szCs w:val="24"/>
        </w:rPr>
        <w:t>The entire processes contributed to 90.4%</w:t>
      </w:r>
      <w:r w:rsidR="00B93508" w:rsidRPr="00B93508">
        <w:rPr>
          <w:rFonts w:ascii="Times New Roman" w:hAnsi="Times New Roman" w:cs="Times New Roman"/>
          <w:sz w:val="24"/>
          <w:szCs w:val="24"/>
        </w:rPr>
        <w:t xml:space="preserve"> enzymatic digestibility </w:t>
      </w:r>
      <w:r w:rsidR="005E0EF0">
        <w:rPr>
          <w:rFonts w:ascii="Times New Roman" w:hAnsi="Times New Roman" w:cs="Times New Roman"/>
          <w:sz w:val="24"/>
          <w:szCs w:val="24"/>
        </w:rPr>
        <w:fldChar w:fldCharType="begin" w:fldLock="1"/>
      </w:r>
      <w:r w:rsidR="00E2411F">
        <w:rPr>
          <w:rFonts w:ascii="Times New Roman" w:hAnsi="Times New Roman" w:cs="Times New Roman"/>
          <w:sz w:val="24"/>
          <w:szCs w:val="24"/>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005E0EF0">
        <w:rPr>
          <w:rFonts w:ascii="Times New Roman" w:hAnsi="Times New Roman" w:cs="Times New Roman"/>
          <w:sz w:val="24"/>
          <w:szCs w:val="24"/>
        </w:rPr>
        <w:fldChar w:fldCharType="separate"/>
      </w:r>
      <w:r w:rsidR="00EC7F7A" w:rsidRPr="00EC7F7A">
        <w:rPr>
          <w:rFonts w:ascii="Times New Roman" w:hAnsi="Times New Roman" w:cs="Times New Roman"/>
          <w:noProof/>
          <w:sz w:val="24"/>
          <w:szCs w:val="24"/>
        </w:rPr>
        <w:t>(Xu et al., 2020)</w:t>
      </w:r>
      <w:r w:rsidR="005E0EF0">
        <w:rPr>
          <w:rFonts w:ascii="Times New Roman" w:hAnsi="Times New Roman" w:cs="Times New Roman"/>
          <w:sz w:val="24"/>
          <w:szCs w:val="24"/>
        </w:rPr>
        <w:fldChar w:fldCharType="end"/>
      </w:r>
      <w:r w:rsidR="00B93508" w:rsidRPr="005D28EE">
        <w:rPr>
          <w:rFonts w:ascii="Times New Roman" w:hAnsi="Times New Roman" w:cs="Times New Roman"/>
          <w:bCs/>
          <w:iCs/>
          <w:sz w:val="24"/>
          <w:szCs w:val="24"/>
        </w:rPr>
        <w:t>.</w:t>
      </w:r>
      <w:r w:rsidR="00B93508" w:rsidRPr="00B93508">
        <w:t xml:space="preserve"> </w:t>
      </w:r>
      <w:r w:rsidR="009A4BD1">
        <w:rPr>
          <w:rFonts w:ascii="Times New Roman" w:hAnsi="Times New Roman" w:cs="Times New Roman"/>
          <w:sz w:val="24"/>
          <w:szCs w:val="24"/>
        </w:rPr>
        <w:t>G</w:t>
      </w:r>
      <w:r w:rsidR="00B93508" w:rsidRPr="00B93508">
        <w:rPr>
          <w:rFonts w:ascii="Times New Roman" w:hAnsi="Times New Roman" w:cs="Times New Roman"/>
          <w:sz w:val="24"/>
          <w:szCs w:val="24"/>
        </w:rPr>
        <w:t xml:space="preserve">reen bamboo </w:t>
      </w:r>
      <w:r w:rsidR="009A4BD1">
        <w:rPr>
          <w:rFonts w:ascii="Times New Roman" w:hAnsi="Times New Roman" w:cs="Times New Roman"/>
          <w:sz w:val="24"/>
          <w:szCs w:val="24"/>
        </w:rPr>
        <w:t>pretreated in a two-step process involving h</w:t>
      </w:r>
      <w:r w:rsidR="009A4BD1" w:rsidRPr="00B93508">
        <w:rPr>
          <w:rFonts w:ascii="Times New Roman" w:hAnsi="Times New Roman" w:cs="Times New Roman"/>
          <w:sz w:val="24"/>
          <w:szCs w:val="24"/>
        </w:rPr>
        <w:t xml:space="preserve">ydrothermal and DES (choline chloride and lactic acid) </w:t>
      </w:r>
      <w:r w:rsidR="009A4BD1">
        <w:rPr>
          <w:rFonts w:ascii="Times New Roman" w:hAnsi="Times New Roman" w:cs="Times New Roman"/>
          <w:sz w:val="24"/>
          <w:szCs w:val="24"/>
        </w:rPr>
        <w:t>was</w:t>
      </w:r>
      <w:r w:rsidR="00B93508" w:rsidRPr="00B93508">
        <w:rPr>
          <w:rFonts w:ascii="Times New Roman" w:hAnsi="Times New Roman" w:cs="Times New Roman"/>
          <w:sz w:val="24"/>
          <w:szCs w:val="24"/>
        </w:rPr>
        <w:t xml:space="preserve"> efficient in the hemicellulose decomposition and delignification. The 30 min hydrothermal pretreatment at 180°C achieved 88.6% hemicellulose with a xylo-oligosaccharide yield of 50.9% and a purity of 81.6%. Th</w:t>
      </w:r>
      <w:r w:rsidR="009A4BD1">
        <w:rPr>
          <w:rFonts w:ascii="Times New Roman" w:hAnsi="Times New Roman" w:cs="Times New Roman"/>
          <w:sz w:val="24"/>
          <w:szCs w:val="24"/>
        </w:rPr>
        <w:t>e second step of the pretreatment with</w:t>
      </w:r>
      <w:r w:rsidR="00B93508" w:rsidRPr="00B93508">
        <w:rPr>
          <w:rFonts w:ascii="Times New Roman" w:hAnsi="Times New Roman" w:cs="Times New Roman"/>
          <w:sz w:val="24"/>
          <w:szCs w:val="24"/>
        </w:rPr>
        <w:t xml:space="preserve"> DES at 140°C for 2 h</w:t>
      </w:r>
      <w:r w:rsidR="009A4BD1">
        <w:rPr>
          <w:rFonts w:ascii="Times New Roman" w:hAnsi="Times New Roman" w:cs="Times New Roman"/>
          <w:sz w:val="24"/>
          <w:szCs w:val="24"/>
        </w:rPr>
        <w:t>,</w:t>
      </w:r>
      <w:r w:rsidR="00B93508" w:rsidRPr="00B93508">
        <w:rPr>
          <w:rFonts w:ascii="Times New Roman" w:hAnsi="Times New Roman" w:cs="Times New Roman"/>
          <w:sz w:val="24"/>
          <w:szCs w:val="24"/>
        </w:rPr>
        <w:t xml:space="preserve"> recorded 79.1% lignin removal at 96.8% purity, indicating outstanding antioxidant activity. The two-step treated residue resulted in much higher enzymatic digestibility than that of single hydrothermal pretreatment residue, confirming that synergistic pretreatment is a promising technique for overcoming lignocellulose resistance to high value-added usage. The DES recycled showed minimal difference in the delignification</w:t>
      </w:r>
      <w:r w:rsidR="00B93508" w:rsidRPr="005D28EE">
        <w:rPr>
          <w:rFonts w:ascii="Times New Roman" w:hAnsi="Times New Roman" w:cs="Times New Roman"/>
          <w:bCs/>
          <w:iCs/>
          <w:sz w:val="24"/>
          <w:szCs w:val="24"/>
        </w:rPr>
        <w:t xml:space="preserve"> </w:t>
      </w:r>
      <w:bookmarkStart w:id="2" w:name="_Hlk205131756"/>
      <w:r w:rsidR="00B93508" w:rsidRPr="005F5895">
        <w:rPr>
          <w:rFonts w:ascii="Times New Roman" w:hAnsi="Times New Roman" w:cs="Times New Roman"/>
          <w:bCs/>
          <w:iCs/>
          <w:sz w:val="24"/>
          <w:szCs w:val="24"/>
        </w:rPr>
        <w:fldChar w:fldCharType="begin" w:fldLock="1"/>
      </w:r>
      <w:r w:rsidR="00EC7F7A">
        <w:rPr>
          <w:rFonts w:ascii="Times New Roman" w:hAnsi="Times New Roman" w:cs="Times New Roman"/>
          <w:bCs/>
          <w:iCs/>
          <w:sz w:val="24"/>
          <w:szCs w:val="24"/>
        </w:rPr>
        <w:instrText>ADDIN CSL_CITATION {"citationItems":[{"id":"ITEM-1","itemData":{"DOI":". https://doi.org/10.3390/app13042429","author":[{"dropping-particle":"","family":"Chang","given":"Longjun","non-dropping-particle":"","parse-names":false,"suffix":""},{"dropping-particle":"","family":"Ye","given":"Ruya","non-dropping-particle":"","parse-names":false,"suffix":""},{"dropping-particle":"","family":"Song","given":"Jialing","non-dropping-particle":"","parse-names":false,"suffix":""},{"dropping-particle":"","family":"Xie","given":"Yinuo","non-dropping-particle":"","parse-names":false,"suffix":""},{"dropping-particle":"","family":"Chen","given":"Qizhen","non-dropping-particle":"","parse-names":false,"suffix":""},{"dropping-particle":"","family":"Yan","given":"Sien","non-dropping-particle":"","parse-names":false,"suffix":""},{"dropping-particle":"","family":"Sun","given":"Kang","non-dropping-particle":"","parse-names":false,"suffix":""},{"dropping-particle":"","family":"Gan","given":"Linhuo","non-dropping-particle":"","parse-names":false,"suffix":""}],"container-title":"Applied Sciences","id":"ITEM-1","issue":"2429","issued":{"date-parts":[["2023"]]},"page":"1 - 17","title":"Efficient Fractionation of Green Bamboo Using an Integrated Hydrothermal – Deep Eutectic Solvent Pretreatment for Its Valorization","type":"article-journal","volume":"13"},"uris":["http://www.mendeley.com/documents/?uuid=81f77059-d8cc-4c34-9ba8-d5968a4f38ad","http://www.mendeley.com/documents/?uuid=8406ba89-87ed-4396-a56d-67545f926dec"]}],"mendeley":{"formattedCitation":"(Chang et al., 2023)","plainTextFormattedCitation":"(Chang et al., 2023)","previouslyFormattedCitation":"[65]"},"properties":{"noteIndex":0},"schema":"https://github.com/citation-style-language/schema/raw/master/csl-citation.json"}</w:instrText>
      </w:r>
      <w:r w:rsidR="00B93508" w:rsidRPr="005F5895">
        <w:rPr>
          <w:rFonts w:ascii="Times New Roman" w:hAnsi="Times New Roman" w:cs="Times New Roman"/>
          <w:bCs/>
          <w:iCs/>
          <w:sz w:val="24"/>
          <w:szCs w:val="24"/>
        </w:rPr>
        <w:fldChar w:fldCharType="separate"/>
      </w:r>
      <w:r w:rsidR="00EC7F7A" w:rsidRPr="00EC7F7A">
        <w:rPr>
          <w:rFonts w:ascii="Times New Roman" w:hAnsi="Times New Roman" w:cs="Times New Roman"/>
          <w:bCs/>
          <w:iCs/>
          <w:noProof/>
          <w:sz w:val="24"/>
          <w:szCs w:val="24"/>
        </w:rPr>
        <w:t>(Chang et al., 2023)</w:t>
      </w:r>
      <w:r w:rsidR="00B93508" w:rsidRPr="005F5895">
        <w:rPr>
          <w:rFonts w:ascii="Times New Roman" w:hAnsi="Times New Roman" w:cs="Times New Roman"/>
          <w:bCs/>
          <w:iCs/>
          <w:sz w:val="24"/>
          <w:szCs w:val="24"/>
        </w:rPr>
        <w:fldChar w:fldCharType="end"/>
      </w:r>
      <w:r w:rsidR="00B93508" w:rsidRPr="005F5895">
        <w:rPr>
          <w:rFonts w:ascii="Times New Roman" w:hAnsi="Times New Roman" w:cs="Times New Roman"/>
          <w:bCs/>
          <w:iCs/>
          <w:sz w:val="24"/>
          <w:szCs w:val="24"/>
        </w:rPr>
        <w:t xml:space="preserve">. </w:t>
      </w:r>
    </w:p>
    <w:bookmarkEnd w:id="2"/>
    <w:p w14:paraId="43D402E4" w14:textId="69CC293D" w:rsidR="00B93508" w:rsidRPr="00C814E1" w:rsidRDefault="00B93508" w:rsidP="00B91474">
      <w:pPr>
        <w:pStyle w:val="NormalWeb"/>
        <w:spacing w:line="360" w:lineRule="auto"/>
        <w:jc w:val="both"/>
      </w:pPr>
      <w:r w:rsidRPr="00C814E1">
        <w:t xml:space="preserve">Three different biomasses having similar ratios of hemicellulose and lignin—rice straw, </w:t>
      </w:r>
      <w:proofErr w:type="spellStart"/>
      <w:r w:rsidRPr="00C814E1">
        <w:t>napier</w:t>
      </w:r>
      <w:proofErr w:type="spellEnd"/>
      <w:r w:rsidRPr="00C814E1">
        <w:t xml:space="preserve"> grass, and sugarcane bagasse combined in the same proportion—were treated with liquid hot water and DES to enhance the solubilization of their hemicellulose and lignin. Choline chloride with urea, glycerol, and lactic acid were the DES used for the study. The LHW was performed at a biomass loading of 1:10 w/v at the temperature of 121°C for 40 minutes, while DES pretreatment was carried out at 130°C for 95 minutes at 150 rpm. The method yielded a high portion of glucose (94.5% </w:t>
      </w:r>
      <w:proofErr w:type="spellStart"/>
      <w:r w:rsidRPr="00C814E1">
        <w:t>wt</w:t>
      </w:r>
      <w:proofErr w:type="spellEnd"/>
      <w:r w:rsidRPr="00C814E1">
        <w:t xml:space="preserve">) and 73.3% delignification, indicating the method's efficiency </w:t>
      </w:r>
      <w:r w:rsidR="005E0EF0">
        <w:fldChar w:fldCharType="begin" w:fldLock="1"/>
      </w:r>
      <w:r w:rsidR="00E2411F">
        <w:instrText>ADDIN CSL_CITATION {"citationItems":[{"id":"ITEM-1","itemData":{"DOI":"10.1016/J.BITEB.2022.100986","ISSN":"2589-014X","abstract":"The combined effect of hot water (HW) and deep eutectic solvent (DES) on the solubilization of hemicellulose and lignin present in a lignocellulose mixture (rice straw, napier grass, and sugarcane bagasse in a 1:1:1 ratio) was investigated. The selected DES for present study included choline chloride (ChCl) with urea (U), glycerol (G), and lactic acid (LA) at a molar ratio of 1:2 w/w. The selection of different lignocellulosic biomass was made taking into account the similar percentage of hemicellulose and lignin. The hot water and DES pretreatment was performed with biomass loading of 1:10 w/v, 121 °C, 40 min. and 130 °C, 95 min, and 150 rpm, respectively. The HW-ChCl-LA resulted in 4.51-fold increase in cellulose digestibility at 72 h (20.63 ± 0.68% to 93 ± 3.62%). The FTIR spectrum for pretreated solids showed significant changes in the wavelength related to hemicellulose and lignin.","author":[{"dropping-particle":"","family":"Gundupalli","given":"Marttin Paulraj","non-dropping-particle":"","parse-names":false,"suffix":""},{"dropping-particle":"","family":"Anne Sahithi","given":"S. T.","non-dropping-particle":"","parse-names":false,"suffix":""},{"dropping-particle":"","family":"Jayex","given":"Elizabeth Panakkal","non-dropping-particle":"","parse-names":false,"suffix":""},{"dropping-particle":"","family":"Asavasanti","given":"Suvaluk","non-dropping-particle":"","parse-names":false,"suffix":""},{"dropping-particle":"","family":"Yasurin","given":"Patchanee","non-dropping-particle":"","parse-names":false,"suffix":""},{"dropping-particle":"","family":"Cheng","given":"Yu Shen","non-dropping-particle":"","parse-names":false,"suffix":""},{"dropping-particle":"","family":"Sriariyanun","given":"Malinee","non-dropping-particle":"","parse-names":false,"suffix":""}],"container-title":"Bioresource Technology Reports","id":"ITEM-1","issued":{"date-parts":[["2022","2"]]},"page":"100986","publisher":"Elsevier","title":"Combined effect of hot water and deep eutectic solvent (DES) pretreatment on a lignocellulosic biomass mixture for improved saccharification efficiency","type":"article-journal","volume":"17"},"uris":["http://www.mendeley.com/documents/?uuid=5609bab1-1ac0-41fc-a433-7ee5f4a4f955"]}],"mendeley":{"formattedCitation":"(Gundupalli, Anne Sahithi, et al., 2022)","manualFormatting":"(Gundupalli et al., 2022)","plainTextFormattedCitation":"(Gundupalli, Anne Sahithi, et al., 2022)","previouslyFormattedCitation":"[66]"},"properties":{"noteIndex":0},"schema":"https://github.com/citation-style-language/schema/raw/master/csl-citation.json"}</w:instrText>
      </w:r>
      <w:r w:rsidR="005E0EF0">
        <w:fldChar w:fldCharType="separate"/>
      </w:r>
      <w:r w:rsidR="00EC7F7A" w:rsidRPr="00EC7F7A">
        <w:rPr>
          <w:noProof/>
        </w:rPr>
        <w:t>(Gundupalli et al., 2022)</w:t>
      </w:r>
      <w:r w:rsidR="005E0EF0">
        <w:fldChar w:fldCharType="end"/>
      </w:r>
      <w:r>
        <w:rPr>
          <w:bCs/>
          <w:iCs/>
        </w:rPr>
        <w:t xml:space="preserve">. </w:t>
      </w:r>
      <w:r w:rsidRPr="00C814E1">
        <w:t xml:space="preserve">In a one-step method of LHW and hydrophobic DES pretreatment of </w:t>
      </w:r>
      <w:r w:rsidRPr="00C814E1">
        <w:lastRenderedPageBreak/>
        <w:t xml:space="preserve">wood chips, functionalized lignin was separated from the LHW pretreatment solution. </w:t>
      </w:r>
      <w:proofErr w:type="spellStart"/>
      <w:r w:rsidRPr="00C814E1">
        <w:t>Methyltrioctylammonium</w:t>
      </w:r>
      <w:proofErr w:type="spellEnd"/>
      <w:r w:rsidRPr="00C814E1">
        <w:t xml:space="preserve"> chloride was used as the hydrophobic DES. The lignin removal rate at 90 seconds was 99% at room temperature and pH neutral, leading to a total sugar of 17.60 g L⁻¹ </w:t>
      </w:r>
      <w:r w:rsidR="005E0EF0">
        <w:fldChar w:fldCharType="begin" w:fldLock="1"/>
      </w:r>
      <w:r w:rsidR="00E2411F">
        <w:instrText>ADDIN CSL_CITATION {"citationItems":[{"id":"ITEM-1","itemData":{"DOI":"10.1016/J.IJBIOMAC.2022.03.190","ISSN":"0141-8130","PMID":"35367274","abstract":"Liquid hot water (LHW) pretreatment has been widely investigated attributed to its advantages, such as environmental friendliness, the potential application of dissolved hemicellulose, and no chemical addition. Expanding the portfolio of products that can be made from LHW pretreatment solutions will be critical to enabling a viable LHW-based economy. We provide a one-step method to separate and functionalize lignin from the LHW pretreatment solution. A hydrophobic deep eutectic solvent (hDES) was prepared by using methyltrioctylammonium chloride (MTAC) and the LHW pretreatment solution and directly applied to the extraction of Cr (VI) in an aqueous solution. In the process of forming hDES, the removal rate of liquid hot water lignin (LHWL) was reached 99%. The new LHW-hDES exhibited excellent extraction performance for Cr (VI), the extraction capacity was as high as 198.402 mg g−1, optimum extraction conditions at the mass of hDES 0.10 g, vortex time 90 s, room temperature, and natural pH. Notably, we have shown that the method of combining the separation and functionalization of lignin in the LHW pretreatment solution, which can provide a way of thinking for the application of the LHW pretreatment solution.","author":[{"dropping-particle":"","family":"Xu","given":"Fuqiong","non-dropping-particle":"","parse-names":false,"suffix":""},{"dropping-particle":"","family":"Ma","given":"Zihao","non-dropping-particle":"","parse-names":false,"suffix":""},{"dropping-particle":"","family":"Wang","given":"Xing","non-dropping-particle":"","parse-names":false,"suffix":""},{"dropping-particle":"","family":"Wang","given":"Qingyu","non-dropping-particle":"","parse-names":false,"suffix":""},{"dropping-particle":"","family":"Han","given":"Ying","non-dropping-particle":"","parse-names":false,"suffix":""},{"dropping-particle":"","family":"Li","given":"Yao","non-dropping-particle":"","parse-names":false,"suffix":""},{"dropping-particle":"","family":"Sun","given":"Guangwei","non-dropping-particle":"","parse-names":false,"suffix":""}],"container-title":"International Journal of Biological Macromolecules","id":"ITEM-1","issued":{"date-parts":[["2022","5"]]},"page":"883-889","publisher":"Elsevier","title":"From liquid hot water pretreatment solution to lignin-based hydrophobic deep eutectic solvent for highly efficient extraction of Cr (VI)","type":"article-journal","volume":"208"},"uris":["http://www.mendeley.com/documents/?uuid=202a4891-4628-4b2b-9b27-600791a1b8d3"]}],"mendeley":{"formattedCitation":"(F. Xu et al., 2022)","manualFormatting":"(Xu et al., 2022)","plainTextFormattedCitation":"(F. Xu et al., 2022)","previouslyFormattedCitation":"[70]"},"properties":{"noteIndex":0},"schema":"https://github.com/citation-style-language/schema/raw/master/csl-citation.json"}</w:instrText>
      </w:r>
      <w:r w:rsidR="005E0EF0">
        <w:fldChar w:fldCharType="separate"/>
      </w:r>
      <w:r w:rsidR="00EC7F7A" w:rsidRPr="00EC7F7A">
        <w:rPr>
          <w:noProof/>
        </w:rPr>
        <w:t>(Xu et al., 2022)</w:t>
      </w:r>
      <w:r w:rsidR="005E0EF0">
        <w:fldChar w:fldCharType="end"/>
      </w:r>
      <w:r w:rsidRPr="005F5895">
        <w:rPr>
          <w:bCs/>
          <w:iCs/>
        </w:rPr>
        <w:t xml:space="preserve">. </w:t>
      </w:r>
      <w:r w:rsidRPr="00C814E1">
        <w:t xml:space="preserve">The operating conditions, time, and water loading for hydrothermal pretreatment of sugarcane bagasse were optimized prior to DES pretreatment of sugarcane bagasse, rice straw, and </w:t>
      </w:r>
      <w:proofErr w:type="spellStart"/>
      <w:r w:rsidRPr="00C814E1">
        <w:t>napier</w:t>
      </w:r>
      <w:proofErr w:type="spellEnd"/>
      <w:r w:rsidRPr="00C814E1">
        <w:t xml:space="preserve"> grass using choline chloride lactic acid (</w:t>
      </w:r>
      <w:proofErr w:type="spellStart"/>
      <w:r w:rsidRPr="00C814E1">
        <w:t>ChCl:LA</w:t>
      </w:r>
      <w:proofErr w:type="spellEnd"/>
      <w:r w:rsidRPr="00C814E1">
        <w:t>)</w:t>
      </w:r>
      <w:r w:rsidR="005E0EF0">
        <w:t xml:space="preserve"> </w:t>
      </w:r>
      <w:r w:rsidR="005E0EF0">
        <w:fldChar w:fldCharType="begin" w:fldLock="1"/>
      </w:r>
      <w:r w:rsidR="00EC7F7A">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plainTextFormattedCitation":"(Gundupalli, Tantayotai, et al., 2022)","previouslyFormattedCitation":"[20]"},"properties":{"noteIndex":0},"schema":"https://github.com/citation-style-language/schema/raw/master/csl-citation.json"}</w:instrText>
      </w:r>
      <w:r w:rsidR="005E0EF0">
        <w:fldChar w:fldCharType="separate"/>
      </w:r>
      <w:r w:rsidR="00EC7F7A" w:rsidRPr="00EC7F7A">
        <w:rPr>
          <w:noProof/>
        </w:rPr>
        <w:t>(Gundupalli et al., 2022)</w:t>
      </w:r>
      <w:r w:rsidR="005E0EF0">
        <w:fldChar w:fldCharType="end"/>
      </w:r>
      <w:r w:rsidRPr="00C814E1">
        <w:t>. During the hydrolysis, which took place for 72 hours, the fermentable sugar yield improved 3.1, 3.4, and 2.9 times for the three biomasses, respectively, which was approximately 90%.</w:t>
      </w:r>
    </w:p>
    <w:p w14:paraId="5EBE0C0F" w14:textId="64B0BDF7" w:rsidR="00454084" w:rsidRDefault="00B93508" w:rsidP="00D27F68">
      <w:pPr>
        <w:pStyle w:val="NormalWeb"/>
        <w:spacing w:line="360" w:lineRule="auto"/>
        <w:jc w:val="both"/>
      </w:pPr>
      <w:bookmarkStart w:id="3" w:name="_Hlk205131970"/>
      <w:r w:rsidRPr="00C814E1">
        <w:t xml:space="preserve">LHW-assisted DES pretreatment was effectively applied in the bioconversion of cellulose and delignification of </w:t>
      </w:r>
      <w:proofErr w:type="spellStart"/>
      <w:r w:rsidRPr="00C814E1">
        <w:rPr>
          <w:rStyle w:val="Emphasis"/>
        </w:rPr>
        <w:t>Dendrocalamus</w:t>
      </w:r>
      <w:proofErr w:type="spellEnd"/>
      <w:r w:rsidRPr="00C814E1">
        <w:rPr>
          <w:rStyle w:val="Emphasis"/>
        </w:rPr>
        <w:t xml:space="preserve"> </w:t>
      </w:r>
      <w:proofErr w:type="spellStart"/>
      <w:r w:rsidRPr="00C814E1">
        <w:rPr>
          <w:rStyle w:val="Emphasis"/>
        </w:rPr>
        <w:t>giganteus</w:t>
      </w:r>
      <w:proofErr w:type="spellEnd"/>
      <w:r w:rsidRPr="00C814E1">
        <w:t>. The DES was synthesized from the hydrogen donor formic acid (FA) with choline chloride (</w:t>
      </w:r>
      <w:proofErr w:type="spellStart"/>
      <w:r w:rsidRPr="00C814E1">
        <w:t>ChCl</w:t>
      </w:r>
      <w:proofErr w:type="spellEnd"/>
      <w:r w:rsidRPr="00C814E1">
        <w:t xml:space="preserve">) at a molar ratio of 2:1. The hydrothermal pretreatment was carried out at 160℃ for 1 h, while </w:t>
      </w:r>
      <w:proofErr w:type="spellStart"/>
      <w:proofErr w:type="gramStart"/>
      <w:r w:rsidRPr="00C814E1">
        <w:t>ChCl:FA</w:t>
      </w:r>
      <w:proofErr w:type="spellEnd"/>
      <w:proofErr w:type="gramEnd"/>
      <w:r w:rsidRPr="00C814E1">
        <w:t xml:space="preserve"> pretreatment was performed at 120℃ for 6 h. The pretreatment recorded a reducing sugar yield of 56.1%, hemicellulose removal rates of 71.9%, and a delignification rate of 72.7%. Following the enzymatic hydrolysis, its efficiency and ethanol yield based on the theoretical value were 64.3% and 75.1%, respectively. Additionally, the combined pretreatment led to the acylation of </w:t>
      </w:r>
      <w:r w:rsidRPr="00C814E1">
        <w:rPr>
          <w:rStyle w:val="Emphasis"/>
        </w:rPr>
        <w:t>γ</w:t>
      </w:r>
      <w:r w:rsidRPr="00C814E1">
        <w:t xml:space="preserve">-C of lignin </w:t>
      </w:r>
      <w:r w:rsidR="00A1766D">
        <w:fldChar w:fldCharType="begin" w:fldLock="1"/>
      </w:r>
      <w:r w:rsidR="00E2411F">
        <w:instrText>ADDIN CSL_CITATION {"citationItems":[{"id":"ITEM-1","itemData":{"DOI":"doi: 10.3969/j.issn.1673-5854.2025.01.007 shu","author":[{"dropping-particle":"","family":"JIN Sicheng, WANG Dawei, YANG Jing, SHI Zhengjun","given":"YANG Haiyan","non-dropping-particle":"","parse-names":false,"suffix":""}],"container-title":"Biomass Chemical Engineering","id":"ITEM-1","issue":"1","issued":{"date-parts":[["2025"]]},"page":"51-60","title":"Effect of Deep Eutectic Solvent Combined with Liquid Hot Water Pretreatments on Structure and Bioconversion Efficiency of Dendrocalamus giganteus Munro","type":"article-journal","volume":"59"},"uris":["http://www.mendeley.com/documents/?uuid=92750129-c956-4139-8bf5-36dca3105d18"]}],"mendeley":{"formattedCitation":"(JIN Sicheng, WANG Dawei, YANG Jing, SHI Zhengjun, 2025)","manualFormatting":"(Jin et al., 2025)","plainTextFormattedCitation":"(JIN Sicheng, WANG Dawei, YANG Jing, SHI Zhengjun, 2025)","previouslyFormattedCitation":"[64]"},"properties":{"noteIndex":0},"schema":"https://github.com/citation-style-language/schema/raw/master/csl-citation.json"}</w:instrText>
      </w:r>
      <w:r w:rsidR="00A1766D">
        <w:fldChar w:fldCharType="separate"/>
      </w:r>
      <w:r w:rsidR="00EC7F7A" w:rsidRPr="00EC7F7A">
        <w:rPr>
          <w:noProof/>
        </w:rPr>
        <w:t>(J</w:t>
      </w:r>
      <w:r w:rsidR="00E2411F" w:rsidRPr="00EC7F7A">
        <w:rPr>
          <w:noProof/>
        </w:rPr>
        <w:t>in</w:t>
      </w:r>
      <w:r w:rsidR="00E2411F">
        <w:rPr>
          <w:noProof/>
        </w:rPr>
        <w:t xml:space="preserve"> et al.,</w:t>
      </w:r>
      <w:r w:rsidR="00EC7F7A" w:rsidRPr="00EC7F7A">
        <w:rPr>
          <w:noProof/>
        </w:rPr>
        <w:t xml:space="preserve"> 2025)</w:t>
      </w:r>
      <w:r w:rsidR="00A1766D">
        <w:fldChar w:fldCharType="end"/>
      </w:r>
      <w:r w:rsidR="00A1766D">
        <w:t xml:space="preserve">. </w:t>
      </w:r>
      <w:r w:rsidRPr="00C814E1">
        <w:t>To efficiently fractionate hemicellulose, cellulose, and lignin from sugarcane bagasse, LHW-DES (</w:t>
      </w:r>
      <w:proofErr w:type="spellStart"/>
      <w:r w:rsidRPr="00C814E1">
        <w:t>triethylbenzyl</w:t>
      </w:r>
      <w:proofErr w:type="spellEnd"/>
      <w:r w:rsidRPr="00C814E1">
        <w:t xml:space="preserve"> ammonium chloride (TEBAC)/lactic acid (LA) pretreatment was applied. Through enzymatic saccharification, the combinative method yielded 85.05 ± 0.66 gL⁻¹ of total fermentable sugar and a bioethanol yield of 34.33 ± 3.15 gL⁻¹ after fermenting the SCB hydrolysate. It was observed that the maximum enzymatic conversion of 80.83% ± 0.17% was obtained at 120°C for 90 minutes. However, the concentration of fermentable sugar and enzymatic conversion decreased at 140°C, which was attributed to the limited pretreatment ability of DES at 140°C </w:t>
      </w:r>
      <w:r w:rsidRPr="005F5895">
        <w:rPr>
          <w:bCs/>
          <w:iCs/>
        </w:rPr>
        <w:t xml:space="preserve"> </w:t>
      </w:r>
      <w:r w:rsidRPr="005F5895">
        <w:rPr>
          <w:bCs/>
          <w:iCs/>
        </w:rPr>
        <w:fldChar w:fldCharType="begin" w:fldLock="1"/>
      </w:r>
      <w:r w:rsidR="00EC7F7A">
        <w:rPr>
          <w:bCs/>
          <w:iCs/>
        </w:rPr>
        <w:instrText>ADDIN CSL_CITATION {"citationItems":[{"id":"ITEM-1","itemData":{"DOI":"10.1007/s11705-024-2438-9","ISBN":"1170502424389","ISSN":"20950187","abstract":"In the present study, a sustainable pretreatment methodology combining liquid hot water and deep eutectic solvent is proposed for the efficient fractionation of hemicellulose, cellulose, and lignin from sugarcane bagasse, thereby facilitating the comprehensive utilization of both C5 and C6 sugars. The application of this combined pretreatment strategy to sugarcane bagasse led to notable enhancements in enzymatic saccharification and subsequent fermentation. Experiment results demonstrate that liquid hot water-deep eutectic solvent pretreatment yielded 85.05 ± 0.66 g·L−1 of total fermentable sugar (glucose: 60.96 ± 0.21 g·L−1, xylose: 24.09 ± 0.87 g·L−1) through enzymatic saccharification of sugarcane bagasse. Furthermore, fermentation of the pretreated sugarcane bagasse hydrolysate yielded 34.33 ± 3.15 g·L−1 of bioethanol. These findings confirm the effectiveness of liquid hot water-deep eutectic solvent pretreatment in separating lignocellulosic components, thus presenting a sustainable and promising pretreatment method for maximizing the valuable utilization of biomass resources. (Figure presented.)","author":[{"dropping-particle":"","family":"Xian","given":"Xiaoling","non-dropping-particle":"","parse-names":false,"suffix":""},{"dropping-particle":"","family":"Li","given":"Biying","non-dropping-particle":"","parse-names":false,"suffix":""},{"dropping-particle":"","family":"Feng","given":"Shiyong","non-dropping-particle":"","parse-names":false,"suffix":""},{"dropping-particle":"","family":"Huang","given":"Jiale","non-dropping-particle":"","parse-names":false,"suffix":""},{"dropping-particle":"","family":"Fu","given":"Xinyuan","non-dropping-particle":"","parse-names":false,"suffix":""},{"dropping-particle":"","family":"Wu","given":"Ting","non-dropping-particle":"","parse-names":false,"suffix":""},{"dropping-particle":"","family":"Lin","given":"Xiaoqing","non-dropping-particle":"","parse-names":false,"suffix":""}],"container-title":"Frontiers of Chemical Science and Engineering","id":"ITEM-1","issue":"8","issued":{"date-parts":[["2024"]]},"title":"Enhanced bioethanol production from sugarcane bagasse: combination of liquid hot water and deep eutectic solvent pretreatment for optimized enzymatic saccharification","type":"article-journal","volume":"18"},"uris":["http://www.mendeley.com/documents/?uuid=7432b0b9-dee1-4515-9fe4-94cb2186bf5f"]}],"mendeley":{"formattedCitation":"(Xian et al., 2024)","plainTextFormattedCitation":"(Xian et al., 2024)","previouslyFormattedCitation":"[69]"},"properties":{"noteIndex":0},"schema":"https://github.com/citation-style-language/schema/raw/master/csl-citation.json"}</w:instrText>
      </w:r>
      <w:r w:rsidRPr="005F5895">
        <w:rPr>
          <w:bCs/>
          <w:iCs/>
        </w:rPr>
        <w:fldChar w:fldCharType="separate"/>
      </w:r>
      <w:r w:rsidR="00EC7F7A" w:rsidRPr="00EC7F7A">
        <w:rPr>
          <w:bCs/>
          <w:iCs/>
          <w:noProof/>
        </w:rPr>
        <w:t>(Xian et al., 2024)</w:t>
      </w:r>
      <w:r w:rsidRPr="005F5895">
        <w:rPr>
          <w:bCs/>
          <w:iCs/>
        </w:rPr>
        <w:fldChar w:fldCharType="end"/>
      </w:r>
      <w:r>
        <w:rPr>
          <w:bCs/>
          <w:iCs/>
        </w:rPr>
        <w:t xml:space="preserve">. </w:t>
      </w:r>
      <w:r w:rsidRPr="00C814E1">
        <w:t xml:space="preserve">It can be deduced that at about 95 minutes exposure to DES in a two-step LHW-assisted DES pretreatment, raising the temperature to 140°C can improve the reducing sugar yield of high-lignin LB while reducing that of low-lignin LB. </w:t>
      </w:r>
      <w:bookmarkEnd w:id="3"/>
      <w:r w:rsidR="00D27F68">
        <w:t xml:space="preserve"> Table 1 summarizes the pretreatment conditions, yield, and the drawback for the different LB discussed in this review.</w:t>
      </w:r>
      <w:bookmarkStart w:id="4" w:name="_Hlk206845816"/>
    </w:p>
    <w:p w14:paraId="46FE9AD9" w14:textId="77777777" w:rsidR="00454084" w:rsidRPr="005F5895" w:rsidRDefault="00454084" w:rsidP="00454084">
      <w:pPr>
        <w:pStyle w:val="Caption"/>
        <w:keepNext/>
        <w:spacing w:line="360" w:lineRule="auto"/>
        <w:jc w:val="both"/>
        <w:rPr>
          <w:rFonts w:ascii="Times New Roman" w:hAnsi="Times New Roman" w:cs="Times New Roman"/>
          <w:b w:val="0"/>
          <w:color w:val="auto"/>
          <w:sz w:val="24"/>
          <w:szCs w:val="24"/>
        </w:rPr>
      </w:pPr>
      <w:r w:rsidRPr="005F5895">
        <w:rPr>
          <w:rFonts w:ascii="Times New Roman" w:hAnsi="Times New Roman" w:cs="Times New Roman"/>
          <w:b w:val="0"/>
          <w:color w:val="auto"/>
          <w:sz w:val="24"/>
          <w:szCs w:val="24"/>
        </w:rPr>
        <w:lastRenderedPageBreak/>
        <w:t>Table 1: Summary of the effects of different Chemo-physiochemical combinative pretreatment methods</w:t>
      </w:r>
    </w:p>
    <w:tbl>
      <w:tblPr>
        <w:tblStyle w:val="PlainTable41"/>
        <w:tblW w:w="10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440"/>
        <w:gridCol w:w="2813"/>
        <w:gridCol w:w="2047"/>
        <w:gridCol w:w="1440"/>
        <w:gridCol w:w="1170"/>
      </w:tblGrid>
      <w:tr w:rsidR="00454084" w:rsidRPr="001636E6" w14:paraId="35AD8DDC" w14:textId="77777777" w:rsidTr="00B51552">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525" w:type="dxa"/>
          </w:tcPr>
          <w:p w14:paraId="3087437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Biomass</w:t>
            </w:r>
          </w:p>
        </w:tc>
        <w:tc>
          <w:tcPr>
            <w:tcW w:w="1440" w:type="dxa"/>
          </w:tcPr>
          <w:p w14:paraId="5034BEEB"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 xml:space="preserve">Pretreatment </w:t>
            </w:r>
          </w:p>
        </w:tc>
        <w:tc>
          <w:tcPr>
            <w:tcW w:w="2813" w:type="dxa"/>
          </w:tcPr>
          <w:p w14:paraId="128D132B"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 xml:space="preserve"> Pretreatment conditions</w:t>
            </w:r>
          </w:p>
        </w:tc>
        <w:tc>
          <w:tcPr>
            <w:tcW w:w="2047" w:type="dxa"/>
          </w:tcPr>
          <w:p w14:paraId="49250B46"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Benefits/yield</w:t>
            </w:r>
          </w:p>
        </w:tc>
        <w:tc>
          <w:tcPr>
            <w:tcW w:w="1440" w:type="dxa"/>
          </w:tcPr>
          <w:p w14:paraId="2D2E4E2E"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Drawback</w:t>
            </w:r>
          </w:p>
        </w:tc>
        <w:tc>
          <w:tcPr>
            <w:tcW w:w="1170" w:type="dxa"/>
          </w:tcPr>
          <w:p w14:paraId="6479F4B4" w14:textId="77777777" w:rsidR="00454084" w:rsidRPr="001636E6" w:rsidRDefault="00454084" w:rsidP="00B51552">
            <w:pPr>
              <w:tabs>
                <w:tab w:val="left" w:pos="7013"/>
              </w:tabs>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1636E6">
              <w:rPr>
                <w:rFonts w:ascii="Times New Roman" w:hAnsi="Times New Roman" w:cs="Times New Roman"/>
                <w:sz w:val="18"/>
                <w:szCs w:val="18"/>
              </w:rPr>
              <w:t>Source</w:t>
            </w:r>
          </w:p>
        </w:tc>
      </w:tr>
      <w:tr w:rsidR="00454084" w:rsidRPr="001636E6" w14:paraId="62D69F79"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E27FD0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Bamboo</w:t>
            </w:r>
          </w:p>
        </w:tc>
        <w:tc>
          <w:tcPr>
            <w:tcW w:w="1440" w:type="dxa"/>
            <w:shd w:val="clear" w:color="auto" w:fill="F2F2F2" w:themeFill="background1" w:themeFillShade="F2"/>
          </w:tcPr>
          <w:p w14:paraId="3F23A42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shd w:val="clear" w:color="auto" w:fill="F2F2F2" w:themeFill="background1" w:themeFillShade="F2"/>
          </w:tcPr>
          <w:p w14:paraId="555E44F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0.5% NaOH solution, 170ºC</w:t>
            </w:r>
          </w:p>
        </w:tc>
        <w:tc>
          <w:tcPr>
            <w:tcW w:w="2047" w:type="dxa"/>
            <w:shd w:val="clear" w:color="auto" w:fill="F2F2F2" w:themeFill="background1" w:themeFillShade="F2"/>
          </w:tcPr>
          <w:p w14:paraId="1C89744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mproved enzymatic hydrolysis and enhanced delignification. Produced 4.8 g/L ethanol.</w:t>
            </w:r>
          </w:p>
          <w:p w14:paraId="603F985F"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02C54B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shd w:val="clear" w:color="auto" w:fill="F2F2F2" w:themeFill="background1" w:themeFillShade="F2"/>
          </w:tcPr>
          <w:p w14:paraId="65F42905" w14:textId="62E0212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2411F">
              <w:rPr>
                <w:rFonts w:ascii="Times New Roman" w:hAnsi="Times New Roman" w:cs="Times New Roman"/>
                <w:sz w:val="18"/>
                <w:szCs w:val="18"/>
              </w:rPr>
              <w:instrText>ADDIN CSL_CITATION {"citationItems":[{"id":"ITEM-1","itemData":{"DOI":"10.1016/j.biortech.2018.11.088","ISSN":"18732976","PMID":"30529330","abstract":"Altering recalcitrant structures of bamboo is essential to obtain high yield of bioethanol via bioconversion process. With the goal of improving cell wall digestibility, alkaline liquid hot water was used to pretreat N. affinis. The effects of temperature and alkali dosage on structural alterations were determined by chemical composition, Brunauer Emmett Teller (BET) and gel permeation chromatography (GPC). The relationship between these changes and substrate digestibility was addressed by separate enzymatic hydrolysis and fermentation (SHF). The results indicated that pretreatments partly removed and degraded hemicelluloses and lignin, reducing yields of substrates and molecular weights of carbohydrates. With the change of cell wall structure, specific surface area of materials increased after LHW pretreatment but decreased with further removal of lignin and hemicellulosic fractions. Maximum bioconversion was obtained by pretreatment with 0.5% NaOH aqueous at 170 °C and SHF, yielding 4.8 g/L ethanol.","author":[{"dropping-particle":"","family":"Yang","given":"Haiyan","non-dropping-particle":"","parse-names":false,"suffix":""},{"dropping-particle":"","family":"Shi","given":"Zhengjun","non-dropping-particle":"","parse-names":false,"suffix":""},{"dropping-particle":"","family":"Xu","given":"Gaofeng","non-dropping-particle":"","parse-names":false,"suffix":""},{"dropping-particle":"","family":"Qin","given":"Yongjian","non-dropping-particle":"","parse-names":false,"suffix":""},{"dropping-particle":"","family":"Deng","given":"Jia","non-dropping-particle":"","parse-names":false,"suffix":""},{"dropping-particle":"","family":"Yang","given":"Jing","non-dropping-particle":"","parse-names":false,"suffix":""}],"container-title":"Bioresource Technology","id":"ITEM-1","issued":{"date-parts":[["2019"]]},"page":"261-266","publisher":"Elsevier Ltd","title":"Bioethanol production from bamboo with alkali-catalyzed liquid hot water pretreatment","type":"article-journal","volume":"274"},"uris":["http://www.mendeley.com/documents/?uuid=22cff5b0-0528-4789-82fd-09d092a01702"]}],"mendeley":{"formattedCitation":"(H. Yang et al., 2019)","manualFormatting":"(Yang et al., 2019)","plainTextFormattedCitation":"(H. Yang et al., 2019)","previouslyFormattedCitation":"[62]"},"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et al.,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56CE0E3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EB0E30F"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1.Cassava stem</w:t>
            </w:r>
          </w:p>
          <w:p w14:paraId="4303AB3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2.Cassava leaves</w:t>
            </w:r>
          </w:p>
          <w:p w14:paraId="7ECB2A2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3.Cassava peels</w:t>
            </w:r>
          </w:p>
        </w:tc>
        <w:tc>
          <w:tcPr>
            <w:tcW w:w="1440" w:type="dxa"/>
          </w:tcPr>
          <w:p w14:paraId="531BF7B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tcPr>
          <w:p w14:paraId="72FB55D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rradiation power of 300 W and 200 ml of 3% NaOH for over 7 min. *With and without detoxification chemical reducing</w:t>
            </w:r>
          </w:p>
        </w:tc>
        <w:tc>
          <w:tcPr>
            <w:tcW w:w="2047" w:type="dxa"/>
          </w:tcPr>
          <w:p w14:paraId="2F18E69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9.05 g/L and 55.13 g/L sugar</w:t>
            </w:r>
          </w:p>
          <w:p w14:paraId="6952B513"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47.37g/L and 41.77 g/L sugar</w:t>
            </w:r>
          </w:p>
          <w:p w14:paraId="24F976A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58.75 g/L and 64.06 g/L sugar</w:t>
            </w:r>
          </w:p>
        </w:tc>
        <w:tc>
          <w:tcPr>
            <w:tcW w:w="1440" w:type="dxa"/>
          </w:tcPr>
          <w:p w14:paraId="114A2C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659FD4CA" w14:textId="7FCBAF2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dfdff539-17c8-4cff-a40d-86a7ffafd715","http://www.mendeley.com/documents/?uuid=cec2d964-2849-48da-9697-972e81ae6afe"]}],"mendeley":{"formattedCitation":"(Pooja et al., 2018)","plainTextFormattedCitation":"(Pooja et al., 2018)","previouslyFormattedCitation":"[3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Pooja et al., 2018)</w:t>
            </w:r>
            <w:r w:rsidRPr="001636E6">
              <w:rPr>
                <w:rFonts w:ascii="Times New Roman" w:hAnsi="Times New Roman" w:cs="Times New Roman"/>
                <w:sz w:val="18"/>
                <w:szCs w:val="18"/>
              </w:rPr>
              <w:fldChar w:fldCharType="end"/>
            </w:r>
          </w:p>
          <w:p w14:paraId="3FB3263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D23959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A03D541"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t>1.Cassava stem</w:t>
            </w:r>
          </w:p>
          <w:p w14:paraId="4018FBD3" w14:textId="77777777" w:rsidR="00454084" w:rsidRPr="001636E6" w:rsidRDefault="00454084" w:rsidP="00B51552">
            <w:pPr>
              <w:spacing w:line="240" w:lineRule="auto"/>
              <w:rPr>
                <w:rFonts w:ascii="Times New Roman" w:hAnsi="Times New Roman" w:cs="Times New Roman"/>
                <w:sz w:val="18"/>
                <w:szCs w:val="18"/>
              </w:rPr>
            </w:pPr>
          </w:p>
          <w:p w14:paraId="1981A5FF"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t>2.Cassava leaves</w:t>
            </w:r>
          </w:p>
          <w:p w14:paraId="1DC9E109" w14:textId="77777777" w:rsidR="00454084" w:rsidRPr="001636E6" w:rsidRDefault="00454084" w:rsidP="00B51552">
            <w:pPr>
              <w:spacing w:line="240" w:lineRule="auto"/>
              <w:rPr>
                <w:rFonts w:ascii="Times New Roman" w:hAnsi="Times New Roman" w:cs="Times New Roman"/>
                <w:sz w:val="18"/>
                <w:szCs w:val="18"/>
              </w:rPr>
            </w:pPr>
          </w:p>
          <w:p w14:paraId="64CACEFD" w14:textId="77777777" w:rsidR="00454084" w:rsidRPr="001636E6" w:rsidRDefault="00454084" w:rsidP="00B51552">
            <w:pPr>
              <w:spacing w:line="240" w:lineRule="auto"/>
              <w:rPr>
                <w:rFonts w:ascii="Times New Roman" w:hAnsi="Times New Roman" w:cs="Times New Roman"/>
                <w:sz w:val="18"/>
                <w:szCs w:val="18"/>
              </w:rPr>
            </w:pPr>
            <w:r w:rsidRPr="001636E6">
              <w:rPr>
                <w:rFonts w:ascii="Times New Roman" w:hAnsi="Times New Roman" w:cs="Times New Roman"/>
                <w:sz w:val="18"/>
                <w:szCs w:val="18"/>
              </w:rPr>
              <w:t>3.Cassava peels</w:t>
            </w:r>
          </w:p>
          <w:p w14:paraId="5373AD01"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p>
        </w:tc>
        <w:tc>
          <w:tcPr>
            <w:tcW w:w="1440" w:type="dxa"/>
          </w:tcPr>
          <w:p w14:paraId="17C0EB30" w14:textId="5030C32F"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w:t>
            </w:r>
            <w:r w:rsidR="00FF729D">
              <w:rPr>
                <w:rFonts w:ascii="Times New Roman" w:hAnsi="Times New Roman" w:cs="Times New Roman"/>
                <w:sz w:val="18"/>
                <w:szCs w:val="18"/>
              </w:rPr>
              <w:t>C</w:t>
            </w:r>
          </w:p>
        </w:tc>
        <w:tc>
          <w:tcPr>
            <w:tcW w:w="2813" w:type="dxa"/>
          </w:tcPr>
          <w:p w14:paraId="5F0B528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0.1 M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xml:space="preserve"> at 30 ± 1 °C for 10 min with the irradiation power of 300 W, *with and without detoxification chemical</w:t>
            </w:r>
          </w:p>
        </w:tc>
        <w:tc>
          <w:tcPr>
            <w:tcW w:w="2047" w:type="dxa"/>
          </w:tcPr>
          <w:p w14:paraId="5069C07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1. *54.58 g/L and 50.03 g/L sugar </w:t>
            </w:r>
          </w:p>
          <w:p w14:paraId="04094A49"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 *33.95g/L and 30.28 g/L sugar</w:t>
            </w:r>
          </w:p>
          <w:p w14:paraId="737376B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 *45.96 g/L and 51.04 g/L sugar</w:t>
            </w:r>
          </w:p>
          <w:p w14:paraId="2F9DF3B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0504D" w:themeColor="accent2"/>
                <w:sz w:val="18"/>
                <w:szCs w:val="18"/>
              </w:rPr>
            </w:pPr>
          </w:p>
        </w:tc>
        <w:tc>
          <w:tcPr>
            <w:tcW w:w="1440" w:type="dxa"/>
          </w:tcPr>
          <w:p w14:paraId="599AA38B"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1C80E7F6" w14:textId="301FBF4B"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3205-018-1095-4","ISBN":"0123456789","ISSN":"21905738","abstract":"The effect of microwave (MW)-assisted acid or alkali pretreatment (300 W, 7 min) followed by saccharification with a triple enzyme cocktail (Cellic, Optimash BG and Stargen) with or without detoxification mix on ethanol production from three cassava residues (stems, leaves and peels) by Saccharomyces cerevisiae was investigated. Significantly higher fermentable sugar yields (54.58, 47.39 and 64.06 g/L from stems, leaves and peels, respectively) were obtained after 120 h saccharification from MW-assisted alkali-pretreated systems supplemented (D+) with detoxification chemicals (Tween 20 + polyethylene glycol 4000 + sodium borohydride) compared to the non-supplemented (D0) or MW-assisted acid-pretreated systems. The percentage utilization of reducing sugars during fermentation (48 h) was also the highest (91.02, 87.16 and 89.71%, respectively, for stems, leaves and peels) for the MW-assisted alkali-pretreated (D+) systems. HPLC sugar profile indicated that glucose was the predominant monosaccharide in the hydrolysates from this system. Highest ethanol yields (YE, g/g), fermentation efficiency (%) and volumetric ethanol productivity (g/L/h) of 0.401, 78.49 and 0.449 (stems), 0.397, 77.71 and 0.341 (leaves) and 0.433, 84.65 and 0.518 (peels) were also obtained for this system. The highest ethanol yields (ml/kg dry biomass) of ca. 263, 200 and 303, respectively, for stems, leaves and peels from the MW-assisted alkali pretreatment (D+) indicated that this was the most effective pretreatment for cassava residues.","author":[{"dropping-particle":"","family":"Pooja","given":"N. S.","non-dropping-particle":"","parse-names":false,"suffix":""},{"dropping-particle":"","family":"Sajeev","given":"M. S.","non-dropping-particle":"","parse-names":false,"suffix":""},{"dropping-particle":"","family":"Jeeva","given":"M. L.","non-dropping-particle":"","parse-names":false,"suffix":""},{"dropping-particle":"","family":"Padmaja","given":"G.","non-dropping-particle":"","parse-names":false,"suffix":""}],"container-title":"3 Biotech","id":"ITEM-1","issue":"1","issued":{"date-parts":[["2018"]]},"page":"1-12","publisher":"Springer Berlin Heidelberg","title":"Bioethanol production from microwave-assisted acid or alkali-pretreated agricultural residues of cassava using separate hydrolysis and fermentation (SHF)","type":"article-journal","volume":"8"},"uris":["http://www.mendeley.com/documents/?uuid=cec2d964-2849-48da-9697-972e81ae6afe","http://www.mendeley.com/documents/?uuid=dfdff539-17c8-4cff-a40d-86a7ffafd715"]}],"mendeley":{"formattedCitation":"(Pooja et al., 2018)","plainTextFormattedCitation":"(Pooja et al., 2018)","previouslyFormattedCitation":"[3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Pooja et al., 2018)</w:t>
            </w:r>
            <w:r w:rsidRPr="001636E6">
              <w:rPr>
                <w:rFonts w:ascii="Times New Roman" w:hAnsi="Times New Roman" w:cs="Times New Roman"/>
                <w:sz w:val="18"/>
                <w:szCs w:val="18"/>
              </w:rPr>
              <w:fldChar w:fldCharType="end"/>
            </w:r>
          </w:p>
          <w:p w14:paraId="184F816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68472853"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192DDD61"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hinese fir</w:t>
            </w:r>
          </w:p>
        </w:tc>
        <w:tc>
          <w:tcPr>
            <w:tcW w:w="1440" w:type="dxa"/>
            <w:shd w:val="clear" w:color="auto" w:fill="F2F2F2" w:themeFill="background1" w:themeFillShade="F2"/>
          </w:tcPr>
          <w:p w14:paraId="0F9295D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shd w:val="clear" w:color="auto" w:fill="F2F2F2" w:themeFill="background1" w:themeFillShade="F2"/>
          </w:tcPr>
          <w:p w14:paraId="058A935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Borax (Na</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B</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5</w:t>
            </w:r>
            <w:r w:rsidRPr="001636E6">
              <w:rPr>
                <w:rFonts w:ascii="Times New Roman" w:hAnsi="Times New Roman" w:cs="Times New Roman"/>
                <w:sz w:val="18"/>
                <w:szCs w:val="18"/>
              </w:rPr>
              <w:t>(OH)</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8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O) and sodium hydroxide (NaOH)</w:t>
            </w:r>
          </w:p>
        </w:tc>
        <w:tc>
          <w:tcPr>
            <w:tcW w:w="2047" w:type="dxa"/>
            <w:shd w:val="clear" w:color="auto" w:fill="F2F2F2" w:themeFill="background1" w:themeFillShade="F2"/>
          </w:tcPr>
          <w:p w14:paraId="3043930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Deconstruction and removal of hemicellulose and lignin. Increase in crystallinity from 6.34% to 11.29%.</w:t>
            </w:r>
          </w:p>
        </w:tc>
        <w:tc>
          <w:tcPr>
            <w:tcW w:w="1440" w:type="dxa"/>
            <w:shd w:val="clear" w:color="auto" w:fill="F2F2F2" w:themeFill="background1" w:themeFillShade="F2"/>
          </w:tcPr>
          <w:p w14:paraId="2B6D2BC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y require high operational cost</w:t>
            </w:r>
          </w:p>
          <w:p w14:paraId="1634FA7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shd w:val="clear" w:color="auto" w:fill="F2F2F2" w:themeFill="background1" w:themeFillShade="F2"/>
          </w:tcPr>
          <w:p w14:paraId="09785450" w14:textId="38E91E6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18.09.017","ISSN":"18732828","PMID":"30245204","abstract":"This work investigated the physicochemical properties of Chinese fir after ultrasound-assisted pretreatments with borax and sodium hydroxide additives in an aqueous solution. TGA, FTIR, and XRD were used to analyze the thermal degradation processes, changes in chemical structures, and crystallinity of the treated samples, respectively. Additionally, the release of volatiles from wood pyrolysis was measured on-line by the TG-FTIR apparatus. In thermal analysis, all samples showed main degradation stages at 220–500 °C, and alkaline compounds could efficiently shift the process to lower temperatures with lower maximum weight loss rate (MWLR) and more residues. From TG-FTIR, it was observed that CO2 was the primary gas product from pyrolysis in the alkaline-treated samples, while there were more carbonyl compounds released in the control and deionized water groups. Due to the destruction and removal of hemicellulose and lignin after alkaline treatments, the related peaks changed greatly. Changes in the ester groups caused by saponification also accounted for one of the most significant differences between samples. Moreover, except for the deionized water group without sonication, the crystallinity of the samples increased from 6.34% to 11.29%. Overall, comparing the samples treated with or without ultrasound, the results showed that the ultrasound treatment did influence the samples’ physicochemical properties, and its’ effects varied by the basicity of the solution. This in-depth investigation offers a better understanding of ultrasound-assisted and alkaline pretreatments of wood materials.","author":[{"dropping-particle":"","family":"Wang","given":"Zhenyu","non-dropping-particle":"","parse-names":false,"suffix":""},{"dropping-particle":"","family":"Qu","given":"Lijie","non-dropping-particle":"","parse-names":false,"suffix":""},{"dropping-particle":"","family":"Qian","given":"Jing","non-dropping-particle":"","parse-names":false,"suffix":""},{"dropping-particle":"","family":"He","given":"Zhengbin","non-dropping-particle":"","parse-names":false,"suffix":""},{"dropping-particle":"","family":"Yi","given":"Songlin","non-dropping-particle":"","parse-names":false,"suffix":""}],"container-title":"Ultrasonics Sonochemistry","id":"ITEM-1","issue":"June","issued":{"date-parts":[["2019"]]},"page":"200-207","publisher":"Elsevier","title":"Effects of the ultrasound-assisted pretreatments using borax and sodium hydroxide on the physicochemical properties of Chinese fir","type":"article-journal","volume":"50"},"uris":["http://www.mendeley.com/documents/?uuid=63c05958-36dc-4c65-ae64-ca9b69c090f8","http://www.mendeley.com/documents/?uuid=94b422af-0b40-41bc-9a43-5e3cfc0f43db"]}],"mendeley":{"formattedCitation":"(Wang et al., 2019)","plainTextFormattedCitation":"(Wang et al., 2019)","previouslyFormattedCitation":"[4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Wang et al.,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149BC58A"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CE2D8E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alk</w:t>
            </w:r>
          </w:p>
        </w:tc>
        <w:tc>
          <w:tcPr>
            <w:tcW w:w="1440" w:type="dxa"/>
          </w:tcPr>
          <w:p w14:paraId="75A7430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tcPr>
          <w:p w14:paraId="2CC401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aOH solution with alkali deacetylation strength at 84.96% with 21 PS at 3.97</w:t>
            </w:r>
          </w:p>
        </w:tc>
        <w:tc>
          <w:tcPr>
            <w:tcW w:w="2047" w:type="dxa"/>
          </w:tcPr>
          <w:p w14:paraId="7670984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moval of the acetyl group bound to the backbone of hemicellulose.</w:t>
            </w:r>
          </w:p>
        </w:tc>
        <w:tc>
          <w:tcPr>
            <w:tcW w:w="1440" w:type="dxa"/>
          </w:tcPr>
          <w:p w14:paraId="588F36E2" w14:textId="77777777" w:rsidR="00454084" w:rsidRPr="001636E6" w:rsidRDefault="00454084" w:rsidP="00B51552">
            <w:pPr>
              <w:pStyle w:val="NormalWeb"/>
              <w:jc w:val="both"/>
              <w:cnfStyle w:val="000000000000" w:firstRow="0" w:lastRow="0" w:firstColumn="0" w:lastColumn="0" w:oddVBand="0" w:evenVBand="0" w:oddHBand="0" w:evenHBand="0" w:firstRowFirstColumn="0" w:firstRowLastColumn="0" w:lastRowFirstColumn="0" w:lastRowLastColumn="0"/>
              <w:rPr>
                <w:sz w:val="18"/>
                <w:szCs w:val="18"/>
              </w:rPr>
            </w:pPr>
            <w:r w:rsidRPr="001636E6">
              <w:rPr>
                <w:sz w:val="18"/>
                <w:szCs w:val="18"/>
              </w:rPr>
              <w:t>Alkali deacetylation involves the use of chemicals, which can pose environmental concerns if not properly handled and disposed. Produced 87.55% ± 3.64 sugar yield</w:t>
            </w:r>
          </w:p>
          <w:p w14:paraId="09395A7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tcPr>
          <w:p w14:paraId="784F4876" w14:textId="4533569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6.02.111","ISSN":"18732976","PMID":"26967334","abstract":"A novel stepwise pretreatment on corn stalk (CS) by alkali deacetylation combined with liquid hot water (LHW) was investigated to enhance enzymatic hydrolysis. After deacetylated treatment, strength of alkali deacetylation of CS was from 1.79% to 91.34% which was subsequently pretreated by LHW with severity from 3.27 to 4.27. It was found that higher strength of alkali deacetylation could reduce both the degradation of hemicellulose and inhibitors formation in liquid hot water pretreatment (LHWP). Enzymatic hydrolysis efficiency was confirmed to be affected by LHW pretreatment severity (PS) and strength of alkali treatment. This combined pretreatment of alkali deacetylation and LHW could not only increase glucose yield, but also enhance energy utilization efficiency. The maximum enzymatic hydrolysis of 87.55% ± 3.64 with the ratio of glucose yield to energy input at 50.39 g glucose kJ-1 was obtained when strength of alkali deacetylation at 84.96% with PS at 3.97 were used.","author":[{"dropping-particle":"","family":"Jiang","given":"Wei","non-dropping-particle":"","parse-names":false,"suffix":""},{"dropping-particle":"","family":"Xu","given":"Jian","non-dropping-particle":"","parse-names":false,"suffix":""}],"container-title":"Bioresource Technology","id":"ITEM-1","issued":{"date-parts":[["2016"]]},"page":"115-124","publisher":"Elsevier Ltd","title":"A novel stepwise pretreatment on corn stalk by alkali deacetylation and liquid hot water for enhancing enzymatic hydrolysis and energy utilization efficiency","type":"article-journal","volume":"209"},"uris":["http://www.mendeley.com/documents/?uuid=61ad3d9e-6878-4fb9-85c1-916db1c45097"]}],"mendeley":{"formattedCitation":"(Jiang &amp; Xu, 2016)","plainTextFormattedCitation":"(Jiang &amp; Xu, 2016)","previouslyFormattedCitation":"[6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Jiang &amp; Xu, 2016)</w:t>
            </w:r>
            <w:r w:rsidRPr="001636E6">
              <w:rPr>
                <w:rFonts w:ascii="Times New Roman" w:hAnsi="Times New Roman" w:cs="Times New Roman"/>
                <w:sz w:val="18"/>
                <w:szCs w:val="18"/>
              </w:rPr>
              <w:fldChar w:fldCharType="end"/>
            </w:r>
          </w:p>
        </w:tc>
      </w:tr>
      <w:tr w:rsidR="00454084" w:rsidRPr="001636E6" w14:paraId="25437780"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6F5FD8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over</w:t>
            </w:r>
          </w:p>
        </w:tc>
        <w:tc>
          <w:tcPr>
            <w:tcW w:w="1440" w:type="dxa"/>
            <w:shd w:val="clear" w:color="auto" w:fill="F2F2F2" w:themeFill="background1" w:themeFillShade="F2"/>
          </w:tcPr>
          <w:p w14:paraId="160CC97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p w14:paraId="0399996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69E964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shd w:val="clear" w:color="auto" w:fill="F2F2F2" w:themeFill="background1" w:themeFillShade="F2"/>
          </w:tcPr>
          <w:p w14:paraId="7CF6F7ED"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aCl</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 xml:space="preserve"> solution of 62.5% (w/w), 162.1</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solid-to-liquid ratio of 10% (w/v) and 12 min</w:t>
            </w:r>
          </w:p>
          <w:p w14:paraId="299247C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047" w:type="dxa"/>
            <w:shd w:val="clear" w:color="auto" w:fill="F2F2F2" w:themeFill="background1" w:themeFillShade="F2"/>
          </w:tcPr>
          <w:p w14:paraId="6BD8100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crease in surface area, and hemicellulose degradation, with 65.47% fermentable sugar obtained.</w:t>
            </w:r>
          </w:p>
        </w:tc>
        <w:tc>
          <w:tcPr>
            <w:tcW w:w="1440" w:type="dxa"/>
            <w:shd w:val="clear" w:color="auto" w:fill="F2F2F2" w:themeFill="background1" w:themeFillShade="F2"/>
          </w:tcPr>
          <w:p w14:paraId="5AEBD6F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ossibility of lignin re-localization</w:t>
            </w:r>
          </w:p>
        </w:tc>
        <w:tc>
          <w:tcPr>
            <w:tcW w:w="1170" w:type="dxa"/>
            <w:shd w:val="clear" w:color="auto" w:fill="F2F2F2" w:themeFill="background1" w:themeFillShade="F2"/>
          </w:tcPr>
          <w:p w14:paraId="24A3072B" w14:textId="330EA4AC"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32ba9273-bde3-480d-84ef-f9705c68c4c2","http://www.mendeley.com/documents/?uuid=ff459065-a502-4b6e-9c9d-f7517d6d9f50"]}],"mendeley":{"formattedCitation":"(Li &amp; Xu, 2013)","plainTextFormattedCitation":"(Li &amp; Xu, 2013)","previouslyFormattedCitation":"[3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Li &amp; Xu, 2013)</w:t>
            </w:r>
            <w:r w:rsidRPr="001636E6">
              <w:rPr>
                <w:rFonts w:ascii="Times New Roman" w:hAnsi="Times New Roman" w:cs="Times New Roman"/>
                <w:sz w:val="18"/>
                <w:szCs w:val="18"/>
              </w:rPr>
              <w:fldChar w:fldCharType="end"/>
            </w:r>
          </w:p>
          <w:p w14:paraId="1D56C80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074A0587"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284C38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Corn stover</w:t>
            </w:r>
          </w:p>
        </w:tc>
        <w:tc>
          <w:tcPr>
            <w:tcW w:w="1440" w:type="dxa"/>
          </w:tcPr>
          <w:p w14:paraId="0F2524C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w:t>
            </w:r>
          </w:p>
        </w:tc>
        <w:tc>
          <w:tcPr>
            <w:tcW w:w="2813" w:type="dxa"/>
          </w:tcPr>
          <w:p w14:paraId="1F0080D2" w14:textId="77777777" w:rsidR="00454084" w:rsidRPr="001636E6" w:rsidRDefault="00454084" w:rsidP="00B51552">
            <w:pPr>
              <w:pStyle w:val="ListParagraph"/>
              <w:numPr>
                <w:ilvl w:val="0"/>
                <w:numId w:val="12"/>
              </w:num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Sulfuric acid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formic acid (C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 phosphoric acid (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PO</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 29.5 min treatment period, 162.4 °C, and 0.45% v/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4</w:t>
            </w:r>
          </w:p>
          <w:p w14:paraId="715AB74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036FBF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86CD0E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197F5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5DB7F48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52D290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08CA62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ECFC6B8" w14:textId="77777777" w:rsidR="00454084" w:rsidRPr="001636E6" w:rsidRDefault="00454084" w:rsidP="00B51552">
            <w:pPr>
              <w:pStyle w:val="ListParagraph"/>
              <w:numPr>
                <w:ilvl w:val="0"/>
                <w:numId w:val="12"/>
              </w:num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arbonic acid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CO</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 xml:space="preserve">) at a temperatures range of 180 to 220 </w:t>
            </w:r>
            <w:proofErr w:type="spellStart"/>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w:t>
            </w:r>
            <w:proofErr w:type="spellEnd"/>
            <w:r w:rsidRPr="001636E6">
              <w:rPr>
                <w:rFonts w:ascii="Times New Roman" w:hAnsi="Times New Roman" w:cs="Times New Roman"/>
                <w:sz w:val="18"/>
                <w:szCs w:val="18"/>
              </w:rPr>
              <w:t xml:space="preserve">, a reaction time between 2 and 32 minutes, and a carbon dioxide pressure of 0 or 800 </w:t>
            </w:r>
            <w:proofErr w:type="spellStart"/>
            <w:r w:rsidRPr="001636E6">
              <w:rPr>
                <w:rFonts w:ascii="Times New Roman" w:hAnsi="Times New Roman" w:cs="Times New Roman"/>
                <w:sz w:val="18"/>
                <w:szCs w:val="18"/>
              </w:rPr>
              <w:t>psig</w:t>
            </w:r>
            <w:proofErr w:type="spellEnd"/>
            <w:r w:rsidRPr="001636E6">
              <w:rPr>
                <w:rFonts w:ascii="Times New Roman" w:hAnsi="Times New Roman" w:cs="Times New Roman"/>
                <w:sz w:val="18"/>
                <w:szCs w:val="18"/>
              </w:rPr>
              <w:t>.</w:t>
            </w:r>
          </w:p>
        </w:tc>
        <w:tc>
          <w:tcPr>
            <w:tcW w:w="2047" w:type="dxa"/>
          </w:tcPr>
          <w:p w14:paraId="5407476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 xml:space="preserve">Decrease in the crystallinity, and disruption of the microstructure. 91.05% glucose, 0.47g/g ethanol </w:t>
            </w:r>
            <w:r w:rsidRPr="001636E6">
              <w:rPr>
                <w:rFonts w:ascii="Times New Roman" w:hAnsi="Times New Roman" w:cs="Times New Roman"/>
                <w:sz w:val="18"/>
                <w:szCs w:val="18"/>
              </w:rPr>
              <w:lastRenderedPageBreak/>
              <w:t>(93.91%) theoretical ethanol yield</w:t>
            </w:r>
          </w:p>
          <w:p w14:paraId="364BFE7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C6EA56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severity reduced the formation of organic compounds. 91.05% fermentable sugar was obtained.</w:t>
            </w:r>
          </w:p>
        </w:tc>
        <w:tc>
          <w:tcPr>
            <w:tcW w:w="1440" w:type="dxa"/>
          </w:tcPr>
          <w:p w14:paraId="5BCB34E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Possibility of inhibition effect</w:t>
            </w:r>
          </w:p>
          <w:p w14:paraId="1DB98AB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20C420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roduced hydrolysate with high pH</w:t>
            </w:r>
          </w:p>
        </w:tc>
        <w:tc>
          <w:tcPr>
            <w:tcW w:w="1170" w:type="dxa"/>
          </w:tcPr>
          <w:p w14:paraId="5B4F2BA3" w14:textId="146447F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32900322-d9a0-49b9-b80b-d41a6d90d3f0"]},{"id":"ITEM-2","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2","issue":"3","issued":{"date-parts":[["2004"]]},"page":"217-226","title":"Carbonic acid enhancement of hydrolysis in aqueous pretreatment of corn stover","type":"article-journal","volume":"93"},"uris":["http://www.mendeley.com/documents/?uuid=f5b2a05f-940e-4006-ae38-78d8cd010eac","http://www.mendeley.com/documents/?uuid=7bdec735-01ac-4e59-b728-0470e2afdb95","http://www.mendeley.com/documents/?uuid=56a67902-9108-45f5-84c2-5ec874f0f8d7"]}],"mendeley":{"formattedCitation":"(Suriyachai et al., 2020; Van Walsum &amp; Shi, 2004)","plainTextFormattedCitation":"(Suriyachai et al., 2020; Van Walsum &amp; Shi, 2004)","previouslyFormattedCitation":"[58], [5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Suriyachai et al., 2020; Van Walsum &amp; Shi, 2004)</w:t>
            </w:r>
            <w:r w:rsidRPr="001636E6">
              <w:rPr>
                <w:rFonts w:ascii="Times New Roman" w:hAnsi="Times New Roman" w:cs="Times New Roman"/>
                <w:sz w:val="18"/>
                <w:szCs w:val="18"/>
              </w:rPr>
              <w:fldChar w:fldCharType="end"/>
            </w:r>
          </w:p>
        </w:tc>
      </w:tr>
      <w:tr w:rsidR="00454084" w:rsidRPr="001636E6" w14:paraId="2BB6124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DC2C271"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proofErr w:type="spellStart"/>
            <w:r w:rsidRPr="001636E6">
              <w:rPr>
                <w:rFonts w:ascii="Times New Roman" w:hAnsi="Times New Roman" w:cs="Times New Roman"/>
                <w:iCs/>
                <w:sz w:val="18"/>
                <w:szCs w:val="18"/>
              </w:rPr>
              <w:t>Dendrocalamus</w:t>
            </w:r>
            <w:proofErr w:type="spellEnd"/>
            <w:r w:rsidRPr="001636E6">
              <w:rPr>
                <w:rFonts w:ascii="Times New Roman" w:hAnsi="Times New Roman" w:cs="Times New Roman"/>
                <w:iCs/>
                <w:sz w:val="18"/>
                <w:szCs w:val="18"/>
              </w:rPr>
              <w:t xml:space="preserve"> </w:t>
            </w:r>
            <w:proofErr w:type="spellStart"/>
            <w:r w:rsidRPr="001636E6">
              <w:rPr>
                <w:rFonts w:ascii="Times New Roman" w:hAnsi="Times New Roman" w:cs="Times New Roman"/>
                <w:iCs/>
                <w:sz w:val="18"/>
                <w:szCs w:val="18"/>
              </w:rPr>
              <w:t>giganteus</w:t>
            </w:r>
            <w:proofErr w:type="spellEnd"/>
          </w:p>
        </w:tc>
        <w:tc>
          <w:tcPr>
            <w:tcW w:w="1440" w:type="dxa"/>
            <w:shd w:val="clear" w:color="auto" w:fill="F2F2F2" w:themeFill="background1" w:themeFillShade="F2"/>
          </w:tcPr>
          <w:p w14:paraId="73AA3DF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65173F0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Formic acid (FA) with choline chloride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xml:space="preserve">) at a molar ratio of 2:1. </w:t>
            </w:r>
            <w:proofErr w:type="gramStart"/>
            <w:r w:rsidRPr="001636E6">
              <w:rPr>
                <w:rFonts w:ascii="Times New Roman" w:hAnsi="Times New Roman" w:cs="Times New Roman"/>
                <w:sz w:val="18"/>
                <w:szCs w:val="18"/>
              </w:rPr>
              <w:t>Initial  hydrothermal</w:t>
            </w:r>
            <w:proofErr w:type="gramEnd"/>
            <w:r w:rsidRPr="001636E6">
              <w:rPr>
                <w:rFonts w:ascii="Times New Roman" w:hAnsi="Times New Roman" w:cs="Times New Roman"/>
                <w:sz w:val="18"/>
                <w:szCs w:val="18"/>
              </w:rPr>
              <w:t xml:space="preserve"> pretreatment at 160℃ for 1 h, then </w:t>
            </w:r>
            <w:proofErr w:type="spellStart"/>
            <w:r w:rsidRPr="001636E6">
              <w:rPr>
                <w:rFonts w:ascii="Times New Roman" w:hAnsi="Times New Roman" w:cs="Times New Roman"/>
                <w:sz w:val="18"/>
                <w:szCs w:val="18"/>
              </w:rPr>
              <w:t>ChCl:FA</w:t>
            </w:r>
            <w:proofErr w:type="spellEnd"/>
            <w:r w:rsidRPr="001636E6">
              <w:rPr>
                <w:rFonts w:ascii="Times New Roman" w:hAnsi="Times New Roman" w:cs="Times New Roman"/>
                <w:sz w:val="18"/>
                <w:szCs w:val="18"/>
              </w:rPr>
              <w:t xml:space="preserve"> pretreatment at 120℃ for 6 h</w:t>
            </w:r>
          </w:p>
        </w:tc>
        <w:tc>
          <w:tcPr>
            <w:tcW w:w="2047" w:type="dxa"/>
            <w:shd w:val="clear" w:color="auto" w:fill="F2F2F2" w:themeFill="background1" w:themeFillShade="F2"/>
          </w:tcPr>
          <w:p w14:paraId="47DA191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ing sugar yield of 56.1%, hemicellulose removal rates of 71.9% and delignification rate of 72.7%</w:t>
            </w:r>
          </w:p>
        </w:tc>
        <w:tc>
          <w:tcPr>
            <w:tcW w:w="1440" w:type="dxa"/>
            <w:shd w:val="clear" w:color="auto" w:fill="F2F2F2" w:themeFill="background1" w:themeFillShade="F2"/>
          </w:tcPr>
          <w:p w14:paraId="1501FCA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nergy consumption is high.</w:t>
            </w:r>
          </w:p>
        </w:tc>
        <w:tc>
          <w:tcPr>
            <w:tcW w:w="1170" w:type="dxa"/>
            <w:shd w:val="clear" w:color="auto" w:fill="F2F2F2" w:themeFill="background1" w:themeFillShade="F2"/>
          </w:tcPr>
          <w:p w14:paraId="0847207D" w14:textId="518A2CD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2411F">
              <w:rPr>
                <w:rFonts w:ascii="Times New Roman" w:hAnsi="Times New Roman" w:cs="Times New Roman"/>
                <w:sz w:val="18"/>
                <w:szCs w:val="18"/>
              </w:rPr>
              <w:instrText>ADDIN CSL_CITATION {"citationItems":[{"id":"ITEM-1","itemData":{"DOI":"doi: 10.3969/j.issn.1673-5854.2025.01.007 shu","author":[{"dropping-particle":"","family":"JIN Sicheng, WANG Dawei, YANG Jing, SHI Zhengjun","given":"YANG Haiyan","non-dropping-particle":"","parse-names":false,"suffix":""}],"container-title":"Biomass Chemical Engineering","id":"ITEM-1","issue":"1","issued":{"date-parts":[["2025"]]},"page":"51-60","title":"Effect of Deep Eutectic Solvent Combined with Liquid Hot Water Pretreatments on Structure and Bioconversion Efficiency of Dendrocalamus giganteus Munro","type":"article-journal","volume":"59"},"uris":["http://www.mendeley.com/documents/?uuid=92750129-c956-4139-8bf5-36dca3105d18"]}],"mendeley":{"formattedCitation":"(JIN Sicheng, WANG Dawei, YANG Jing, SHI Zhengjun, 2025)","manualFormatting":"(Jin et al., 2025)","plainTextFormattedCitation":"(JIN Sicheng, WANG Dawei, YANG Jing, SHI Zhengjun, 2025)","previouslyFormattedCitation":"[6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J</w:t>
            </w:r>
            <w:r w:rsidR="00E2411F" w:rsidRPr="00EC7F7A">
              <w:rPr>
                <w:rFonts w:ascii="Times New Roman" w:hAnsi="Times New Roman" w:cs="Times New Roman"/>
                <w:noProof/>
                <w:sz w:val="18"/>
                <w:szCs w:val="18"/>
              </w:rPr>
              <w:t xml:space="preserve">in </w:t>
            </w:r>
            <w:r w:rsidR="00E2411F">
              <w:rPr>
                <w:rFonts w:ascii="Times New Roman" w:hAnsi="Times New Roman" w:cs="Times New Roman"/>
                <w:noProof/>
                <w:sz w:val="18"/>
                <w:szCs w:val="18"/>
              </w:rPr>
              <w:t>et al.,</w:t>
            </w:r>
            <w:r w:rsidR="00EC7F7A" w:rsidRPr="00EC7F7A">
              <w:rPr>
                <w:rFonts w:ascii="Times New Roman" w:hAnsi="Times New Roman" w:cs="Times New Roman"/>
                <w:noProof/>
                <w:sz w:val="18"/>
                <w:szCs w:val="18"/>
              </w:rPr>
              <w:t xml:space="preserve"> 2025)</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113D06D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2E74652" w14:textId="77777777" w:rsidR="00454084" w:rsidRPr="001636E6" w:rsidRDefault="00454084" w:rsidP="00B51552">
            <w:pPr>
              <w:tabs>
                <w:tab w:val="left" w:pos="7013"/>
              </w:tabs>
              <w:spacing w:after="0" w:line="240" w:lineRule="auto"/>
              <w:jc w:val="both"/>
              <w:rPr>
                <w:rFonts w:ascii="Times New Roman" w:hAnsi="Times New Roman" w:cs="Times New Roman"/>
                <w:iCs/>
                <w:sz w:val="18"/>
                <w:szCs w:val="18"/>
              </w:rPr>
            </w:pPr>
            <w:r w:rsidRPr="001636E6">
              <w:rPr>
                <w:rFonts w:ascii="Times New Roman" w:hAnsi="Times New Roman" w:cs="Times New Roman"/>
                <w:sz w:val="18"/>
                <w:szCs w:val="18"/>
              </w:rPr>
              <w:t>Durian peels</w:t>
            </w:r>
          </w:p>
        </w:tc>
        <w:tc>
          <w:tcPr>
            <w:tcW w:w="1440" w:type="dxa"/>
            <w:shd w:val="clear" w:color="auto" w:fill="F2F2F2" w:themeFill="background1" w:themeFillShade="F2"/>
          </w:tcPr>
          <w:p w14:paraId="7D81712E" w14:textId="79BCAF9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69DFF72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A solid-to-liquid ratio of 1:20, 1% w/w H₂SO₄, a frequency of 40 kHz, and an amplitude of 70% 300 W </w:t>
            </w:r>
          </w:p>
        </w:tc>
        <w:tc>
          <w:tcPr>
            <w:tcW w:w="2047" w:type="dxa"/>
            <w:shd w:val="clear" w:color="auto" w:fill="F2F2F2" w:themeFill="background1" w:themeFillShade="F2"/>
          </w:tcPr>
          <w:p w14:paraId="5019BDA1"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237.38 ± 3.96 mg/g dry biomass of reducing sugar </w:t>
            </w:r>
          </w:p>
        </w:tc>
        <w:tc>
          <w:tcPr>
            <w:tcW w:w="1440" w:type="dxa"/>
            <w:shd w:val="clear" w:color="auto" w:fill="F2F2F2" w:themeFill="background1" w:themeFillShade="F2"/>
          </w:tcPr>
          <w:p w14:paraId="068CAC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5DB8AFCC" w14:textId="20E406A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plainTextFormattedCitation":"(Yan Sim et al., 2024)","previouslyFormattedCitation":"[4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 Sim et al., 2024)</w:t>
            </w:r>
            <w:r w:rsidRPr="001636E6">
              <w:rPr>
                <w:rFonts w:ascii="Times New Roman" w:hAnsi="Times New Roman" w:cs="Times New Roman"/>
                <w:sz w:val="18"/>
                <w:szCs w:val="18"/>
              </w:rPr>
              <w:fldChar w:fldCharType="end"/>
            </w:r>
          </w:p>
        </w:tc>
      </w:tr>
      <w:tr w:rsidR="00454084" w:rsidRPr="001636E6" w14:paraId="51CDB001"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6D3B545E"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Durian peels</w:t>
            </w:r>
          </w:p>
        </w:tc>
        <w:tc>
          <w:tcPr>
            <w:tcW w:w="1440" w:type="dxa"/>
          </w:tcPr>
          <w:p w14:paraId="18208F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tcPr>
          <w:p w14:paraId="3421F3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solid-to-liquid ratio of 1:20, 1% w/w alkali, a frequency of 40 kHz, and an amplitude of 70% 300 W</w:t>
            </w:r>
          </w:p>
        </w:tc>
        <w:tc>
          <w:tcPr>
            <w:tcW w:w="2047" w:type="dxa"/>
          </w:tcPr>
          <w:p w14:paraId="15924D9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76.60 ± 12.14 mg/g sugar yield</w:t>
            </w:r>
          </w:p>
        </w:tc>
        <w:tc>
          <w:tcPr>
            <w:tcW w:w="1440" w:type="dxa"/>
          </w:tcPr>
          <w:p w14:paraId="28B6B4E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0447CE9B" w14:textId="4EC9CAA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ULTSONCH.2024.106811","ISSN":"1350-4177","PMID":"38394823","abstract":"Durian peel, an abundant waste in Malaysia could be a potential substrate for fermentable sugar recovery for value-added biochemical production. Common pretreatment such as acid or alkaline pretreatment resulted in the need for extensive solid washing which generated wastewater. Herein, this study aims to introduce sonication on top of chemical pretreatment to destruct lignin and reduce the chemical usage during the durian peel pretreatment process. In this study, the morphology and the chemical composition of the pretreated durian peels were studied. The sugar yield produced from the chemical pretreatment and the combined ultrasound and chemical pretreatment were compared. The morphology and chemical structure of durian peels were investigated by Scanning Electron Microscope (SEM), Fourier Transform Infrared (FTIR) analysis and X-ray diffraction (XRD). The SEM images showed that the structural change became more significant when sonication was introduced. Second, XRD profile indicated a relatively higher crystallinity index and FTIR spectra displayed a lower intensity of lignin and hemicellulose for ultrasound plus alkaline (UB) pretreatment as compared to acid, alkaline and ultrasound plus acid (UA) pretreatment. UB and UA pretreatment portrayed higher yield (376.60 ± 12.14 and 237.38 ± 3.96 mg reducing sugar/g dry biomass, respectively) than their controls without the application of ultrasound. Therefore, it could be concluded that ultrasound was able to intensify the fermentable sugar recovery from durian peel by inducing physical and chemical effect of cavitation to alter the morphology of durian peel. Fermentation of UB treated durian peel resulted in 2.68 mol hydrogen/mol consumed sugar and 131.56 mL/Lmedium/h of hydrogen productivity. This study is important because it will shed light on a way to handle durian waste disposal problems and generate fermentable sugars for the production of high value-added products.","author":[{"dropping-particle":"","family":"Yan Sim","given":"Xue","non-dropping-particle":"","parse-names":false,"suffix":""},{"dropping-particle":"","family":"He","given":"Ning","non-dropping-particle":"","parse-names":false,"suffix":""},{"dropping-particle":"","family":"Mohamed Abdul","given":"Peer","non-dropping-particle":"","parse-names":false,"suffix":""},{"dropping-particle":"","family":"Keong Yeap","given":"Swee","non-dropping-particle":"","parse-names":false,"suffix":""},{"dropping-particle":"","family":"Woh Hui","given":"Yew","non-dropping-particle":"","parse-names":false,"suffix":""},{"dropping-particle":"","family":"Foong Tiang","given":"Ming","non-dropping-particle":"","parse-names":false,"suffix":""},{"dropping-particle":"","family":"Amru Indera Luthfi","given":"Abdullah","non-dropping-particle":"","parse-names":false,"suffix":""},{"dropping-particle":"","family":"Fairuz Abdul Manaf","given":"Shareena","non-dropping-particle":"","parse-names":false,"suffix":""},{"dropping-particle":"","family":"Adela Bukhari","given":"Nurul","non-dropping-particle":"","parse-names":false,"suffix":""},{"dropping-particle":"","family":"Silvamany","given":"Hemavathi","non-dropping-particle":"","parse-names":false,"suffix":""},{"dropping-particle":"","family":"Ping Tan","given":"Jian","non-dropping-particle":"","parse-names":false,"suffix":""}],"container-title":"Ultrasonics Sonochemistry","id":"ITEM-1","issued":{"date-parts":[["2024","3"]]},"page":"106811","publisher":"Elsevier","title":"Fermentable sugar recovery from durian peel by using ultrasound-assisted chemical pretreatment","type":"article-journal","volume":"104"},"uris":["http://www.mendeley.com/documents/?uuid=59aa923b-fb7b-4bed-bba0-e5061de80146"]}],"mendeley":{"formattedCitation":"(Yan Sim et al., 2024)","plainTextFormattedCitation":"(Yan Sim et al., 2024)","previouslyFormattedCitation":"[4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 Sim et al., 2024)</w:t>
            </w:r>
            <w:r w:rsidRPr="001636E6">
              <w:rPr>
                <w:rFonts w:ascii="Times New Roman" w:hAnsi="Times New Roman" w:cs="Times New Roman"/>
                <w:sz w:val="18"/>
                <w:szCs w:val="18"/>
              </w:rPr>
              <w:fldChar w:fldCharType="end"/>
            </w:r>
          </w:p>
        </w:tc>
      </w:tr>
      <w:tr w:rsidR="00454084" w:rsidRPr="001636E6" w14:paraId="3C91F03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AE5E9D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Empty palm fruit bunch</w:t>
            </w:r>
          </w:p>
        </w:tc>
        <w:tc>
          <w:tcPr>
            <w:tcW w:w="1440" w:type="dxa"/>
            <w:shd w:val="clear" w:color="auto" w:fill="F2F2F2" w:themeFill="background1" w:themeFillShade="F2"/>
          </w:tcPr>
          <w:p w14:paraId="4148778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shd w:val="clear" w:color="auto" w:fill="F2F2F2" w:themeFill="background1" w:themeFillShade="F2"/>
          </w:tcPr>
          <w:p w14:paraId="141F610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 weight by volume of NaOH, irradiation power of 180 W, and 12 min</w:t>
            </w:r>
          </w:p>
        </w:tc>
        <w:tc>
          <w:tcPr>
            <w:tcW w:w="2047" w:type="dxa"/>
            <w:shd w:val="clear" w:color="auto" w:fill="F2F2F2" w:themeFill="background1" w:themeFillShade="F2"/>
          </w:tcPr>
          <w:p w14:paraId="12D8EB6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Pretreatment time reduction, and improved enzymatic activity. 411mg fermentable sugar per gram of EFB was achieved. </w:t>
            </w:r>
          </w:p>
        </w:tc>
        <w:tc>
          <w:tcPr>
            <w:tcW w:w="1440" w:type="dxa"/>
            <w:shd w:val="clear" w:color="auto" w:fill="F2F2F2" w:themeFill="background1" w:themeFillShade="F2"/>
          </w:tcPr>
          <w:p w14:paraId="26CAD2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Overexposure may lead to loss in the volume of the liquid phase.</w:t>
            </w:r>
          </w:p>
        </w:tc>
        <w:tc>
          <w:tcPr>
            <w:tcW w:w="1170" w:type="dxa"/>
            <w:shd w:val="clear" w:color="auto" w:fill="F2F2F2" w:themeFill="background1" w:themeFillShade="F2"/>
          </w:tcPr>
          <w:p w14:paraId="4E054E19" w14:textId="570297F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4236/jsbs.2013.31002","ISSN":"2165-400X","abstract":"Lignocellulosic materials are promising alternative feedstocks for bioethanol production. However, the recalcitrant nature of lignocellulosic biomass necessitates an efficient pretreatment pretreatment step to improve the yield of fermentable sugars and maximizing the enzymatic hydrolysis efficiency. Microwave pretreatment may be a good alternative as it can reduce the pretreatment time and improve the enzymatic activity during hydrolysis. The overall goal of this paper is to expand the current state of knowledge on microwave-based pretreatment of lignocellulosic biomass and microwave assisted enzymatic reaction or Microwave Irradiation-Enzyme Coupling Catalysis (MIECC). In the present study, a comparison of microwave assisted alkali pretreatment was tried using Oil Palm empty fruit bunch. The microwave assisted alkali pretreatment of EFB using NaOH, significantly improved the enzymatic saccharification of EFB by removing more lignin and hemicellulose and increasing its accessibility to hydrolytic enzymes. The results showed that the optimum pretreatment condition was 3% (w/v) NaOH at 180 W for 12 minutes with the optimum component loss of lignin and holocellulose of about 74% and 24.5% respectively. The subsequent enzymatic saccharification of EFB pretreated by microwave assisted NaOH (3% w/v); resulted in 411 mg of reducing sugar per gram EFB at cellulose enzyme dosage of 20 FPU. The overall enhancement by the microwave treatment during the microwave assisted alkali pretreatment and microwave assisted enzymatic hydrolysis was 5.8 fold. The present study has highlighted the importance of well controlled microwave assisted enzymatic reaction to enhance the overall reaction rate of the process.","author":[{"dropping-particle":"","family":"Nomanbhay","given":"Saifuddin M.","non-dropping-particle":"","parse-names":false,"suffix":""},{"dropping-particle":"","family":"Hussain","given":"Refal","non-dropping-particle":"","parse-names":false,"suffix":""},{"dropping-particle":"","family":"Palanisamy","given":"Kumaran","non-dropping-particle":"","parse-names":false,"suffix":""}],"container-title":"Journal of Sustainable Bioenergy Systems","id":"ITEM-1","issue":"01","issued":{"date-parts":[["2013"]]},"page":"7-17","title":"Microwave-Assisted Alkaline Pretreatment and Microwave Assisted Enzymatic Saccharification of Oil Palm Empty Fruit Bunch Fiber for Enhanced Fermentable Sugar Yield","type":"article-journal","volume":"03"},"uris":["http://www.mendeley.com/documents/?uuid=549f4c9a-be65-4ef8-98c7-9fde226276ef","http://www.mendeley.com/documents/?uuid=431a74fc-8e63-4968-9ab8-78c97e7a14cc"]}],"mendeley":{"formattedCitation":"(Nomanbhay et al., 2013)","plainTextFormattedCitation":"(Nomanbhay et al., 2013)","previouslyFormattedCitation":"[2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Nomanbhay et al., 2013)</w:t>
            </w:r>
            <w:r w:rsidRPr="001636E6">
              <w:rPr>
                <w:rFonts w:ascii="Times New Roman" w:hAnsi="Times New Roman" w:cs="Times New Roman"/>
                <w:sz w:val="18"/>
                <w:szCs w:val="18"/>
              </w:rPr>
              <w:fldChar w:fldCharType="end"/>
            </w:r>
          </w:p>
        </w:tc>
      </w:tr>
      <w:tr w:rsidR="00454084" w:rsidRPr="001636E6" w14:paraId="403ED84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5B8833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Giant reed and Kans grass</w:t>
            </w:r>
          </w:p>
        </w:tc>
        <w:tc>
          <w:tcPr>
            <w:tcW w:w="1440" w:type="dxa"/>
          </w:tcPr>
          <w:p w14:paraId="528E6850" w14:textId="56AA66E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w:t>
            </w:r>
            <w:r w:rsidR="00FF729D">
              <w:rPr>
                <w:rFonts w:ascii="Times New Roman" w:hAnsi="Times New Roman" w:cs="Times New Roman"/>
                <w:sz w:val="18"/>
                <w:szCs w:val="18"/>
              </w:rPr>
              <w:t>C</w:t>
            </w:r>
          </w:p>
          <w:p w14:paraId="3C4499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EC79EA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tcPr>
          <w:p w14:paraId="3B1DE6E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8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30 min, and 0.5 % (w/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 xml:space="preserve">for giant </w:t>
            </w:r>
          </w:p>
          <w:p w14:paraId="052FDFE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8AE1676"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bscript"/>
              </w:rPr>
            </w:pPr>
            <w:r w:rsidRPr="001636E6">
              <w:rPr>
                <w:rFonts w:ascii="Times New Roman" w:hAnsi="Times New Roman" w:cs="Times New Roman"/>
                <w:sz w:val="18"/>
                <w:szCs w:val="18"/>
              </w:rPr>
              <w:t>20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10 min, and 0.5 % (w/v)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 xml:space="preserve">for </w:t>
            </w:r>
            <w:proofErr w:type="spellStart"/>
            <w:r w:rsidRPr="001636E6">
              <w:rPr>
                <w:rFonts w:ascii="Times New Roman" w:hAnsi="Times New Roman" w:cs="Times New Roman"/>
                <w:sz w:val="18"/>
                <w:szCs w:val="18"/>
              </w:rPr>
              <w:t>kans</w:t>
            </w:r>
            <w:proofErr w:type="spellEnd"/>
            <w:r w:rsidRPr="001636E6">
              <w:rPr>
                <w:rFonts w:ascii="Times New Roman" w:hAnsi="Times New Roman" w:cs="Times New Roman"/>
                <w:sz w:val="18"/>
                <w:szCs w:val="18"/>
              </w:rPr>
              <w:t xml:space="preserve"> grass</w:t>
            </w:r>
          </w:p>
        </w:tc>
        <w:tc>
          <w:tcPr>
            <w:tcW w:w="2047" w:type="dxa"/>
          </w:tcPr>
          <w:p w14:paraId="69A0696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High heating efficiency and low reaction time, with 31.9g/100g, and 33.8g/100g fermentable sugar obtained </w:t>
            </w:r>
            <w:proofErr w:type="gramStart"/>
            <w:r w:rsidRPr="001636E6">
              <w:rPr>
                <w:rFonts w:ascii="Times New Roman" w:hAnsi="Times New Roman" w:cs="Times New Roman"/>
                <w:sz w:val="18"/>
                <w:szCs w:val="18"/>
              </w:rPr>
              <w:t>from  giant</w:t>
            </w:r>
            <w:proofErr w:type="gramEnd"/>
            <w:r w:rsidRPr="001636E6">
              <w:rPr>
                <w:rFonts w:ascii="Times New Roman" w:hAnsi="Times New Roman" w:cs="Times New Roman"/>
                <w:sz w:val="18"/>
                <w:szCs w:val="18"/>
              </w:rPr>
              <w:t xml:space="preserve"> reed, and </w:t>
            </w:r>
            <w:proofErr w:type="spellStart"/>
            <w:r w:rsidRPr="001636E6">
              <w:rPr>
                <w:rFonts w:ascii="Times New Roman" w:hAnsi="Times New Roman" w:cs="Times New Roman"/>
                <w:sz w:val="18"/>
                <w:szCs w:val="18"/>
              </w:rPr>
              <w:t>kans</w:t>
            </w:r>
            <w:proofErr w:type="spellEnd"/>
            <w:r w:rsidRPr="001636E6">
              <w:rPr>
                <w:rFonts w:ascii="Times New Roman" w:hAnsi="Times New Roman" w:cs="Times New Roman"/>
                <w:sz w:val="18"/>
                <w:szCs w:val="18"/>
              </w:rPr>
              <w:t xml:space="preserve"> grass respectively.</w:t>
            </w:r>
          </w:p>
        </w:tc>
        <w:tc>
          <w:tcPr>
            <w:tcW w:w="1440" w:type="dxa"/>
          </w:tcPr>
          <w:p w14:paraId="49F8B1F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Sugar degradation in severe condition</w:t>
            </w:r>
          </w:p>
          <w:p w14:paraId="64D136B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tcPr>
          <w:p w14:paraId="492DC5DA" w14:textId="2698DF2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omolwanich et al., 2014)</w:t>
            </w:r>
            <w:r w:rsidRPr="001636E6">
              <w:rPr>
                <w:rFonts w:ascii="Times New Roman" w:hAnsi="Times New Roman" w:cs="Times New Roman"/>
                <w:sz w:val="18"/>
                <w:szCs w:val="18"/>
              </w:rPr>
              <w:fldChar w:fldCharType="end"/>
            </w:r>
          </w:p>
          <w:p w14:paraId="7C0C2A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9BB662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54AC39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4F3BF8E6"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5FB8311"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Giant reed and Kans grass</w:t>
            </w:r>
          </w:p>
        </w:tc>
        <w:tc>
          <w:tcPr>
            <w:tcW w:w="1440" w:type="dxa"/>
          </w:tcPr>
          <w:p w14:paraId="5CDFFF4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AK</w:t>
            </w:r>
          </w:p>
        </w:tc>
        <w:tc>
          <w:tcPr>
            <w:tcW w:w="2813" w:type="dxa"/>
          </w:tcPr>
          <w:p w14:paraId="1850903F"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Optimum conditions of 5 min, 5%(w/v) of NaOH, and temperature of 12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nd 8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 xml:space="preserve">C for giant reed and Kans grass, respectively, </w:t>
            </w:r>
          </w:p>
        </w:tc>
        <w:tc>
          <w:tcPr>
            <w:tcW w:w="2047" w:type="dxa"/>
          </w:tcPr>
          <w:p w14:paraId="65BA91B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Sugar yield of 6.8g/100g of biomass for both samples </w:t>
            </w:r>
          </w:p>
        </w:tc>
        <w:tc>
          <w:tcPr>
            <w:tcW w:w="1440" w:type="dxa"/>
          </w:tcPr>
          <w:p w14:paraId="4175B2C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5B57B808" w14:textId="60C7EAA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7/s10570-013-0161-7","ISSN":"09690239","abstract":"Two-stage microwave (microwave/NaOH pretreatment followed by microwave/H2SO4 pretreatment) was used to release monomeric sugars from Kans grass (Saccharum spontaneum) and Giant reed (Arundo donax). The optimum pretreatment conditions were investigated, and the maximum monomeric sugar yields were compared. The microwave-assisted NaOH and H2SO4 pretreatments with a 15:1 liquid-to-solid ratio were studied by varying the chemical concentration, reaction temperature, and reaction time to optimize the amount of monomeric sugars. The maximum amounts of monomeric sugars released from microwave-assisted NaOH pretreatment were 6.8 g/100 g of biomass [at 80 °C/5 min, 5 % (w/v) NaOH for S. spontaneum and at 120 °C/5 min, 5 % (w/v) NaOH for A. donax]. Furthermore, the maximum amounts of monomeric sugars released from microwave-assisted H2SO4 pretreatment of S. spontaneum and A. donax were 33.8 [at 200 °C/10 min, 0.5 % (w/v) H2SO4] and 31.9 [at 180 °C/30 min, 0.5 % (w/v) H2SO4] g/100 g of biomass, respectively. The structural changes of S. spontaneum and A. donax were characterized using Fourier transform infrared spectroscopy and scanning electron microscopy. © 2014 Springer Science+Business Media Dordrecht.","author":[{"dropping-particle":"","family":"Komolwanich","given":"Tidarat","non-dropping-particle":"","parse-names":false,"suffix":""},{"dropping-particle":"","family":"Tatijarern","given":"Patomwat","non-dropping-particle":"","parse-names":false,"suffix":""},{"dropping-particle":"","family":"Prasertwasu","given":"Sirirat","non-dropping-particle":"","parse-names":false,"suffix":""},{"dropping-particle":"","family":"Khumsupan","given":"Darin","non-dropping-particle":"","parse-names":false,"suffix":""},{"dropping-particle":"","family":"Chaisuwan","given":"Thanyalak","non-dropping-particle":"","parse-names":false,"suffix":""},{"dropping-particle":"","family":"Luengnaruemitchai","given":"Apanee","non-dropping-particle":"","parse-names":false,"suffix":""},{"dropping-particle":"","family":"Wongkasemjit","given":"Sujitra","non-dropping-particle":"","parse-names":false,"suffix":""}],"container-title":"Cellulose","id":"ITEM-1","issue":"3","issued":{"date-parts":[["2014"]]},"page":"1327-1340","title":"Comparative potentiality of Kans grass (Saccharum spontaneum) and Giant reed (Arundo donax) as lignocellulosic feedstocks for the release of monomeric sugars by microwave/chemical pretreatment","type":"article-journal","volume":"21"},"uris":["http://www.mendeley.com/documents/?uuid=22f5ebe3-c6f6-4f1d-bfe0-e86a4804742c","http://www.mendeley.com/documents/?uuid=fe749d8f-6450-414f-8cb8-d97362261e7b"]}],"mendeley":{"formattedCitation":"(Komolwanich et al., 2014)","plainTextFormattedCitation":"(Komolwanich et al., 2014)","previouslyFormattedCitation":"[2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omolwanich et al., 2014)</w:t>
            </w:r>
            <w:r w:rsidRPr="001636E6">
              <w:rPr>
                <w:rFonts w:ascii="Times New Roman" w:hAnsi="Times New Roman" w:cs="Times New Roman"/>
                <w:sz w:val="18"/>
                <w:szCs w:val="18"/>
              </w:rPr>
              <w:fldChar w:fldCharType="end"/>
            </w:r>
          </w:p>
        </w:tc>
      </w:tr>
      <w:tr w:rsidR="00454084" w:rsidRPr="001636E6" w14:paraId="2B699664"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4AC8824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Grass samples</w:t>
            </w:r>
          </w:p>
        </w:tc>
        <w:tc>
          <w:tcPr>
            <w:tcW w:w="1440" w:type="dxa"/>
            <w:shd w:val="clear" w:color="auto" w:fill="F2F2F2" w:themeFill="background1" w:themeFillShade="F2"/>
          </w:tcPr>
          <w:p w14:paraId="093A6E6E" w14:textId="623A03A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21AB31E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two-stage process with irradiation power of 260 W at 30 min, followed by exposure to HCl at 100°C for 30 min</w:t>
            </w:r>
          </w:p>
        </w:tc>
        <w:tc>
          <w:tcPr>
            <w:tcW w:w="2047" w:type="dxa"/>
            <w:shd w:val="clear" w:color="auto" w:fill="F2F2F2" w:themeFill="background1" w:themeFillShade="F2"/>
          </w:tcPr>
          <w:p w14:paraId="3FA535E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nhanced the solubilization of grass biomass and disrupted biomass structure, with 236.9% sugar yield</w:t>
            </w:r>
          </w:p>
        </w:tc>
        <w:tc>
          <w:tcPr>
            <w:tcW w:w="1440" w:type="dxa"/>
            <w:shd w:val="clear" w:color="auto" w:fill="F2F2F2" w:themeFill="background1" w:themeFillShade="F2"/>
          </w:tcPr>
          <w:p w14:paraId="40114BA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energy and high operational cost requirement</w:t>
            </w:r>
          </w:p>
        </w:tc>
        <w:tc>
          <w:tcPr>
            <w:tcW w:w="1170" w:type="dxa"/>
            <w:shd w:val="clear" w:color="auto" w:fill="F2F2F2" w:themeFill="background1" w:themeFillShade="F2"/>
          </w:tcPr>
          <w:p w14:paraId="72907872" w14:textId="681712A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 </w:t>
            </w: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8.12.013","ISSN":"18732976","PMID":"30572258","abstract":"In this study, the dilute acid pretreatment combined with ultrasound was applied to improve fermentative hydrogen production from grass. The experimental results indicated that SCOD and soluble carbohydrate contents of grass was improved by 98.6% and 236.9% after the combined treatment, respectively. Surface morphology (SEM and AFM) and crystallinity analysis revealed that the combined pretreatment process could effectively destroyed the biomass structure and increased their surface area. Owing to the increased soluble organics proportion and better enzymatic accessibility of residual solids, the hydrogen yield reached 42.2 mL/g-dry grass after the combined treatment, which was 311.7%, 190.0% and 35.0% higher in comparison with the control, individual ultrasound and acid pretreated groups, respectively. Meanwhile, the combined treatment also increased the substrate utilization efficiency and induced a more efficient fermentation pathway. Bacterial community analysis revealed that more enrichment of Clostridium and less enrichment of Enterococcus contributed to the improved hydrogen production.","author":[{"dropping-particle":"","family":"Yang","given":"Guang","non-dropping-particle":"","parse-names":false,"suffix":""},{"dropping-particle":"","family":"Wang","given":"Jianlong","non-dropping-particle":"","parse-names":false,"suffix":""}],"container-title":"Bioresource Technology","id":"ITEM-1","issued":{"date-parts":[["2019"]]},"page":"10-18","publisher":"Elsevier Ltd","title":"Ultrasound combined with dilute acid pretreatment of grass for improvement of fermentative hydrogen production","type":"article-journal","volume":"275"},"uris":["http://www.mendeley.com/documents/?uuid=3ac02d2a-57fe-44a1-b282-9e30eec61ca8"]}],"mendeley":{"formattedCitation":"(G. Yang &amp; Wang, 2019)","plainTextFormattedCitation":"(G. Yang &amp; Wang, 2019)","previouslyFormattedCitation":"[43]"},"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amp; Wang, 2019)</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tc>
      </w:tr>
      <w:tr w:rsidR="00454084" w:rsidRPr="001636E6" w14:paraId="2E467F37"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CBB403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Green bamboo</w:t>
            </w:r>
          </w:p>
        </w:tc>
        <w:tc>
          <w:tcPr>
            <w:tcW w:w="1440" w:type="dxa"/>
          </w:tcPr>
          <w:p w14:paraId="069C29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2FF85AB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sz w:val="18"/>
                <w:szCs w:val="18"/>
              </w:rPr>
              <w:t>Initial 30 min hydrothermal pretreatment at 180°C, followed by DES (</w:t>
            </w:r>
            <w:proofErr w:type="spellStart"/>
            <w:r w:rsidRPr="001636E6">
              <w:rPr>
                <w:rFonts w:ascii="Times New Roman" w:hAnsi="Times New Roman" w:cs="Times New Roman"/>
                <w:bCs/>
                <w:iCs/>
                <w:sz w:val="18"/>
                <w:szCs w:val="18"/>
              </w:rPr>
              <w:t>ChCl</w:t>
            </w:r>
            <w:proofErr w:type="spellEnd"/>
            <w:r w:rsidRPr="001636E6">
              <w:rPr>
                <w:rFonts w:ascii="Times New Roman" w:hAnsi="Times New Roman" w:cs="Times New Roman"/>
                <w:bCs/>
                <w:iCs/>
                <w:sz w:val="18"/>
                <w:szCs w:val="18"/>
              </w:rPr>
              <w:t>: LA and lactic acid)</w:t>
            </w:r>
          </w:p>
          <w:p w14:paraId="65BD228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treatment at 140°C for 2 h</w:t>
            </w:r>
          </w:p>
        </w:tc>
        <w:tc>
          <w:tcPr>
            <w:tcW w:w="2047" w:type="dxa"/>
          </w:tcPr>
          <w:p w14:paraId="23E18AA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Achieved 88.6% hemicellulose with xylo-oligosaccharide yield of 50.9% and purity of 81.6%,</w:t>
            </w:r>
          </w:p>
          <w:p w14:paraId="1E90EFB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79.1% delignification at 96.8% purity</w:t>
            </w:r>
          </w:p>
        </w:tc>
        <w:tc>
          <w:tcPr>
            <w:tcW w:w="1440" w:type="dxa"/>
          </w:tcPr>
          <w:p w14:paraId="3948875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2E7DAC64" w14:textId="53F62B82" w:rsidR="00454084" w:rsidRPr="001636E6" w:rsidRDefault="00454084" w:rsidP="00B51552">
            <w:pPr>
              <w:tabs>
                <w:tab w:val="left" w:pos="3675"/>
              </w:tabs>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fldChar w:fldCharType="begin" w:fldLock="1"/>
            </w:r>
            <w:r w:rsidR="00EC7F7A">
              <w:rPr>
                <w:rFonts w:ascii="Times New Roman" w:hAnsi="Times New Roman" w:cs="Times New Roman"/>
                <w:bCs/>
                <w:iCs/>
                <w:sz w:val="18"/>
                <w:szCs w:val="18"/>
              </w:rPr>
              <w:instrText>ADDIN CSL_CITATION {"citationItems":[{"id":"ITEM-1","itemData":{"DOI":". https://doi.org/10.3390/app13042429","author":[{"dropping-particle":"","family":"Chang","given":"Longjun","non-dropping-particle":"","parse-names":false,"suffix":""},{"dropping-particle":"","family":"Ye","given":"Ruya","non-dropping-particle":"","parse-names":false,"suffix":""},{"dropping-particle":"","family":"Song","given":"Jialing","non-dropping-particle":"","parse-names":false,"suffix":""},{"dropping-particle":"","family":"Xie","given":"Yinuo","non-dropping-particle":"","parse-names":false,"suffix":""},{"dropping-particle":"","family":"Chen","given":"Qizhen","non-dropping-particle":"","parse-names":false,"suffix":""},{"dropping-particle":"","family":"Yan","given":"Sien","non-dropping-particle":"","parse-names":false,"suffix":""},{"dropping-particle":"","family":"Sun","given":"Kang","non-dropping-particle":"","parse-names":false,"suffix":""},{"dropping-particle":"","family":"Gan","given":"Linhuo","non-dropping-particle":"","parse-names":false,"suffix":""}],"container-title":"Applied Sciences","id":"ITEM-1","issue":"2429","issued":{"date-parts":[["2023"]]},"page":"1 - 17","title":"Efficient Fractionation of Green Bamboo Using an Integrated Hydrothermal – Deep Eutectic Solvent Pretreatment for Its Valorization","type":"article-journal","volume":"13"},"uris":["http://www.mendeley.com/documents/?uuid=81f77059-d8cc-4c34-9ba8-d5968a4f38ad","http://www.mendeley.com/documents/?uuid=8406ba89-87ed-4396-a56d-67545f926dec"]}],"mendeley":{"formattedCitation":"(Chang et al., 2023)","plainTextFormattedCitation":"(Chang et al., 2023)","previouslyFormattedCitation":"[65]"},"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Chang et al., 2023)</w:t>
            </w:r>
            <w:r w:rsidRPr="001636E6">
              <w:rPr>
                <w:rFonts w:ascii="Times New Roman" w:hAnsi="Times New Roman" w:cs="Times New Roman"/>
                <w:bCs/>
                <w:iCs/>
                <w:sz w:val="18"/>
                <w:szCs w:val="18"/>
              </w:rPr>
              <w:fldChar w:fldCharType="end"/>
            </w:r>
          </w:p>
          <w:p w14:paraId="264B353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2EBDB882"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618B25D6"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Miscanthus</w:t>
            </w:r>
          </w:p>
        </w:tc>
        <w:tc>
          <w:tcPr>
            <w:tcW w:w="1440" w:type="dxa"/>
            <w:shd w:val="clear" w:color="auto" w:fill="F2F2F2" w:themeFill="background1" w:themeFillShade="F2"/>
          </w:tcPr>
          <w:p w14:paraId="3237802C" w14:textId="66AC15A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t>
            </w:r>
            <w:r>
              <w:rPr>
                <w:rFonts w:ascii="Times New Roman" w:hAnsi="Times New Roman" w:cs="Times New Roman"/>
                <w:sz w:val="18"/>
                <w:szCs w:val="18"/>
              </w:rPr>
              <w:t>WA</w:t>
            </w:r>
            <w:r w:rsidR="00FF729D">
              <w:rPr>
                <w:rFonts w:ascii="Times New Roman" w:hAnsi="Times New Roman" w:cs="Times New Roman"/>
                <w:sz w:val="18"/>
                <w:szCs w:val="18"/>
              </w:rPr>
              <w:t>C</w:t>
            </w:r>
          </w:p>
        </w:tc>
        <w:tc>
          <w:tcPr>
            <w:tcW w:w="2813" w:type="dxa"/>
            <w:shd w:val="clear" w:color="auto" w:fill="F2F2F2" w:themeFill="background1" w:themeFillShade="F2"/>
          </w:tcPr>
          <w:p w14:paraId="163CF46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80 °C and 300 W, 0.2 M H</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S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under 20 min exposure.</w:t>
            </w:r>
          </w:p>
        </w:tc>
        <w:tc>
          <w:tcPr>
            <w:tcW w:w="2047" w:type="dxa"/>
            <w:shd w:val="clear" w:color="auto" w:fill="F2F2F2" w:themeFill="background1" w:themeFillShade="F2"/>
          </w:tcPr>
          <w:p w14:paraId="3B77B8E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mproved sugar yield within a shorter time.</w:t>
            </w:r>
          </w:p>
          <w:p w14:paraId="7AFE42D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Has the potential of producing </w:t>
            </w:r>
            <w:proofErr w:type="spellStart"/>
            <w:r w:rsidRPr="001636E6">
              <w:rPr>
                <w:rFonts w:ascii="Times New Roman" w:hAnsi="Times New Roman" w:cs="Times New Roman"/>
                <w:sz w:val="18"/>
                <w:szCs w:val="18"/>
              </w:rPr>
              <w:t>levulinic</w:t>
            </w:r>
            <w:proofErr w:type="spellEnd"/>
            <w:r w:rsidRPr="001636E6">
              <w:rPr>
                <w:rFonts w:ascii="Times New Roman" w:hAnsi="Times New Roman" w:cs="Times New Roman"/>
                <w:sz w:val="18"/>
                <w:szCs w:val="18"/>
              </w:rPr>
              <w:t xml:space="preserve"> acid as (6–8% of the biomass)</w:t>
            </w:r>
          </w:p>
          <w:p w14:paraId="0756739E"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75.3% sugar, with 46.7% as glucose</w:t>
            </w:r>
          </w:p>
          <w:p w14:paraId="1A9E3BA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43636BE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Reduction in sugar yield with increased holding time</w:t>
            </w:r>
          </w:p>
        </w:tc>
        <w:tc>
          <w:tcPr>
            <w:tcW w:w="1170" w:type="dxa"/>
            <w:shd w:val="clear" w:color="auto" w:fill="F2F2F2" w:themeFill="background1" w:themeFillShade="F2"/>
          </w:tcPr>
          <w:p w14:paraId="582F6EE2" w14:textId="261EEF6B"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3934/bioeng.2015.4.449","ISSN":"2375-1495","abstract":"Miscanthus is a major bioenergy crop in Europe and a potential feedstock for second generation biofuels. Thermochemical pretreatment is a significant step in the process of converting lignocellulosic biomass into fermentable sugars. In this work, microwave energy was applied to facilitate NaOH and H 2 SO 4 pretreatments of Miscanthus. This was carried out at 180 °C in a monomode microwave cavity at 300 W. Our results show that H 2 SO 4 pretreatment contributes to the breakdown of hemicelluloses and cellulose, leading to a high glucose yield. The maximum sugar yield from available carbohydrates during pretreatment is 75.3% (0.2 M H 2 SO 4 20 Min), and glucose yield is 46.7% under these conditions. NaOH and water pretreatments tend to break down only hemicellulose in preference to cellulose, contributing to high xylose yield. Compared to conventional heating NaOH/H 2 SO 4 pretreatment, 12 times higher sugar yield was obtained by using microwave assisted pretreatment within half the time. NaOH pretreatments lead to a significantly enhanced digestibility of the residue, because the effective removal of lignin and hemicellulose makes cellulose fibres more accessible to cellulases. Morphological study of biomass shows that the tightly packed fibres in the Miscanthus were dismantled and exposed under NaOH condition. We studied sugar degradation under microwave assisted H 2 SO 4 conditions. The results shows that 6–8% biomass was converted into levulinic acid (LA) during pretreatment, showing the possibility of using microwave technology to produce LA from biomass. The outcome of this work shows great potential for using microwave in the thermo-chemical pretreatment for biomass and also selective production of LA from biomass. 450 AIMS Bioengineering Volume 2, Issue 4, 449-468.","author":[{"dropping-particle":"","family":"Zhu","given":"Zongyuan","non-dropping-particle":"","parse-names":false,"suffix":""},{"dropping-particle":"","family":"Simister","given":"Rachael","non-dropping-particle":"","parse-names":false,"suffix":""},{"dropping-particle":"","family":"Bird","given":"Susannah","non-dropping-particle":"","parse-names":false,"suffix":""},{"dropping-particle":"","family":"J. McQueen-Mason","given":"Simon","non-dropping-particle":"","parse-names":false,"suffix":""},{"dropping-particle":"","family":"D. Gomez","given":"Leonardo","non-dropping-particle":"","parse-names":false,"suffix":""},{"dropping-particle":"","family":"J. Macquarrie","given":"Duncan","non-dropping-particle":"","parse-names":false,"suffix":""}],"container-title":"AIMS Bioengineering","id":"ITEM-1","issue":"4","issued":{"date-parts":[["2015"]]},"page":"449-468","title":"Microwave assisted acid and alkali pretreatment of &lt;i&gt;Miscanthus &lt;/i&gt;biomas&lt;i&gt;s &lt;/i&gt;for biorefineries","type":"article-journal","volume":"2"},"uris":["http://www.mendeley.com/documents/?uuid=28068e16-6c13-4504-840b-fd854a50ac01","http://www.mendeley.com/documents/?uuid=e971e5e9-7687-433b-93cf-b6961287e75f"]}],"mendeley":{"formattedCitation":"(Zhu et al., 2015)","plainTextFormattedCitation":"(Zhu et al., 2015)","previouslyFormattedCitation":"[3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u et al., 2015)</w:t>
            </w:r>
            <w:r w:rsidRPr="001636E6">
              <w:rPr>
                <w:rFonts w:ascii="Times New Roman" w:hAnsi="Times New Roman" w:cs="Times New Roman"/>
                <w:sz w:val="18"/>
                <w:szCs w:val="18"/>
              </w:rPr>
              <w:fldChar w:fldCharType="end"/>
            </w:r>
          </w:p>
        </w:tc>
      </w:tr>
      <w:tr w:rsidR="00454084" w:rsidRPr="001636E6" w14:paraId="772DFA6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F5C15F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 xml:space="preserve">Miscanthus </w:t>
            </w:r>
          </w:p>
        </w:tc>
        <w:tc>
          <w:tcPr>
            <w:tcW w:w="1440" w:type="dxa"/>
          </w:tcPr>
          <w:p w14:paraId="4AC45EA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K</w:t>
            </w:r>
          </w:p>
        </w:tc>
        <w:tc>
          <w:tcPr>
            <w:tcW w:w="2813" w:type="dxa"/>
          </w:tcPr>
          <w:p w14:paraId="6A7115E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1 </w:t>
            </w:r>
            <w:proofErr w:type="spellStart"/>
            <w:r w:rsidRPr="001636E6">
              <w:rPr>
                <w:rFonts w:ascii="Times New Roman" w:hAnsi="Times New Roman" w:cs="Times New Roman"/>
                <w:sz w:val="18"/>
                <w:szCs w:val="18"/>
              </w:rPr>
              <w:t>hr</w:t>
            </w:r>
            <w:proofErr w:type="spellEnd"/>
            <w:r w:rsidRPr="001636E6">
              <w:rPr>
                <w:rFonts w:ascii="Times New Roman" w:hAnsi="Times New Roman" w:cs="Times New Roman"/>
                <w:sz w:val="18"/>
                <w:szCs w:val="18"/>
              </w:rPr>
              <w:t xml:space="preserve"> ultrasonication and 0.2 M NaOH concentration (2.25 mol NaOH/kg biomass)</w:t>
            </w:r>
          </w:p>
        </w:tc>
        <w:tc>
          <w:tcPr>
            <w:tcW w:w="2047" w:type="dxa"/>
          </w:tcPr>
          <w:p w14:paraId="0F61E67C"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ed chemical usage by26.1</w:t>
            </w:r>
            <w:proofErr w:type="gramStart"/>
            <w:r w:rsidRPr="001636E6">
              <w:rPr>
                <w:rFonts w:ascii="Times New Roman" w:hAnsi="Times New Roman" w:cs="Times New Roman"/>
                <w:sz w:val="18"/>
                <w:szCs w:val="18"/>
              </w:rPr>
              <w:t>%  and</w:t>
            </w:r>
            <w:proofErr w:type="gramEnd"/>
            <w:r w:rsidRPr="001636E6">
              <w:rPr>
                <w:rFonts w:ascii="Times New Roman" w:hAnsi="Times New Roman" w:cs="Times New Roman"/>
                <w:sz w:val="18"/>
                <w:szCs w:val="18"/>
              </w:rPr>
              <w:t xml:space="preserve"> 17.0% increment in lignin removal  </w:t>
            </w:r>
          </w:p>
          <w:p w14:paraId="39D3D2ED"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5.59 ± 0.19 g/L total sugar, a 6.7% total sugar increment (theoretical yield of 83.1%). </w:t>
            </w:r>
          </w:p>
          <w:p w14:paraId="0E4FAA9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tcPr>
          <w:p w14:paraId="214F0F5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Disintegration of hemicellulose at long ultrasonication exposure</w:t>
            </w:r>
          </w:p>
        </w:tc>
        <w:tc>
          <w:tcPr>
            <w:tcW w:w="1170" w:type="dxa"/>
          </w:tcPr>
          <w:p w14:paraId="710C127B" w14:textId="5E4697A4"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3390/en13215636","ISSN":"19961073","abstract":"Pretreatment to improve the enzymatic digestibility of highly crystallized lignocellulosic biomass is essential in biorefinery processes. This study investigates the combination of lignocellulose pretreatment with continuous alkaline single-screw extrusion and ultrasonication for biosugar production. Miscanthus sacchariflorus was used because it is a promising bioenergy crop. The results show that ultrasonication with continuous alkaline pretreatment increased the enzymatic digestibility of carbohydrates and reduced the use of chemicals during pretreatment. An hour of ultrasonication following 0.2 M NaOH (2.25 mol-NaOH/kg-biomass) continuous alkaline pretreatment resulted in a 6.7% increase in total biosugar production (83.1% of theoretical yield), a decrease of up to 26.1% in chemical usage, and a 17.0% increase in lignin removal compared with the case without ultrasonication. The developed method can be considered an effective and eco-friendly approach to the production of bio-based materials.","author":[{"dropping-particle":"","family":"Byun","given":"Jongwon","non-dropping-particle":"","parse-names":false,"suffix":""},{"dropping-particle":"","family":"Cha","given":"Young Lok","non-dropping-particle":"","parse-names":false,"suffix":""},{"dropping-particle":"","family":"Park","given":"Sung Min","non-dropping-particle":"","parse-names":false,"suffix":""},{"dropping-particle":"","family":"Kim","given":"Kwang Soo","non-dropping-particle":"","parse-names":false,"suffix":""},{"dropping-particle":"","family":"Lee","given":"Ji Eun","non-dropping-particle":"","parse-names":false,"suffix":""},{"dropping-particle":"","family":"Kang","given":"Yong Gu","non-dropping-particle":"","parse-names":false,"suffix":""}],"container-title":"Energies","id":"ITEM-1","issue":"21","issued":{"date-parts":[["2020"]]},"title":"Lignocellulose pretreatment combining continuous alkaline single-screw extrusion and ultrasonication to enhance biosugar production","type":"article-journal","volume":"13"},"uris":["http://www.mendeley.com/documents/?uuid=93c3d76a-9f22-4ff6-af40-2cd287cb5689","http://www.mendeley.com/documents/?uuid=82149a41-8441-44f5-831c-cc8832f0101f"]}],"mendeley":{"formattedCitation":"(Byun et al., 2020)","plainTextFormattedCitation":"(Byun et al., 2020)","previouslyFormattedCitation":"[4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Byun et al., 2020)</w:t>
            </w:r>
            <w:r w:rsidRPr="001636E6">
              <w:rPr>
                <w:rFonts w:ascii="Times New Roman" w:hAnsi="Times New Roman" w:cs="Times New Roman"/>
                <w:sz w:val="18"/>
                <w:szCs w:val="18"/>
              </w:rPr>
              <w:fldChar w:fldCharType="end"/>
            </w:r>
          </w:p>
        </w:tc>
      </w:tr>
      <w:tr w:rsidR="00454084" w:rsidRPr="001636E6" w14:paraId="5D481417"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9EB6B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Oil palm fronds</w:t>
            </w:r>
          </w:p>
        </w:tc>
        <w:tc>
          <w:tcPr>
            <w:tcW w:w="1440" w:type="dxa"/>
            <w:shd w:val="clear" w:color="auto" w:fill="F2F2F2" w:themeFill="background1" w:themeFillShade="F2"/>
          </w:tcPr>
          <w:p w14:paraId="178CB3D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DES</w:t>
            </w:r>
          </w:p>
        </w:tc>
        <w:tc>
          <w:tcPr>
            <w:tcW w:w="2813" w:type="dxa"/>
            <w:shd w:val="clear" w:color="auto" w:fill="F2F2F2" w:themeFill="background1" w:themeFillShade="F2"/>
          </w:tcPr>
          <w:p w14:paraId="0BDCFDD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2.5% aqueous NaOH DES, ultrasonic conditions of 60% amplitude for 30 min</w:t>
            </w:r>
          </w:p>
          <w:p w14:paraId="3803627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047" w:type="dxa"/>
            <w:shd w:val="clear" w:color="auto" w:fill="F2F2F2" w:themeFill="background1" w:themeFillShade="F2"/>
          </w:tcPr>
          <w:p w14:paraId="74E674DB"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in removal was significantly improved to 47.00 %. There was glucose yield of 90.12 %.</w:t>
            </w:r>
          </w:p>
        </w:tc>
        <w:tc>
          <w:tcPr>
            <w:tcW w:w="1440" w:type="dxa"/>
            <w:shd w:val="clear" w:color="auto" w:fill="F2F2F2" w:themeFill="background1" w:themeFillShade="F2"/>
          </w:tcPr>
          <w:p w14:paraId="481DE3C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shd w:val="clear" w:color="auto" w:fill="F2F2F2" w:themeFill="background1" w:themeFillShade="F2"/>
          </w:tcPr>
          <w:p w14:paraId="3DB82AA0" w14:textId="4A8C497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indcrop.2020.112974","ISSN":"0926-6690","author":[{"dropping-particle":"","family":"Zhenquan","given":"Victor","non-dropping-particle":"","parse-names":false,"suffix":""},{"dropping-particle":"","family":"Yeong","given":"Ta","non-dropping-particle":"","parse-names":false,"suffix":""},{"dropping-particle":"","family":"Kai","given":"Kylie","non-dropping-particle":"","parse-names":false,"suffix":""},{"dropping-particle":"","family":"Chu","given":"Li","non-dropping-particle":"","parse-names":false,"suffix":""},{"dropping-particle":"","family":"Yao","given":"Wei","non-dropping-particle":"","parse-names":false,"suffix":""},{"dropping-particle":"","family":"Pui","given":"Katrina","non-dropping-particle":"","parse-names":false,"suffix":""},{"dropping-particle":"","family":"Shak","given":"Yee","non-dropping-particle":"","parse-names":false,"suffix":""}],"container-title":"Industrial Crops &amp; Products","id":"ITEM-1","issue":"November 2020","issued":{"date-parts":[["2021"]]},"page":"112974","publisher":"Elsevier B.V.","title":"A combined pretreatment with ultrasound-assisted alkaline solution and aqueous deep eutectic solvent for enhancing delignification and enzymatic hydrolysis from oil palm fronds","type":"article-journal","volume":"160"},"uris":["http://www.mendeley.com/documents/?uuid=7fc48a7b-0ecd-4575-967a-d4b2bde97e2d","http://www.mendeley.com/documents/?uuid=37b7cc25-7f22-4b2a-a787-c3b8d9d70702"]}],"mendeley":{"formattedCitation":"(Zhenquan et al., 2021)","plainTextFormattedCitation":"(Zhenquan et al., 2021)","previouslyFormattedCitation":"[5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enquan et al., 2021)</w:t>
            </w:r>
            <w:r w:rsidRPr="001636E6">
              <w:rPr>
                <w:rFonts w:ascii="Times New Roman" w:hAnsi="Times New Roman" w:cs="Times New Roman"/>
                <w:sz w:val="18"/>
                <w:szCs w:val="18"/>
              </w:rPr>
              <w:fldChar w:fldCharType="end"/>
            </w:r>
          </w:p>
        </w:tc>
      </w:tr>
      <w:tr w:rsidR="00454084" w:rsidRPr="001636E6" w14:paraId="15B58BD2"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313799A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Pineapple leaf</w:t>
            </w:r>
          </w:p>
        </w:tc>
        <w:tc>
          <w:tcPr>
            <w:tcW w:w="1440" w:type="dxa"/>
          </w:tcPr>
          <w:p w14:paraId="3D0DCF8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sz w:val="18"/>
                <w:szCs w:val="18"/>
              </w:rPr>
              <w:t>USDES</w:t>
            </w:r>
          </w:p>
          <w:p w14:paraId="55DFCC5B"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813" w:type="dxa"/>
          </w:tcPr>
          <w:p w14:paraId="05AF9621"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harisSIL" w:hAnsi="Times New Roman" w:cs="Times New Roman"/>
                <w:sz w:val="18"/>
                <w:szCs w:val="18"/>
              </w:rPr>
            </w:pPr>
            <w:r w:rsidRPr="001636E6">
              <w:rPr>
                <w:rFonts w:ascii="Times New Roman" w:hAnsi="Times New Roman" w:cs="Times New Roman"/>
                <w:sz w:val="18"/>
                <w:szCs w:val="18"/>
              </w:rPr>
              <w:t>Choline chloride/ethylene glycol (1:2), ultrasound at 50 %, 20 min</w:t>
            </w:r>
          </w:p>
        </w:tc>
        <w:tc>
          <w:tcPr>
            <w:tcW w:w="2047" w:type="dxa"/>
          </w:tcPr>
          <w:p w14:paraId="3C1F2603" w14:textId="77777777" w:rsidR="00454084" w:rsidRPr="001636E6" w:rsidRDefault="00454084" w:rsidP="00B51552">
            <w:pPr>
              <w:tabs>
                <w:tab w:val="left" w:pos="3675"/>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kern w:val="0"/>
                <w:sz w:val="18"/>
                <w:szCs w:val="18"/>
              </w:rPr>
              <w:t xml:space="preserve">93 % extraction efficiency, </w:t>
            </w:r>
            <w:r>
              <w:rPr>
                <w:rFonts w:ascii="Times New Roman" w:eastAsia="CharisSIL" w:hAnsi="Times New Roman" w:cs="Times New Roman"/>
                <w:kern w:val="0"/>
                <w:sz w:val="18"/>
                <w:szCs w:val="18"/>
              </w:rPr>
              <w:t xml:space="preserve">with </w:t>
            </w:r>
            <w:r w:rsidRPr="00311932">
              <w:rPr>
                <w:rFonts w:ascii="Times New Roman" w:hAnsi="Times New Roman" w:cs="Times New Roman"/>
                <w:sz w:val="18"/>
                <w:szCs w:val="18"/>
              </w:rPr>
              <w:t xml:space="preserve">180 mg/g of </w:t>
            </w:r>
            <w:proofErr w:type="spellStart"/>
            <w:r w:rsidRPr="00311932">
              <w:rPr>
                <w:rFonts w:ascii="Times New Roman" w:hAnsi="Times New Roman" w:cs="Times New Roman"/>
                <w:sz w:val="18"/>
                <w:szCs w:val="18"/>
              </w:rPr>
              <w:t>xylan</w:t>
            </w:r>
            <w:proofErr w:type="spellEnd"/>
          </w:p>
        </w:tc>
        <w:tc>
          <w:tcPr>
            <w:tcW w:w="1440" w:type="dxa"/>
          </w:tcPr>
          <w:p w14:paraId="1202198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75995096" w14:textId="159CDCC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eastAsia="CharisSIL" w:hAnsi="Times New Roman" w:cs="Times New Roman"/>
                <w:kern w:val="0"/>
                <w:sz w:val="18"/>
                <w:szCs w:val="18"/>
              </w:rPr>
              <w:fldChar w:fldCharType="begin" w:fldLock="1"/>
            </w:r>
            <w:r w:rsidR="00EC7F7A">
              <w:rPr>
                <w:rFonts w:ascii="Times New Roman" w:eastAsia="CharisSIL" w:hAnsi="Times New Roman" w:cs="Times New Roman"/>
                <w:kern w:val="0"/>
                <w:sz w:val="18"/>
                <w:szCs w:val="18"/>
              </w:rPr>
              <w:instrText>ADDIN CSL_CITATION {"citationItems":[{"id":"ITEM-1","itemData":{"DOI":"10.1016/j.indcrop.2024.120250","ISSN":"0926-6690","author":[{"dropping-particle":"","family":"Sharma","given":"Diksha","non-dropping-particle":"","parse-names":false,"suffix":""},{"dropping-particle":"","family":"Sharma","given":"Vishal","non-dropping-particle":"","parse-names":false,"suffix":""},{"dropping-particle":"","family":"Tsai","given":"Mei-ling","non-dropping-particle":"","parse-names":false,"suffix":""},{"dropping-particle":"","family":"Yadav","given":"Aditya","non-dropping-particle":"","parse-names":false,"suffix":""}],"container-title":"Industrial Crops &amp; Products","id":"ITEM-1","issue":"July 2024","issued":{"date-parts":[["2025"]]},"page":"120250","publisher":"Elsevier B.V.","title":"Improved xylooligosaccharides production from xylan extracted using ultrasound-assisted alcoholic deep eutectic solvent pretreatment of pineapple leaf waste","type":"article-journal","volume":"224"},"uris":["http://www.mendeley.com/documents/?uuid=a530061b-cd9c-4d59-ae6e-03a44eb5e479","http://www.mendeley.com/documents/?uuid=c37e64d8-92e9-436d-9c6a-8b25e26d0b14"]}],"mendeley":{"formattedCitation":"(Sharma et al., 2025)","plainTextFormattedCitation":"(Sharma et al., 2025)","previouslyFormattedCitation":"[55]"},"properties":{"noteIndex":0},"schema":"https://github.com/citation-style-language/schema/raw/master/csl-citation.json"}</w:instrText>
            </w:r>
            <w:r w:rsidRPr="001636E6">
              <w:rPr>
                <w:rFonts w:ascii="Times New Roman" w:eastAsia="CharisSIL" w:hAnsi="Times New Roman" w:cs="Times New Roman"/>
                <w:kern w:val="0"/>
                <w:sz w:val="18"/>
                <w:szCs w:val="18"/>
              </w:rPr>
              <w:fldChar w:fldCharType="separate"/>
            </w:r>
            <w:r w:rsidR="00EC7F7A" w:rsidRPr="00EC7F7A">
              <w:rPr>
                <w:rFonts w:ascii="Times New Roman" w:eastAsia="CharisSIL" w:hAnsi="Times New Roman" w:cs="Times New Roman"/>
                <w:noProof/>
                <w:kern w:val="0"/>
                <w:sz w:val="18"/>
                <w:szCs w:val="18"/>
              </w:rPr>
              <w:t>(Sharma et al., 2025)</w:t>
            </w:r>
            <w:r w:rsidRPr="001636E6">
              <w:rPr>
                <w:rFonts w:ascii="Times New Roman" w:eastAsia="CharisSIL" w:hAnsi="Times New Roman" w:cs="Times New Roman"/>
                <w:kern w:val="0"/>
                <w:sz w:val="18"/>
                <w:szCs w:val="18"/>
              </w:rPr>
              <w:fldChar w:fldCharType="end"/>
            </w:r>
          </w:p>
        </w:tc>
      </w:tr>
      <w:tr w:rsidR="00454084" w:rsidRPr="001636E6" w14:paraId="00CAB0B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0C1BE8B"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53B7D0BB" w14:textId="72C7BA0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IL</w:t>
            </w:r>
          </w:p>
        </w:tc>
        <w:tc>
          <w:tcPr>
            <w:tcW w:w="2813" w:type="dxa"/>
            <w:shd w:val="clear" w:color="auto" w:fill="F2F2F2" w:themeFill="background1" w:themeFillShade="F2"/>
          </w:tcPr>
          <w:p w14:paraId="4DCF880D"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oline hydroxide ([Ch][OH]) at ultrasonication of 300 W/40 kHz for 240 min.</w:t>
            </w:r>
          </w:p>
        </w:tc>
        <w:tc>
          <w:tcPr>
            <w:tcW w:w="2047" w:type="dxa"/>
            <w:shd w:val="clear" w:color="auto" w:fill="F2F2F2" w:themeFill="background1" w:themeFillShade="F2"/>
          </w:tcPr>
          <w:p w14:paraId="2DA326B4"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ocellulosic biomass pretreated with [Ch][OH] showed the highest efficiency among the tested ILs.</w:t>
            </w:r>
          </w:p>
          <w:p w14:paraId="671081E8"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Total reducing sugar was up to 96.22% </w:t>
            </w:r>
          </w:p>
          <w:p w14:paraId="7F549C2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0" w:type="dxa"/>
            <w:shd w:val="clear" w:color="auto" w:fill="F2F2F2" w:themeFill="background1" w:themeFillShade="F2"/>
          </w:tcPr>
          <w:p w14:paraId="6BF7CCE6"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rPr>
            </w:pPr>
            <w:r w:rsidRPr="001636E6">
              <w:rPr>
                <w:rFonts w:ascii="Times New Roman" w:hAnsi="Times New Roman" w:cs="Times New Roman"/>
                <w:kern w:val="0"/>
                <w:sz w:val="18"/>
                <w:szCs w:val="18"/>
              </w:rPr>
              <w:t>The effect of ultrasonic frequency</w:t>
            </w:r>
          </w:p>
          <w:p w14:paraId="1C7C851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kern w:val="0"/>
                <w:sz w:val="18"/>
                <w:szCs w:val="18"/>
              </w:rPr>
              <w:t>on the pretreatment of RS was not significant</w:t>
            </w:r>
          </w:p>
        </w:tc>
        <w:tc>
          <w:tcPr>
            <w:tcW w:w="1170" w:type="dxa"/>
            <w:shd w:val="clear" w:color="auto" w:fill="F2F2F2" w:themeFill="background1" w:themeFillShade="F2"/>
          </w:tcPr>
          <w:p w14:paraId="7009E492" w14:textId="25127EBB"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2411F">
              <w:rPr>
                <w:rFonts w:ascii="Times New Roman" w:hAnsi="Times New Roman" w:cs="Times New Roman"/>
                <w:sz w:val="18"/>
                <w:szCs w:val="18"/>
              </w:rPr>
              <w:instrText>ADDIN CSL_CITATION {"citationItems":[{"id":"ITEM-1","itemData":{"DOI":"10.1016/j.biortech.2014.05.004","ISSN":"0960-8524","author":[{"dropping-particle":"","family":"Yang","given":"Chun-yao","non-dropping-particle":"","parse-names":false,"suffix":""},{"dropping-particle":"","family":"Fang","given":"Tony J","non-dropping-particle":"","parse-names":false,"suffix":""}],"container-title":"BIORESOURCE TECHNOLOGY","id":"ITEM-1","issued":{"date-parts":[["2014"]]},"page":"198-202","publisher":"Elsevier Ltd","title":"Combination of ultrasonic irradiation with ionic liquid pretreatment for enzymatic hydrolysis of rice straw","type":"article-journal","volume":"164"},"uris":["http://www.mendeley.com/documents/?uuid=31cbe0d8-a253-4122-a9d0-c119bd93574e"]}],"mendeley":{"formattedCitation":"(C. Yang &amp; Fang, 2014)","manualFormatting":"(Yang &amp; Fang, 2014)","plainTextFormattedCitation":"(C. Yang &amp; Fang, 2014)","previouslyFormattedCitation":"[52]"},"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ang &amp; Fang, 2014)</w:t>
            </w:r>
            <w:r w:rsidRPr="001636E6">
              <w:rPr>
                <w:rFonts w:ascii="Times New Roman" w:hAnsi="Times New Roman" w:cs="Times New Roman"/>
                <w:sz w:val="18"/>
                <w:szCs w:val="18"/>
              </w:rPr>
              <w:fldChar w:fldCharType="end"/>
            </w:r>
            <w:r w:rsidRPr="001636E6">
              <w:rPr>
                <w:rFonts w:ascii="Times New Roman" w:hAnsi="Times New Roman" w:cs="Times New Roman"/>
                <w:sz w:val="18"/>
                <w:szCs w:val="18"/>
              </w:rPr>
              <w:t xml:space="preserve"> </w:t>
            </w:r>
          </w:p>
          <w:p w14:paraId="4692977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6F3A72B7"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AE929B3"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5DF1A918" w14:textId="7337886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w:t>
            </w:r>
            <w:r w:rsidR="00FF729D">
              <w:rPr>
                <w:rFonts w:ascii="Times New Roman" w:hAnsi="Times New Roman" w:cs="Times New Roman"/>
                <w:sz w:val="18"/>
                <w:szCs w:val="18"/>
              </w:rPr>
              <w:t>C</w:t>
            </w:r>
          </w:p>
        </w:tc>
        <w:tc>
          <w:tcPr>
            <w:tcW w:w="2813" w:type="dxa"/>
            <w:shd w:val="clear" w:color="auto" w:fill="F2F2F2" w:themeFill="background1" w:themeFillShade="F2"/>
          </w:tcPr>
          <w:p w14:paraId="1AF0E6D9"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nitial treatment with LHW at 180°C for 90 minutes, followed by treatment with 20 mM </w:t>
            </w:r>
            <w:proofErr w:type="spellStart"/>
            <w:r w:rsidRPr="001636E6">
              <w:rPr>
                <w:rFonts w:ascii="Times New Roman" w:hAnsi="Times New Roman" w:cs="Times New Roman"/>
                <w:sz w:val="18"/>
                <w:szCs w:val="18"/>
              </w:rPr>
              <w:t>phosphotungstic</w:t>
            </w:r>
            <w:proofErr w:type="spellEnd"/>
            <w:r w:rsidRPr="001636E6">
              <w:rPr>
                <w:rFonts w:ascii="Times New Roman" w:hAnsi="Times New Roman" w:cs="Times New Roman"/>
                <w:sz w:val="18"/>
                <w:szCs w:val="18"/>
              </w:rPr>
              <w:t xml:space="preserve"> acid at 130°C for 60 minutes</w:t>
            </w:r>
          </w:p>
        </w:tc>
        <w:tc>
          <w:tcPr>
            <w:tcW w:w="2047" w:type="dxa"/>
            <w:shd w:val="clear" w:color="auto" w:fill="F2F2F2" w:themeFill="background1" w:themeFillShade="F2"/>
          </w:tcPr>
          <w:p w14:paraId="26D4C03E"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96.8% glucose, 89.24% hemicellulose removal and 21.33% 70.8-73.2% solvent recovery</w:t>
            </w:r>
          </w:p>
        </w:tc>
        <w:tc>
          <w:tcPr>
            <w:tcW w:w="1440" w:type="dxa"/>
            <w:shd w:val="clear" w:color="auto" w:fill="F2F2F2" w:themeFill="background1" w:themeFillShade="F2"/>
          </w:tcPr>
          <w:p w14:paraId="4ADFC0D9" w14:textId="77777777" w:rsidR="00454084" w:rsidRPr="001636E6" w:rsidRDefault="00454084" w:rsidP="00B51552">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18"/>
                <w:szCs w:val="18"/>
              </w:rPr>
            </w:pPr>
            <w:r>
              <w:rPr>
                <w:rFonts w:ascii="Times New Roman" w:hAnsi="Times New Roman" w:cs="Times New Roman"/>
                <w:kern w:val="0"/>
                <w:sz w:val="18"/>
                <w:szCs w:val="18"/>
              </w:rPr>
              <w:t>N/R</w:t>
            </w:r>
          </w:p>
        </w:tc>
        <w:tc>
          <w:tcPr>
            <w:tcW w:w="1170" w:type="dxa"/>
            <w:shd w:val="clear" w:color="auto" w:fill="F2F2F2" w:themeFill="background1" w:themeFillShade="F2"/>
          </w:tcPr>
          <w:p w14:paraId="04F612C3" w14:textId="510DF73D"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 https://doi.org/10.3390/en15103636","author":[{"dropping-particle":"","family":"Zhang","given":"Shengming","non-dropping-particle":"","parse-names":false,"suffix":""},{"dropping-particle":"","family":"Mei","given":"Tiehan","non-dropping-particle":"","parse-names":false,"suffix":""},{"dropping-particle":"","family":"Zhu","given":"Chonghao","non-dropping-particle":"","parse-names":false,"suffix":""},{"dropping-particle":"","family":"Shang","given":"Huimin","non-dropping-particle":"","parse-names":false,"suffix":""},{"dropping-particle":"","family":"Gao","given":"Shushan","non-dropping-particle":"","parse-names":false,"suffix":""},{"dropping-particle":"","family":"Qin","given":"Liyuan","non-dropping-particle":"","parse-names":false,"suffix":""},{"dropping-particle":"","family":"Chen","given":"Haitao","non-dropping-particle":"","parse-names":false,"suffix":""}],"container-title":"Energies","id":"ITEM-1","issue":"3636","issued":{"date-parts":[["2022"]]},"title":"A Combination Method of Liquid Hot Water and Phosphotungstic Acid Pretreatment for Improving the the Enzymatic Saccharification Efficiency of Rice Straw","type":"article-journal","volume":"15"},"uris":["http://www.mendeley.com/documents/?uuid=f5c52ba9-f5aa-459d-89be-699693b99188"]}],"mendeley":{"formattedCitation":"(S. Zhang et al., 2022)","plainTextFormattedCitation":"(S. Zhang et al., 2022)","previouslyFormattedCitation":"[61]"},"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ang et al., 2022)</w:t>
            </w:r>
            <w:r w:rsidRPr="001636E6">
              <w:rPr>
                <w:rFonts w:ascii="Times New Roman" w:hAnsi="Times New Roman" w:cs="Times New Roman"/>
                <w:sz w:val="18"/>
                <w:szCs w:val="18"/>
              </w:rPr>
              <w:fldChar w:fldCharType="end"/>
            </w:r>
          </w:p>
        </w:tc>
      </w:tr>
      <w:tr w:rsidR="00454084" w:rsidRPr="001636E6" w14:paraId="4AC00CA3"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04FD94E"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ice Straw</w:t>
            </w:r>
          </w:p>
        </w:tc>
        <w:tc>
          <w:tcPr>
            <w:tcW w:w="1440" w:type="dxa"/>
            <w:shd w:val="clear" w:color="auto" w:fill="F2F2F2" w:themeFill="background1" w:themeFillShade="F2"/>
          </w:tcPr>
          <w:p w14:paraId="025064E0" w14:textId="34781781"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w:t>
            </w:r>
            <w:r w:rsidR="00FF729D">
              <w:rPr>
                <w:rFonts w:ascii="Times New Roman" w:hAnsi="Times New Roman" w:cs="Times New Roman"/>
                <w:sz w:val="18"/>
                <w:szCs w:val="18"/>
              </w:rPr>
              <w:t>C</w:t>
            </w:r>
          </w:p>
        </w:tc>
        <w:tc>
          <w:tcPr>
            <w:tcW w:w="2813" w:type="dxa"/>
            <w:shd w:val="clear" w:color="auto" w:fill="F2F2F2" w:themeFill="background1" w:themeFillShade="F2"/>
          </w:tcPr>
          <w:p w14:paraId="613A8930"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5</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t 10 min</w:t>
            </w:r>
          </w:p>
          <w:p w14:paraId="1DADEFE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3% phosphoric acid (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PO</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and 0.35M iron III chloride (FeCl</w:t>
            </w:r>
            <w:r w:rsidRPr="001636E6">
              <w:rPr>
                <w:rFonts w:ascii="Times New Roman" w:hAnsi="Times New Roman" w:cs="Times New Roman"/>
                <w:sz w:val="18"/>
                <w:szCs w:val="18"/>
                <w:vertAlign w:val="subscript"/>
              </w:rPr>
              <w:t>3</w:t>
            </w:r>
          </w:p>
        </w:tc>
        <w:tc>
          <w:tcPr>
            <w:tcW w:w="2047" w:type="dxa"/>
            <w:shd w:val="clear" w:color="auto" w:fill="F2F2F2" w:themeFill="background1" w:themeFillShade="F2"/>
          </w:tcPr>
          <w:p w14:paraId="34D925E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crystallinity.</w:t>
            </w:r>
          </w:p>
          <w:p w14:paraId="098F85C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20BF6F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hydrolysis time. 7.8mg/l (57.5%) fermentable sugar was obtained</w:t>
            </w:r>
          </w:p>
        </w:tc>
        <w:tc>
          <w:tcPr>
            <w:tcW w:w="1440" w:type="dxa"/>
            <w:shd w:val="clear" w:color="auto" w:fill="F2F2F2" w:themeFill="background1" w:themeFillShade="F2"/>
          </w:tcPr>
          <w:p w14:paraId="000F1DA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severity condition may result to decrease in sugar yield</w:t>
            </w:r>
          </w:p>
        </w:tc>
        <w:tc>
          <w:tcPr>
            <w:tcW w:w="1170" w:type="dxa"/>
            <w:shd w:val="clear" w:color="auto" w:fill="F2F2F2" w:themeFill="background1" w:themeFillShade="F2"/>
          </w:tcPr>
          <w:p w14:paraId="5EF07B88" w14:textId="135BFC7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19.100295","ISSN":"2589014X","abstract":"In this study, Box–Behnken design Response Surface Methodology (BBD-RSM) was used to develop microwave-assisted pretreatment (MAP) for Rice Straw (RS) using FeCl3-H3PO4 system. The concentration of FeCl3 and H3PO4, pretreatment temperature and time was used as independent variables and complex severity considering the effect of all variables were also calculated. Based on BBD-RSM, 57.5% of sugar yield per biomass was obtained for pretreated (MAP) RS using FeCl3 (0.35 M), H3PO4 (3%), pretreatment temperature and time of 155 °C and 10 min respectively with intermediate complex severity of 3.0. Based on the structural analysis using FTIR and XRD, it was suggested that the pretreatment results in reduction of crystallinity of RS that result in high crystallinity index (CrI) of 49.9% for efficient hydrolysis. Simultaneous saccharification and fermentation (SSF) of pretreated (MAP) RS resulted in maximum ethanol production of 7.0% (v/v) using in-house cellulase and Saccharomyces cerevisiae MTCC-173. The hydrolysis of pretreated (MAP) RS pulp using in-house produced endoxylanase resulted in generation of oligosaccharides.","author":[{"dropping-particle":"","family":"Kumar","given":"Bikash","non-dropping-particle":"","parse-names":false,"suffix":""},{"dropping-particle":"","family":"Bhardwaj","given":"N.","non-dropping-particle":"","parse-names":false,"suffix":""},{"dropping-particle":"","family":"Verma","given":"Pradeep","non-dropping-particle":"","parse-names":false,"suffix":""}],"container-title":"Bioresource Technology Reports","id":"ITEM-1","issue":"July","issued":{"date-parts":[["2019"]]},"page":"100295","publisher":"Elsevier","title":"Pretreatment of rice straw using microwave assisted FeCl3-H3PO4 system for ethanol and oligosaccharides generation","type":"article-journal","volume":"7"},"uris":["http://www.mendeley.com/documents/?uuid=3d494980-c4a8-44dd-97f4-1a35a6744f5b"]}],"mendeley":{"formattedCitation":"(B. Kumar et al., 2019)","plainTextFormattedCitation":"(B. Kumar et al., 2019)","previouslyFormattedCitation":"[31]"},"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umar et al., 2019)</w:t>
            </w:r>
            <w:r w:rsidRPr="001636E6">
              <w:rPr>
                <w:rFonts w:ascii="Times New Roman" w:hAnsi="Times New Roman" w:cs="Times New Roman"/>
                <w:sz w:val="18"/>
                <w:szCs w:val="18"/>
              </w:rPr>
              <w:fldChar w:fldCharType="end"/>
            </w:r>
          </w:p>
        </w:tc>
      </w:tr>
      <w:tr w:rsidR="00454084" w:rsidRPr="001636E6" w14:paraId="049FCD99"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44B1B6D6"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 xml:space="preserve">Rice straw, </w:t>
            </w:r>
            <w:proofErr w:type="spellStart"/>
            <w:r w:rsidRPr="001636E6">
              <w:rPr>
                <w:rFonts w:ascii="Times New Roman" w:hAnsi="Times New Roman" w:cs="Times New Roman"/>
                <w:bCs w:val="0"/>
                <w:iCs/>
                <w:sz w:val="18"/>
                <w:szCs w:val="18"/>
              </w:rPr>
              <w:t>napier</w:t>
            </w:r>
            <w:proofErr w:type="spellEnd"/>
            <w:r w:rsidRPr="001636E6">
              <w:rPr>
                <w:rFonts w:ascii="Times New Roman" w:hAnsi="Times New Roman" w:cs="Times New Roman"/>
                <w:bCs w:val="0"/>
                <w:iCs/>
                <w:sz w:val="18"/>
                <w:szCs w:val="18"/>
              </w:rPr>
              <w:t xml:space="preserve"> grass and sugarcane bagasse combined</w:t>
            </w:r>
          </w:p>
        </w:tc>
        <w:tc>
          <w:tcPr>
            <w:tcW w:w="1440" w:type="dxa"/>
          </w:tcPr>
          <w:p w14:paraId="70BFFF9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10BE1C0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itial LHW pretreatment at biomass loading of 1:10 w/v, 121°C, 40 minutes, followed by DES pretreatment at 130°C for 95 minutes at 150 rpm</w:t>
            </w:r>
          </w:p>
        </w:tc>
        <w:tc>
          <w:tcPr>
            <w:tcW w:w="2047" w:type="dxa"/>
          </w:tcPr>
          <w:p w14:paraId="6845107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High portion of glucose, 94.5%wt and 73.3% delignification was achieved.</w:t>
            </w:r>
          </w:p>
        </w:tc>
        <w:tc>
          <w:tcPr>
            <w:tcW w:w="1440" w:type="dxa"/>
          </w:tcPr>
          <w:p w14:paraId="3C96086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62CD9A28" w14:textId="005E080E"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22.100986","ISSN":"2589-014X","abstract":"The combined effect of hot water (HW) and deep eutectic solvent (DES) on the solubilization of hemicellulose and lignin present in a lignocellulose mixture (rice straw, napier grass, and sugarcane bagasse in a 1:1:1 ratio) was investigated. The selected DES for present study included choline chloride (ChCl) with urea (U), glycerol (G), and lactic acid (LA) at a molar ratio of 1:2 w/w. The selection of different lignocellulosic biomass was made taking into account the similar percentage of hemicellulose and lignin. The hot water and DES pretreatment was performed with biomass loading of 1:10 w/v, 121 °C, 40 min. and 130 °C, 95 min, and 150 rpm, respectively. The HW-ChCl-LA resulted in 4.51-fold increase in cellulose digestibility at 72 h (20.63 ± 0.68% to 93 ± 3.62%). The FTIR spectrum for pretreated solids showed significant changes in the wavelength related to hemicellulose and lignin.","author":[{"dropping-particle":"","family":"Gundupalli","given":"Marttin Paulraj","non-dropping-particle":"","parse-names":false,"suffix":""},{"dropping-particle":"","family":"Anne Sahithi","given":"S. T.","non-dropping-particle":"","parse-names":false,"suffix":""},{"dropping-particle":"","family":"Jayex","given":"Elizabeth Panakkal","non-dropping-particle":"","parse-names":false,"suffix":""},{"dropping-particle":"","family":"Asavasanti","given":"Suvaluk","non-dropping-particle":"","parse-names":false,"suffix":""},{"dropping-particle":"","family":"Yasurin","given":"Patchanee","non-dropping-particle":"","parse-names":false,"suffix":""},{"dropping-particle":"","family":"Cheng","given":"Yu Shen","non-dropping-particle":"","parse-names":false,"suffix":""},{"dropping-particle":"","family":"Sriariyanun","given":"Malinee","non-dropping-particle":"","parse-names":false,"suffix":""}],"container-title":"Bioresource Technology Reports","id":"ITEM-1","issued":{"date-parts":[["2022","2"]]},"page":"100986","publisher":"Elsevier","title":"Combined effect of hot water and deep eutectic solvent (DES) pretreatment on a lignocellulosic biomass mixture for improved saccharification efficiency","type":"article-journal","volume":"17"},"uris":["http://www.mendeley.com/documents/?uuid=5609bab1-1ac0-41fc-a433-7ee5f4a4f955"]}],"mendeley":{"formattedCitation":"(Gundupalli, Anne Sahithi, et al., 2022)","plainTextFormattedCitation":"(Gundupalli, Anne Sahithi, et al., 2022)","previouslyFormattedCitation":"[66]"},"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undupalli et al., 2022)</w:t>
            </w:r>
            <w:r w:rsidRPr="001636E6">
              <w:rPr>
                <w:rFonts w:ascii="Times New Roman" w:hAnsi="Times New Roman" w:cs="Times New Roman"/>
                <w:sz w:val="18"/>
                <w:szCs w:val="18"/>
              </w:rPr>
              <w:fldChar w:fldCharType="end"/>
            </w:r>
          </w:p>
        </w:tc>
      </w:tr>
      <w:tr w:rsidR="00454084" w:rsidRPr="001636E6" w14:paraId="053D12EB"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19F0AA0" w14:textId="77777777" w:rsidR="00454084" w:rsidRPr="001636E6" w:rsidRDefault="00454084" w:rsidP="00B51552">
            <w:pPr>
              <w:tabs>
                <w:tab w:val="left" w:pos="7013"/>
              </w:tabs>
              <w:spacing w:after="0" w:line="240" w:lineRule="auto"/>
              <w:jc w:val="both"/>
              <w:rPr>
                <w:rFonts w:ascii="Times New Roman" w:hAnsi="Times New Roman" w:cs="Times New Roman"/>
                <w:b w:val="0"/>
                <w:bCs w:val="0"/>
                <w:iCs/>
                <w:sz w:val="18"/>
                <w:szCs w:val="18"/>
              </w:rPr>
            </w:pPr>
            <w:r w:rsidRPr="001636E6">
              <w:rPr>
                <w:rFonts w:ascii="Times New Roman" w:hAnsi="Times New Roman" w:cs="Times New Roman"/>
                <w:iCs/>
                <w:sz w:val="18"/>
                <w:szCs w:val="18"/>
              </w:rPr>
              <w:t xml:space="preserve">Poplar </w:t>
            </w:r>
          </w:p>
        </w:tc>
        <w:tc>
          <w:tcPr>
            <w:tcW w:w="1440" w:type="dxa"/>
            <w:shd w:val="clear" w:color="auto" w:fill="F2F2F2" w:themeFill="background1" w:themeFillShade="F2"/>
          </w:tcPr>
          <w:p w14:paraId="4D675DC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LHWDES</w:t>
            </w:r>
          </w:p>
        </w:tc>
        <w:tc>
          <w:tcPr>
            <w:tcW w:w="2813" w:type="dxa"/>
            <w:shd w:val="clear" w:color="auto" w:fill="F2F2F2" w:themeFill="background1" w:themeFillShade="F2"/>
          </w:tcPr>
          <w:p w14:paraId="1184E02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sz w:val="18"/>
                <w:szCs w:val="18"/>
              </w:rPr>
              <w:t xml:space="preserve">Mixture of </w:t>
            </w:r>
            <w:proofErr w:type="spellStart"/>
            <w:r w:rsidRPr="001636E6">
              <w:rPr>
                <w:rFonts w:ascii="Times New Roman" w:hAnsi="Times New Roman" w:cs="Times New Roman"/>
                <w:sz w:val="18"/>
                <w:szCs w:val="18"/>
              </w:rPr>
              <w:t>monoethanolamine</w:t>
            </w:r>
            <w:proofErr w:type="spellEnd"/>
            <w:r w:rsidRPr="001636E6">
              <w:rPr>
                <w:rFonts w:ascii="Times New Roman" w:hAnsi="Times New Roman" w:cs="Times New Roman"/>
                <w:sz w:val="18"/>
                <w:szCs w:val="18"/>
              </w:rPr>
              <w:t xml:space="preserve"> (MEA) and ammonia chloride (</w:t>
            </w:r>
            <w:proofErr w:type="spellStart"/>
            <w:r w:rsidRPr="001636E6">
              <w:rPr>
                <w:rFonts w:ascii="Times New Roman" w:hAnsi="Times New Roman" w:cs="Times New Roman"/>
                <w:sz w:val="18"/>
                <w:szCs w:val="18"/>
              </w:rPr>
              <w:t>NH₄Cl</w:t>
            </w:r>
            <w:proofErr w:type="spellEnd"/>
            <w:r w:rsidRPr="001636E6">
              <w:rPr>
                <w:rFonts w:ascii="Times New Roman" w:hAnsi="Times New Roman" w:cs="Times New Roman"/>
                <w:sz w:val="18"/>
                <w:szCs w:val="18"/>
              </w:rPr>
              <w:t>) at the molar ratio of 1:5</w:t>
            </w:r>
            <w:r w:rsidRPr="001636E6">
              <w:rPr>
                <w:rFonts w:ascii="Times New Roman" w:hAnsi="Times New Roman" w:cs="Times New Roman"/>
                <w:bCs/>
                <w:iCs/>
                <w:sz w:val="18"/>
                <w:szCs w:val="18"/>
              </w:rPr>
              <w:t xml:space="preserve">. </w:t>
            </w:r>
          </w:p>
        </w:tc>
        <w:tc>
          <w:tcPr>
            <w:tcW w:w="2047" w:type="dxa"/>
            <w:shd w:val="clear" w:color="auto" w:fill="F2F2F2" w:themeFill="background1" w:themeFillShade="F2"/>
          </w:tcPr>
          <w:p w14:paraId="3198F79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18"/>
                <w:szCs w:val="18"/>
              </w:rPr>
            </w:pPr>
            <w:r w:rsidRPr="001636E6">
              <w:rPr>
                <w:rFonts w:ascii="Times New Roman" w:hAnsi="Times New Roman" w:cs="Times New Roman"/>
                <w:bCs/>
                <w:iCs/>
                <w:sz w:val="18"/>
                <w:szCs w:val="18"/>
              </w:rPr>
              <w:t>Enzymatic digestibility was improved from 13.9 to 90.4%</w:t>
            </w:r>
          </w:p>
        </w:tc>
        <w:tc>
          <w:tcPr>
            <w:tcW w:w="1440" w:type="dxa"/>
            <w:shd w:val="clear" w:color="auto" w:fill="F2F2F2" w:themeFill="background1" w:themeFillShade="F2"/>
          </w:tcPr>
          <w:p w14:paraId="545F1C2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5FC78B6F" w14:textId="78CADC5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 xml:space="preserve"> </w:t>
            </w:r>
            <w:r w:rsidRPr="001636E6">
              <w:rPr>
                <w:rFonts w:ascii="Times New Roman" w:hAnsi="Times New Roman" w:cs="Times New Roman"/>
                <w:bCs/>
                <w:iCs/>
                <w:sz w:val="18"/>
                <w:szCs w:val="18"/>
              </w:rPr>
              <w:fldChar w:fldCharType="begin" w:fldLock="1"/>
            </w:r>
            <w:r w:rsidR="00E2411F">
              <w:rPr>
                <w:rFonts w:ascii="Times New Roman" w:hAnsi="Times New Roman" w:cs="Times New Roman"/>
                <w:bCs/>
                <w:iCs/>
                <w:sz w:val="18"/>
                <w:szCs w:val="18"/>
              </w:rPr>
              <w:instrText>ADDIN CSL_CITATION {"citationItems":[{"id":"ITEM-1","itemData":{"DOI":"10.1016/j.biortech.2020.123416","ISSN":"0960-8524","author":[{"dropping-particle":"","family":"Xu","given":"Huanfei","non-dropping-particle":"","parse-names":false,"suffix":""},{"dropping-particle":"","family":"Peng","given":"Jianjun","non-dropping-particle":"","parse-names":false,"suffix":""},{"dropping-particle":"","family":"Kong","given":"Yi","non-dropping-particle":"","parse-names":false,"suffix":""},{"dropping-particle":"","family":"Liu","given":"Yaoze","non-dropping-particle":"","parse-names":false,"suffix":""},{"dropping-particle":"","family":"Su","given":"Zhenning","non-dropping-particle":"","parse-names":false,"suffix":""},{"dropping-particle":"","family":"Li","given":"Bin","non-dropping-particle":"","parse-names":false,"suffix":""},{"dropping-particle":"","family":"Song","given":"Xiaoming","non-dropping-particle":"","parse-names":false,"suffix":""},{"dropping-particle":"","family":"Liu","given":"Shiwei","non-dropping-particle":"","parse-names":false,"suffix":""},{"dropping-particle":"","family":"Tian","given":"Wende","non-dropping-particle":"","parse-names":false,"suffix":""}],"container-title":"Bioresource Technology","id":"ITEM-1","issue":"March","issued":{"date-parts":[["2020"]]},"page":"123416","publisher":"Elsevier","title":"Bioresource Technology Key process parameters for deep eutectic solvents pretreatment of lignocellulosic biomass materials : A review","type":"article-journal"},"uris":["http://www.mendeley.com/documents/?uuid=927f94ed-3783-4213-95d6-9e8e1bc8a4a1"]}],"mendeley":{"formattedCitation":"(H. Xu et al., 2020)","manualFormatting":"(Xu et al., 2020)","plainTextFormattedCitation":"(H. Xu et al., 2020)","previouslyFormattedCitation":"[21]"},"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u et al., 2020)</w:t>
            </w:r>
            <w:r w:rsidRPr="001636E6">
              <w:rPr>
                <w:rFonts w:ascii="Times New Roman" w:hAnsi="Times New Roman" w:cs="Times New Roman"/>
                <w:bCs/>
                <w:iCs/>
                <w:sz w:val="18"/>
                <w:szCs w:val="18"/>
              </w:rPr>
              <w:fldChar w:fldCharType="end"/>
            </w:r>
            <w:r w:rsidRPr="001636E6">
              <w:rPr>
                <w:rFonts w:ascii="Times New Roman" w:hAnsi="Times New Roman" w:cs="Times New Roman"/>
                <w:sz w:val="18"/>
                <w:szCs w:val="18"/>
              </w:rPr>
              <w:t xml:space="preserve"> </w:t>
            </w:r>
          </w:p>
        </w:tc>
      </w:tr>
      <w:tr w:rsidR="00454084" w:rsidRPr="001636E6" w14:paraId="3FF2B7C0"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130B82F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Rubber wood</w:t>
            </w:r>
          </w:p>
        </w:tc>
        <w:tc>
          <w:tcPr>
            <w:tcW w:w="1440" w:type="dxa"/>
          </w:tcPr>
          <w:p w14:paraId="3BAAE231" w14:textId="7E2A8C19"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IL</w:t>
            </w:r>
          </w:p>
        </w:tc>
        <w:tc>
          <w:tcPr>
            <w:tcW w:w="2813" w:type="dxa"/>
          </w:tcPr>
          <w:p w14:paraId="25B443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butyl-3-methylimidazolium acetate [C</w:t>
            </w:r>
            <w:r w:rsidRPr="001636E6">
              <w:rPr>
                <w:rFonts w:ascii="Times New Roman" w:hAnsi="Times New Roman" w:cs="Times New Roman"/>
                <w:sz w:val="18"/>
                <w:szCs w:val="18"/>
                <w:vertAlign w:val="subscript"/>
              </w:rPr>
              <w:t>4</w:t>
            </w:r>
            <w:proofErr w:type="gramStart"/>
            <w:r w:rsidRPr="001636E6">
              <w:rPr>
                <w:rFonts w:ascii="Times New Roman" w:hAnsi="Times New Roman" w:cs="Times New Roman"/>
                <w:sz w:val="18"/>
                <w:szCs w:val="18"/>
              </w:rPr>
              <w:t>mim][</w:t>
            </w:r>
            <w:proofErr w:type="spellStart"/>
            <w:proofErr w:type="gramEnd"/>
            <w:r w:rsidRPr="001636E6">
              <w:rPr>
                <w:rFonts w:ascii="Times New Roman" w:hAnsi="Times New Roman" w:cs="Times New Roman"/>
                <w:sz w:val="18"/>
                <w:szCs w:val="18"/>
              </w:rPr>
              <w:t>OAc</w:t>
            </w:r>
            <w:proofErr w:type="spellEnd"/>
            <w:r w:rsidRPr="001636E6">
              <w:rPr>
                <w:rFonts w:ascii="Times New Roman" w:hAnsi="Times New Roman" w:cs="Times New Roman"/>
                <w:sz w:val="18"/>
                <w:szCs w:val="18"/>
              </w:rPr>
              <w:t>], 1-ethyl-3- methylimidazolium chloride [C</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mim][Cl], 1-ethyl-3-methylimidazolium acetate [C</w:t>
            </w:r>
            <w:r w:rsidRPr="001636E6">
              <w:rPr>
                <w:rFonts w:ascii="Times New Roman" w:hAnsi="Times New Roman" w:cs="Times New Roman"/>
                <w:sz w:val="18"/>
                <w:szCs w:val="18"/>
                <w:vertAlign w:val="subscript"/>
              </w:rPr>
              <w:t>2</w:t>
            </w:r>
            <w:r w:rsidRPr="001636E6">
              <w:rPr>
                <w:rFonts w:ascii="Times New Roman" w:hAnsi="Times New Roman" w:cs="Times New Roman"/>
                <w:sz w:val="18"/>
                <w:szCs w:val="18"/>
              </w:rPr>
              <w:t>mim][</w:t>
            </w:r>
            <w:proofErr w:type="spellStart"/>
            <w:r w:rsidRPr="001636E6">
              <w:rPr>
                <w:rFonts w:ascii="Times New Roman" w:hAnsi="Times New Roman" w:cs="Times New Roman"/>
                <w:sz w:val="18"/>
                <w:szCs w:val="18"/>
              </w:rPr>
              <w:t>OAc</w:t>
            </w:r>
            <w:proofErr w:type="spellEnd"/>
            <w:r w:rsidRPr="001636E6">
              <w:rPr>
                <w:rFonts w:ascii="Times New Roman" w:hAnsi="Times New Roman" w:cs="Times New Roman"/>
                <w:sz w:val="18"/>
                <w:szCs w:val="18"/>
              </w:rPr>
              <w:t>], and 1-butyl-3-methylimidazolium chloride [C</w:t>
            </w:r>
            <w:r w:rsidRPr="001636E6">
              <w:rPr>
                <w:rFonts w:ascii="Times New Roman" w:hAnsi="Times New Roman" w:cs="Times New Roman"/>
                <w:sz w:val="18"/>
                <w:szCs w:val="18"/>
                <w:vertAlign w:val="subscript"/>
              </w:rPr>
              <w:t>4</w:t>
            </w:r>
            <w:r w:rsidRPr="001636E6">
              <w:rPr>
                <w:rFonts w:ascii="Times New Roman" w:hAnsi="Times New Roman" w:cs="Times New Roman"/>
                <w:sz w:val="18"/>
                <w:szCs w:val="18"/>
              </w:rPr>
              <w:t>mim][Cl]</w:t>
            </w:r>
          </w:p>
        </w:tc>
        <w:tc>
          <w:tcPr>
            <w:tcW w:w="2047" w:type="dxa"/>
          </w:tcPr>
          <w:p w14:paraId="0F95F1F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moval of the hydrogen bonding network.  Reduction in crystallinity.</w:t>
            </w:r>
          </w:p>
          <w:p w14:paraId="06702C3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shd w:val="clear" w:color="auto" w:fill="FFFFFF"/>
              </w:rPr>
              <w:t>up to 85%.  Substantial dissolution of rubber biomass was reached </w:t>
            </w:r>
          </w:p>
        </w:tc>
        <w:tc>
          <w:tcPr>
            <w:tcW w:w="1440" w:type="dxa"/>
          </w:tcPr>
          <w:p w14:paraId="185DA05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onger chain-length cations may need more time to dissolve in rubber biomass</w:t>
            </w:r>
          </w:p>
        </w:tc>
        <w:tc>
          <w:tcPr>
            <w:tcW w:w="1170" w:type="dxa"/>
          </w:tcPr>
          <w:p w14:paraId="5ADBDE79" w14:textId="16CCAD23"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02/jctb.4516","ISSN":"10974660","abstract":"BACKGROUND: Biomass from rubber wood has been gaining interest due to its availability and relative economic value. However it is difficult to separate the biomass using common solvents due to its complicated structure. The recent application of ionic liquids as reaction solvents has offered a new platform for its efficient utilization. The dissolution of biomass in ionic liquid via microwave has been investigated to reduce the dissolution time. RESULTS: The pretreatment involves dissolving the biomass in various ionic liquids under domestic microwave radiation. The dissolution rate is dependent on the type of ionic liquid and biomass was found to be easily dissolved in acetate based imidazolium ionic liquid. The highest (up to 85%) substantial dissolution of rubber biomass was reached in 1-ethyl-3-methylimidazolium acetate [C2mim][OAc] and 1-butyl-3-methylimidazolium acetate [C4mim][OAc]. Furthermore, the amount of glucose resulting from pretreatment with [C2mim] [OAc] and [C4mim][OAc] was also higher than that from pretreatment with cloride anion. This is due to changes in physico chemical properties such as decreasing crystallinity in biomass as confirmed by XRD, TGA and FTIR analyses. CONCLUSION: Anion acetate based imidazolium ionic liquid was discovered to be a good solvent for the dissolution of rubber biomass under microwave irradiation for converting cellulose to glucose.","author":[{"dropping-particle":"","family":"Darji","given":"Dazylah","non-dropping-particle":"","parse-names":false,"suffix":""},{"dropping-particle":"","family":"Alias","given":"Yatimah","non-dropping-particle":"","parse-names":false,"suffix":""},{"dropping-particle":"","family":"Mohd Som","given":"Fauzi","non-dropping-particle":"","parse-names":false,"suffix":""},{"dropping-particle":"","family":"Abd Razak","given":"Nurul Hainiza","non-dropping-particle":"","parse-names":false,"suffix":""}],"container-title":"Journal of Chemical Technology and Biotechnology","id":"ITEM-1","issue":"11","issued":{"date-parts":[["2015"]]},"page":"2050-2056","title":"Microwave heating and hydrolysis of rubber wood biomass in ionic liquids","type":"article-journal","volume":"90"},"uris":["http://www.mendeley.com/documents/?uuid=352a595d-8dcc-4f45-85f6-85d3686f788b","http://www.mendeley.com/documents/?uuid=533354ad-f61e-414f-88a0-27f824985b42"]}],"mendeley":{"formattedCitation":"(Darji et al., 2015)","plainTextFormattedCitation":"(Darji et al., 2015)","previouslyFormattedCitation":"[39]"},"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Darji et al., 2015)</w:t>
            </w:r>
            <w:r w:rsidRPr="001636E6">
              <w:rPr>
                <w:rFonts w:ascii="Times New Roman" w:hAnsi="Times New Roman" w:cs="Times New Roman"/>
                <w:sz w:val="18"/>
                <w:szCs w:val="18"/>
              </w:rPr>
              <w:fldChar w:fldCharType="end"/>
            </w:r>
          </w:p>
        </w:tc>
      </w:tr>
      <w:tr w:rsidR="00454084" w:rsidRPr="001636E6" w14:paraId="3465A87C"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D801AE3"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Saw dust</w:t>
            </w:r>
          </w:p>
        </w:tc>
        <w:tc>
          <w:tcPr>
            <w:tcW w:w="1440" w:type="dxa"/>
          </w:tcPr>
          <w:p w14:paraId="16946403" w14:textId="5F9DE63D" w:rsidR="00454084" w:rsidRPr="001636E6" w:rsidRDefault="00FF729D"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SAK</w:t>
            </w:r>
          </w:p>
        </w:tc>
        <w:tc>
          <w:tcPr>
            <w:tcW w:w="2813" w:type="dxa"/>
          </w:tcPr>
          <w:p w14:paraId="55CD8FFE"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0 g/L NaOH, ultrasonication power of 120 W, a frequency of 40 kHz, amplitude of 60%, 50°C and 5 hrs. </w:t>
            </w:r>
          </w:p>
          <w:p w14:paraId="4A19F95C"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 xml:space="preserve">Solid-to-liquid ratio of 1.25 g/100 mL  </w:t>
            </w:r>
          </w:p>
        </w:tc>
        <w:tc>
          <w:tcPr>
            <w:tcW w:w="2047" w:type="dxa"/>
          </w:tcPr>
          <w:p w14:paraId="6180227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138.15 mg GE/g sugar yield</w:t>
            </w:r>
          </w:p>
        </w:tc>
        <w:tc>
          <w:tcPr>
            <w:tcW w:w="1440" w:type="dxa"/>
          </w:tcPr>
          <w:p w14:paraId="0BB6826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tcPr>
          <w:p w14:paraId="73B6519B" w14:textId="7E162D1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author":[{"dropping-particle":"","family":"Gavrila","given":"Adina I","non-dropping-particle":"","parse-names":false,"suffix":""},{"dropping-particle":"","family":"Vartolomei","given":"Anamaria","non-dropping-particle":"","parse-names":false,"suffix":""},{"dropping-particle":"","family":"Calinescu","given":"Ioan","non-dropping-particle":"","parse-names":false,"suffix":""},{"dropping-particle":"","family":"Vinatoru","given":"Mircea","non-dropping-particle":"","parse-names":false,"suffix":""},{"dropping-particle":"","family":"Parvulescu","given":"Oana C","non-dropping-particle":"","parse-names":false,"suffix":""},{"dropping-particle":"","family":"Psenovschi","given":"Grigore","non-dropping-particle":"","parse-names":false,"suffix":""},{"dropping-particle":"","family":"Chipurici","given":"Petre","non-dropping-particle":"","parse-names":false,"suffix":""},{"dropping-particle":"","family":"Trifan","given":"Adrian","non-dropping-particle":"","parse-names":false,"suffix":""}],"id":"ITEM-1","issued":{"date-parts":[["2024"]]},"title":"Ultrasound-Assisted Alkaline Pretreatment of Biomass to Enhance the Extraction Yield of Valuable Chemicals","type":"article-journal"},"uris":["http://www.mendeley.com/documents/?uuid=6810fc71-15d9-4486-a796-c27b34552e07","http://www.mendeley.com/documents/?uuid=34751969-32e8-465c-8fb6-aac741ec9646"]}],"mendeley":{"formattedCitation":"(Gavrila et al., 2024)","plainTextFormattedCitation":"(Gavrila et al., 2024)","previouslyFormattedCitation":"[48]"},"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avrila et al., 2024)</w:t>
            </w:r>
            <w:r w:rsidRPr="001636E6">
              <w:rPr>
                <w:rFonts w:ascii="Times New Roman" w:hAnsi="Times New Roman" w:cs="Times New Roman"/>
                <w:sz w:val="18"/>
                <w:szCs w:val="18"/>
              </w:rPr>
              <w:fldChar w:fldCharType="end"/>
            </w:r>
          </w:p>
        </w:tc>
      </w:tr>
      <w:tr w:rsidR="00454084" w:rsidRPr="001636E6" w14:paraId="714149D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3AFD7C95"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9A12A4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shd w:val="clear" w:color="auto" w:fill="F2F2F2" w:themeFill="background1" w:themeFillShade="F2"/>
          </w:tcPr>
          <w:p w14:paraId="26E0EBC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0.4M of NaOH, irradiation power of 320W, 170 </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 xml:space="preserve">C ± 5 </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 and 7 min</w:t>
            </w:r>
          </w:p>
          <w:p w14:paraId="1DC2B57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t holding time of 10 mins</w:t>
            </w:r>
          </w:p>
        </w:tc>
        <w:tc>
          <w:tcPr>
            <w:tcW w:w="2047" w:type="dxa"/>
            <w:shd w:val="clear" w:color="auto" w:fill="F2F2F2" w:themeFill="background1" w:themeFillShade="F2"/>
          </w:tcPr>
          <w:p w14:paraId="51B7A31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mproved sugar yield within a shorter time, </w:t>
            </w:r>
          </w:p>
          <w:p w14:paraId="0CF7960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90mmol/mg of fermentable sugar was achieved.</w:t>
            </w:r>
          </w:p>
        </w:tc>
        <w:tc>
          <w:tcPr>
            <w:tcW w:w="1440" w:type="dxa"/>
            <w:shd w:val="clear" w:color="auto" w:fill="F2F2F2" w:themeFill="background1" w:themeFillShade="F2"/>
          </w:tcPr>
          <w:p w14:paraId="1144202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duction in sugar yield with increased holding time</w:t>
            </w:r>
          </w:p>
        </w:tc>
        <w:tc>
          <w:tcPr>
            <w:tcW w:w="1170" w:type="dxa"/>
            <w:shd w:val="clear" w:color="auto" w:fill="F2F2F2" w:themeFill="background1" w:themeFillShade="F2"/>
          </w:tcPr>
          <w:p w14:paraId="7D92512E" w14:textId="43DFF25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mbioe.2016.06.017","ISSN":"18732909","abstract":"Sugarcane bagasse represents one of the best potential feedstocks for the production of second generation bioethanol. The most efficient method to produce fermentable sugars is by enzymatic hydrolysis, assisted by thermochemical pretreatments. Previous research was focused on conventional heating pretreatment and the pretreated biomass residue characteristics. In this work, microwave energy is applied to facilitate sodium hydroxide (NaOH) and sulphuric acid (H2SO4) pretreatments on sugarcane bagasse and the efficiency of sugar production was evaluated on the soluble sugars released during pretreatment. The results show that microwave assisted pretreatment was more efficient than conventional heating pretreatment and it gave rise to 4 times higher reducing sugar release by using 5.7 times less pretreatment time. It is highlighted that enrichment of xylose and glucose can be tuned by changing pretreatment media (NaOH/H2SO4) and holding time. SEM study shows significant delignification effect of NaOH pretreatment, suggesting a possible improved enzymatic hydrolysis process. However, severe acid conditions should be avoided (long holding time or high acid concentration) under microwave heating conditions. It led to biomass carbonization, reducing sugar production and forming ‘humins’. Overall, in comparison with conventional pretreatment, microwave assisted pretreatment removed significant amount of hemicellulose and lignin and led to high amount of sugar production during pretreatment process, suggesting microwave heating pretreatment is an effective and efficient pretreatment method.","author":[{"dropping-particle":"","family":"Zhu","given":"Zongyuan","non-dropping-particle":"","parse-names":false,"suffix":""},{"dropping-particle":"","family":"Rezende","given":"Camila Alves","non-dropping-particle":"","parse-names":false,"suffix":""},{"dropping-particle":"","family":"Simister","given":"Rachael","non-dropping-particle":"","parse-names":false,"suffix":""},{"dropping-particle":"","family":"McQueen-Mason","given":"Simon J.","non-dropping-particle":"","parse-names":false,"suffix":""},{"dropping-particle":"","family":"Macquarrie","given":"Duncan J.","non-dropping-particle":"","parse-names":false,"suffix":""},{"dropping-particle":"","family":"Polikarpov","given":"Igor","non-dropping-particle":"","parse-names":false,"suffix":""},{"dropping-particle":"","family":"Gomez","given":"Leonardo D.","non-dropping-particle":"","parse-names":false,"suffix":""}],"container-title":"Biomass and Bioenergy","id":"ITEM-1","issued":{"date-parts":[["2016"]]},"page":"269-278","publisher":"Elsevier Ltd","title":"Efficient sugar production from sugarcane bagasse by microwave assisted acid and alkali pretreatment","type":"article-journal","volume":"93"},"uris":["http://www.mendeley.com/documents/?uuid=7c957c47-b99c-4bcc-b6fe-b33ade08bac0","http://www.mendeley.com/documents/?uuid=84ec4817-8269-44b7-817f-08c42f58032f"]}],"mendeley":{"formattedCitation":"(Zhu et al., 2016)","plainTextFormattedCitation":"(Zhu et al., 2016)","previouslyFormattedCitation":"[35]"},"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u et al., 2016)</w:t>
            </w:r>
            <w:r w:rsidRPr="001636E6">
              <w:rPr>
                <w:rFonts w:ascii="Times New Roman" w:hAnsi="Times New Roman" w:cs="Times New Roman"/>
                <w:sz w:val="18"/>
                <w:szCs w:val="18"/>
              </w:rPr>
              <w:fldChar w:fldCharType="end"/>
            </w:r>
          </w:p>
        </w:tc>
      </w:tr>
      <w:tr w:rsidR="00454084" w:rsidRPr="001636E6" w14:paraId="5B120256"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70B9DDB8"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57BD35B" w14:textId="47969E0F"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A</w:t>
            </w:r>
            <w:r w:rsidR="00FF729D">
              <w:rPr>
                <w:rFonts w:ascii="Times New Roman" w:hAnsi="Times New Roman" w:cs="Times New Roman"/>
                <w:sz w:val="18"/>
                <w:szCs w:val="18"/>
              </w:rPr>
              <w:t>C</w:t>
            </w:r>
          </w:p>
        </w:tc>
        <w:tc>
          <w:tcPr>
            <w:tcW w:w="2813" w:type="dxa"/>
            <w:shd w:val="clear" w:color="auto" w:fill="F2F2F2" w:themeFill="background1" w:themeFillShade="F2"/>
          </w:tcPr>
          <w:p w14:paraId="1A68191C"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 two-stage process with dilute H₂SO₄</w:t>
            </w:r>
          </w:p>
        </w:tc>
        <w:tc>
          <w:tcPr>
            <w:tcW w:w="2047" w:type="dxa"/>
            <w:shd w:val="clear" w:color="auto" w:fill="F2F2F2" w:themeFill="background1" w:themeFillShade="F2"/>
          </w:tcPr>
          <w:p w14:paraId="269812D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emicellulose degradation of 92.40% and lignin removal of 57.41%</w:t>
            </w:r>
          </w:p>
        </w:tc>
        <w:tc>
          <w:tcPr>
            <w:tcW w:w="1440" w:type="dxa"/>
            <w:shd w:val="clear" w:color="auto" w:fill="F2F2F2" w:themeFill="background1" w:themeFillShade="F2"/>
          </w:tcPr>
          <w:p w14:paraId="3317FA3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39E681E5" w14:textId="1F9BEC75"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21.126463","ISSN":"0960-8524","PMID":"34896260","abstract":"Pretreatment can improve biomass biodegradability. Here, a novel sugarcane bagasse (SCB) pretreatment process based on two-stage ultrasonic assisted dilute H2SO4 (TUDA) under mild conditions was reported. After optimization, the pretreatment was shown to significantly degrade hemicellulose (92.40%) and remove lignin (57.41%) of SCB, leading to reduction of inhibitors and an ethanol fermentation efficiency of 93.37% by SSCF under cellulase 10 FPU/g SCB and 30% pretreated SCB loading. Physical characterization revealed that two-stage ultrasonic could better disrupt SCB than traditional ultrasonic by amplifying the collapse effect and synergistically promoting lignin removal through dilute H2SO4. Furthermore, xylose was also effectively recovered from pretreatment supernatant by biochar derived from bagasse. This study established a simple and efficient pretreatment process for high value-added recycling of SCB from solid residue to pretreatment liquid.","author":[{"dropping-particle":"","family":"Chen","given":"Sheng Jie","non-dropping-particle":"","parse-names":false,"suffix":""},{"dropping-particle":"","family":"Chen","given":"Xiong","non-dropping-particle":"","parse-names":false,"suffix":""},{"dropping-particle":"","family":"Zhu","given":"Ming Jun","non-dropping-particle":"","parse-names":false,"suffix":""}],"container-title":"Bioresource Technology","id":"ITEM-1","issued":{"date-parts":[["2022","2"]]},"page":"126463","publisher":"Elsevier","title":"Xylose recovery and bioethanol production from sugarcane bagasse pretreated by mild two-stage ultrasonic assisted dilute acid","type":"article-journal","volume":"345"},"uris":["http://www.mendeley.com/documents/?uuid=c3967f29-51e7-4dda-a782-4b238add9644"]}],"mendeley":{"formattedCitation":"(S. J. Chen et al., 2022)","plainTextFormattedCitation":"(S. J. Chen et al., 2022)","previouslyFormattedCitation":"[44]"},"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et al., 2022)</w:t>
            </w:r>
            <w:r w:rsidRPr="001636E6">
              <w:rPr>
                <w:rFonts w:ascii="Times New Roman" w:hAnsi="Times New Roman" w:cs="Times New Roman"/>
                <w:sz w:val="18"/>
                <w:szCs w:val="18"/>
              </w:rPr>
              <w:fldChar w:fldCharType="end"/>
            </w:r>
          </w:p>
        </w:tc>
      </w:tr>
      <w:tr w:rsidR="00454084" w:rsidRPr="001636E6" w14:paraId="725C58D1"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5CF07668"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tcPr>
          <w:p w14:paraId="0FFB537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tcPr>
          <w:p w14:paraId="37BDD45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quid ammonia (NH</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 180°C</w:t>
            </w:r>
          </w:p>
        </w:tc>
        <w:tc>
          <w:tcPr>
            <w:tcW w:w="2047" w:type="dxa"/>
          </w:tcPr>
          <w:p w14:paraId="0888253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ow energy consumption and environmentally friendly, with 87% fermentable sugar obtained</w:t>
            </w:r>
          </w:p>
        </w:tc>
        <w:tc>
          <w:tcPr>
            <w:tcW w:w="1440" w:type="dxa"/>
          </w:tcPr>
          <w:p w14:paraId="6A07678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Re-polymerization at high temperature. Requires, post-pretreatment washing </w:t>
            </w:r>
          </w:p>
        </w:tc>
        <w:tc>
          <w:tcPr>
            <w:tcW w:w="1170" w:type="dxa"/>
          </w:tcPr>
          <w:p w14:paraId="391B454A" w14:textId="13CA15B6"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3.06.078","ISSN":"18732976","abstract":"Low water consumption operation (LWCO) can reduce the usage of water and energy input for the liquid hot water (LHW) pretreatment of sugarcane bagasse (SB) but causes great negative effects on the saccharification rate of xylose and enzymatic digestibility (ED) of cellulose. Therefore, a combined pretreatment with LHW and aqueous ammonia (LHWAA) was developed. ED of glucan and xylan is enhanced greatly resulted from the removal of hemicellulose and lignin after the LHWAA pretreatment. However, the intriguing results of low lignin removal and ED value were observed at the high reaction temperature of 180. °C for the second step pretreatment of AA. It was proposed that lignin or pseudo-lignin droplet redeposited on the surface of residual solids might play a crucial role in determining the ED, so it is indispensable to make the enzyme access to the cellulose by the step of post-treatment with ultrasonic washing or hot washing. Coupled with the process of post-treatment and enzymatic hydrolysis, a high hemicellulose derived sugars recovery of 75.5% and glucose recovery of 87% was obtained for LHWAA pretreatment. © 2013 Elsevier Ltd.","author":[{"dropping-particle":"","family":"Yu","given":"Qiang","non-dropping-particle":"","parse-names":false,"suffix":""},{"dropping-particle":"","family":"Zhuang","given":"Xinshu","non-dropping-particle":"","parse-names":false,"suffix":""},{"dropping-particle":"","family":"Yuan","given":"Zhenhong","non-dropping-particle":"","parse-names":false,"suffix":""},{"dropping-particle":"","family":"Qi","given":"Wei","non-dropping-particle":"","parse-names":false,"suffix":""},{"dropping-particle":"","family":"Wang","given":"Wen","non-dropping-particle":"","parse-names":false,"suffix":""},{"dropping-particle":"","family":"Wang","given":"Qiong","non-dropping-particle":"","parse-names":false,"suffix":""},{"dropping-particle":"","family":"Tan","given":"Xuesong","non-dropping-particle":"","parse-names":false,"suffix":""}],"container-title":"Bioresource Technology","id":"ITEM-1","issued":{"date-parts":[["2013"]]},"page":"210-215","publisher":"Elsevier Ltd","title":"Pretreatment of sugarcane bagasse with liquid hot water and aqueous ammonia","type":"article-journal","volume":"144"},"uris":["http://www.mendeley.com/documents/?uuid=40e5f6a3-3699-41d9-9a93-30bc7da7b2c9","http://www.mendeley.com/documents/?uuid=355ec953-b951-44f5-a8fe-3095a0743885"]}],"mendeley":{"formattedCitation":"(Yu et al., 2013)","plainTextFormattedCitation":"(Yu et al., 2013)","previouslyFormattedCitation":"[67]"},"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Yu et al., 2013)</w:t>
            </w:r>
            <w:r w:rsidRPr="001636E6">
              <w:rPr>
                <w:rFonts w:ascii="Times New Roman" w:hAnsi="Times New Roman" w:cs="Times New Roman"/>
                <w:sz w:val="18"/>
                <w:szCs w:val="18"/>
              </w:rPr>
              <w:fldChar w:fldCharType="end"/>
            </w:r>
          </w:p>
          <w:p w14:paraId="663DF7E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1D670B1"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5BC84C73"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ugarcane bagasse</w:t>
            </w:r>
          </w:p>
        </w:tc>
        <w:tc>
          <w:tcPr>
            <w:tcW w:w="1440" w:type="dxa"/>
            <w:shd w:val="clear" w:color="auto" w:fill="F2F2F2" w:themeFill="background1" w:themeFillShade="F2"/>
          </w:tcPr>
          <w:p w14:paraId="2E29C1C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AK</w:t>
            </w:r>
          </w:p>
        </w:tc>
        <w:tc>
          <w:tcPr>
            <w:tcW w:w="2813" w:type="dxa"/>
            <w:shd w:val="clear" w:color="auto" w:fill="F2F2F2" w:themeFill="background1" w:themeFillShade="F2"/>
          </w:tcPr>
          <w:p w14:paraId="12FCB02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Initial pretreatment with LHW at 120°C for 1 h, followed by sulfonation at 120°C for 2 h.</w:t>
            </w:r>
          </w:p>
        </w:tc>
        <w:tc>
          <w:tcPr>
            <w:tcW w:w="2047" w:type="dxa"/>
            <w:shd w:val="clear" w:color="auto" w:fill="F2F2F2" w:themeFill="background1" w:themeFillShade="F2"/>
          </w:tcPr>
          <w:p w14:paraId="02FE0051"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ignin removal was promoted by alkaline sulfonation,</w:t>
            </w:r>
          </w:p>
          <w:p w14:paraId="655ECF7B"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99.6 ± 0.21% glucose,</w:t>
            </w:r>
          </w:p>
          <w:p w14:paraId="014A9A66"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88.0 ± 1.8% xylose</w:t>
            </w:r>
          </w:p>
        </w:tc>
        <w:tc>
          <w:tcPr>
            <w:tcW w:w="1440" w:type="dxa"/>
            <w:shd w:val="clear" w:color="auto" w:fill="F2F2F2" w:themeFill="background1" w:themeFillShade="F2"/>
          </w:tcPr>
          <w:p w14:paraId="2611F71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ossible contaminants from the sulfonating agent used if not handled properly</w:t>
            </w:r>
          </w:p>
        </w:tc>
        <w:tc>
          <w:tcPr>
            <w:tcW w:w="1170" w:type="dxa"/>
            <w:shd w:val="clear" w:color="auto" w:fill="F2F2F2" w:themeFill="background1" w:themeFillShade="F2"/>
          </w:tcPr>
          <w:p w14:paraId="1A405A57" w14:textId="5B17792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INDCROP.2023.116849","ISSN":"0926-6690","abstract":"Sugarcane bagasse (SCB) is a widely available biomass feedstock currently used for ethanol production in various parts of the world. Here, we carried out a combined liquid hot water and neutral/alkaline sulfonation pretreatments of SCB at relatively low temperatures to maximize enzymatic hydrolysis yields. To describe multi-step pretreatments severities, analytical equations for modified combind severity factors (CSF´m) were introduced. Although the chemical composition of SCB after the liquid hot water pretreatment alone has not been significantly changed under tested conditions, this pretreatment led to an increase in the efficiency of its enzymatic hydrolysis. Furthermore, a combination of liquid hot water pretreatment (at 120 °C for 1 h) and sulfonation of SCB (at 120 °C for 2 h) resulted in excellent enzymatic hydrolysis yields. After alkaline sulfonation, glucose yields reached 99.6 ± 0.21% for autoclaved and alkaline sulfonated bagasse (AASB) and 97.47 ± 0.75% for boiled and alkaline sulfonated bagasse (BASB), whereas xylose yields were 86.9 ± 1.9% and 88.0 ± 1.8% for AASB and BASB, respectively. High enzymatic hydrolysis yields are in line with elevated CSF´m of the latter pretreatments. X-ray diffraction, confocal laser scanning microscopy, and solid-state 13C NMR spectroscopy analyses showed that the structural desorganization of bagasse after liquid hot water pretreatment associated to chemical modifications of lignin and its massive removal promoted by alkaline sulfonation led to efficient separation of carbohydrates and lignin, revealing underlying structural reasons of the observed efficient enzymatic hydrolysis.","author":[{"dropping-particle":"","family":"Kane","given":"Aissata Ousmane","non-dropping-particle":"","parse-names":false,"suffix":""},{"dropping-particle":"","family":"Cortez","given":"Anelyse Abreu","non-dropping-particle":"","parse-names":false,"suffix":""},{"dropping-particle":"","family":"Pellegrini","given":"Vanessa Oliveira Arnoldi","non-dropping-particle":"","parse-names":false,"suffix":""},{"dropping-particle":"","family":"Ngom","given":"Balla Diop","non-dropping-particle":"","parse-names":false,"suffix":""},{"dropping-particle":"","family":"Filgueiras","given":"Jefferson G.","non-dropping-particle":"","parse-names":false,"suffix":""},{"dropping-particle":"","family":"Azevedo","given":"Eduardo R.","non-dropping-particle":"de","parse-names":false,"suffix":""},{"dropping-particle":"","family":"Polikarpov","given":"Igor","non-dropping-particle":"","parse-names":false,"suffix":""}],"container-title":"Industrial Crops and Products","id":"ITEM-1","issued":{"date-parts":[["2023","10"]]},"page":"116849","publisher":"Elsevier","title":"Combined liquid hot water and sulfonation pretreatment of sugarcane bagasse to maximize fermentable sugars production","type":"article-journal","volume":"201"},"uris":["http://www.mendeley.com/documents/?uuid=79cc1eea-40c5-3469-b26c-bd37f364ccbb","http://www.mendeley.com/documents/?uuid=ab2d1904-b6f5-4c8d-b317-d15f4a1e3f1a"]}],"mendeley":{"formattedCitation":"(Kane et al., 2023)","plainTextFormattedCitation":"(Kane et al., 2023)","previouslyFormattedCitation":"[68]"},"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Kane et al., 2023)</w:t>
            </w:r>
            <w:r w:rsidRPr="001636E6">
              <w:rPr>
                <w:rFonts w:ascii="Times New Roman" w:hAnsi="Times New Roman" w:cs="Times New Roman"/>
                <w:sz w:val="18"/>
                <w:szCs w:val="18"/>
              </w:rPr>
              <w:fldChar w:fldCharType="end"/>
            </w:r>
          </w:p>
        </w:tc>
      </w:tr>
      <w:tr w:rsidR="00454084" w:rsidRPr="001636E6" w14:paraId="5079A2E0"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0AAE1786"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Style w:val="Emphasis"/>
                <w:rFonts w:ascii="Times New Roman" w:hAnsi="Times New Roman" w:cs="Times New Roman"/>
                <w:i w:val="0"/>
                <w:iCs w:val="0"/>
                <w:sz w:val="18"/>
                <w:szCs w:val="18"/>
              </w:rPr>
              <w:t>Sugarcane bagasse</w:t>
            </w:r>
          </w:p>
        </w:tc>
        <w:tc>
          <w:tcPr>
            <w:tcW w:w="1440" w:type="dxa"/>
            <w:shd w:val="clear" w:color="auto" w:fill="F2F2F2" w:themeFill="background1" w:themeFillShade="F2"/>
          </w:tcPr>
          <w:p w14:paraId="53C92A0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675D8B5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20°C for 90 minutes</w:t>
            </w:r>
          </w:p>
        </w:tc>
        <w:tc>
          <w:tcPr>
            <w:tcW w:w="2047" w:type="dxa"/>
            <w:shd w:val="clear" w:color="auto" w:fill="F2F2F2" w:themeFill="background1" w:themeFillShade="F2"/>
          </w:tcPr>
          <w:p w14:paraId="0AB8883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85.05 ± 0.66 gL⁻¹ of total fermentable sugar and a bioethanol yield of 34.33 ± 3.15 gL⁻¹</w:t>
            </w:r>
          </w:p>
        </w:tc>
        <w:tc>
          <w:tcPr>
            <w:tcW w:w="1440" w:type="dxa"/>
            <w:shd w:val="clear" w:color="auto" w:fill="F2F2F2" w:themeFill="background1" w:themeFillShade="F2"/>
          </w:tcPr>
          <w:p w14:paraId="644F65FF"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5508DFAC" w14:textId="4EC4D981"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 </w:t>
            </w:r>
            <w:r w:rsidRPr="001636E6">
              <w:rPr>
                <w:rFonts w:ascii="Times New Roman" w:hAnsi="Times New Roman" w:cs="Times New Roman"/>
                <w:bCs/>
                <w:iCs/>
                <w:sz w:val="18"/>
                <w:szCs w:val="18"/>
              </w:rPr>
              <w:fldChar w:fldCharType="begin" w:fldLock="1"/>
            </w:r>
            <w:r w:rsidR="00EC7F7A">
              <w:rPr>
                <w:rFonts w:ascii="Times New Roman" w:hAnsi="Times New Roman" w:cs="Times New Roman"/>
                <w:bCs/>
                <w:iCs/>
                <w:sz w:val="18"/>
                <w:szCs w:val="18"/>
              </w:rPr>
              <w:instrText>ADDIN CSL_CITATION {"citationItems":[{"id":"ITEM-1","itemData":{"DOI":"10.1007/s11705-024-2438-9","ISBN":"1170502424389","ISSN":"20950187","abstract":"In the present study, a sustainable pretreatment methodology combining liquid hot water and deep eutectic solvent is proposed for the efficient fractionation of hemicellulose, cellulose, and lignin from sugarcane bagasse, thereby facilitating the comprehensive utilization of both C5 and C6 sugars. The application of this combined pretreatment strategy to sugarcane bagasse led to notable enhancements in enzymatic saccharification and subsequent fermentation. Experiment results demonstrate that liquid hot water-deep eutectic solvent pretreatment yielded 85.05 ± 0.66 g·L−1 of total fermentable sugar (glucose: 60.96 ± 0.21 g·L−1, xylose: 24.09 ± 0.87 g·L−1) through enzymatic saccharification of sugarcane bagasse. Furthermore, fermentation of the pretreated sugarcane bagasse hydrolysate yielded 34.33 ± 3.15 g·L−1 of bioethanol. These findings confirm the effectiveness of liquid hot water-deep eutectic solvent pretreatment in separating lignocellulosic components, thus presenting a sustainable and promising pretreatment method for maximizing the valuable utilization of biomass resources. (Figure presented.)","author":[{"dropping-particle":"","family":"Xian","given":"Xiaoling","non-dropping-particle":"","parse-names":false,"suffix":""},{"dropping-particle":"","family":"Li","given":"Biying","non-dropping-particle":"","parse-names":false,"suffix":""},{"dropping-particle":"","family":"Feng","given":"Shiyong","non-dropping-particle":"","parse-names":false,"suffix":""},{"dropping-particle":"","family":"Huang","given":"Jiale","non-dropping-particle":"","parse-names":false,"suffix":""},{"dropping-particle":"","family":"Fu","given":"Xinyuan","non-dropping-particle":"","parse-names":false,"suffix":""},{"dropping-particle":"","family":"Wu","given":"Ting","non-dropping-particle":"","parse-names":false,"suffix":""},{"dropping-particle":"","family":"Lin","given":"Xiaoqing","non-dropping-particle":"","parse-names":false,"suffix":""}],"container-title":"Frontiers of Chemical Science and Engineering","id":"ITEM-1","issue":"8","issued":{"date-parts":[["2024"]]},"title":"Enhanced bioethanol production from sugarcane bagasse: combination of liquid hot water and deep eutectic solvent pretreatment for optimized enzymatic saccharification","type":"article-journal","volume":"18"},"uris":["http://www.mendeley.com/documents/?uuid=7432b0b9-dee1-4515-9fe4-94cb2186bf5f"]}],"mendeley":{"formattedCitation":"(Xian et al., 2024)","plainTextFormattedCitation":"(Xian et al., 2024)","previouslyFormattedCitation":"[69]"},"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ian et al., 2024)</w:t>
            </w:r>
            <w:r w:rsidRPr="001636E6">
              <w:rPr>
                <w:rFonts w:ascii="Times New Roman" w:hAnsi="Times New Roman" w:cs="Times New Roman"/>
                <w:bCs/>
                <w:iCs/>
                <w:sz w:val="18"/>
                <w:szCs w:val="18"/>
              </w:rPr>
              <w:fldChar w:fldCharType="end"/>
            </w:r>
          </w:p>
        </w:tc>
      </w:tr>
      <w:tr w:rsidR="00454084" w:rsidRPr="001636E6" w14:paraId="2F7322AD"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656A3999" w14:textId="77777777" w:rsidR="00454084" w:rsidRPr="001636E6" w:rsidRDefault="00454084" w:rsidP="00B51552">
            <w:pPr>
              <w:tabs>
                <w:tab w:val="left" w:pos="7013"/>
              </w:tabs>
              <w:spacing w:after="0" w:line="240" w:lineRule="auto"/>
              <w:jc w:val="both"/>
              <w:rPr>
                <w:rFonts w:ascii="Times New Roman" w:hAnsi="Times New Roman" w:cs="Times New Roman"/>
                <w:sz w:val="18"/>
                <w:szCs w:val="18"/>
              </w:rPr>
            </w:pPr>
            <w:r w:rsidRPr="001636E6">
              <w:rPr>
                <w:rFonts w:ascii="Times New Roman" w:hAnsi="Times New Roman" w:cs="Times New Roman"/>
                <w:sz w:val="18"/>
                <w:szCs w:val="18"/>
              </w:rPr>
              <w:t xml:space="preserve">sugarcane bagasse, rice straw, and </w:t>
            </w:r>
            <w:proofErr w:type="spellStart"/>
            <w:r w:rsidRPr="001636E6">
              <w:rPr>
                <w:rFonts w:ascii="Times New Roman" w:hAnsi="Times New Roman" w:cs="Times New Roman"/>
                <w:sz w:val="18"/>
                <w:szCs w:val="18"/>
              </w:rPr>
              <w:t>napier</w:t>
            </w:r>
            <w:proofErr w:type="spellEnd"/>
            <w:r w:rsidRPr="001636E6">
              <w:rPr>
                <w:rFonts w:ascii="Times New Roman" w:hAnsi="Times New Roman" w:cs="Times New Roman"/>
                <w:sz w:val="18"/>
                <w:szCs w:val="18"/>
              </w:rPr>
              <w:t xml:space="preserve"> grass</w:t>
            </w:r>
          </w:p>
        </w:tc>
        <w:tc>
          <w:tcPr>
            <w:tcW w:w="1440" w:type="dxa"/>
            <w:shd w:val="clear" w:color="auto" w:fill="F2F2F2" w:themeFill="background1" w:themeFillShade="F2"/>
          </w:tcPr>
          <w:p w14:paraId="373094B3"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LHWDES</w:t>
            </w:r>
          </w:p>
        </w:tc>
        <w:tc>
          <w:tcPr>
            <w:tcW w:w="2813" w:type="dxa"/>
            <w:shd w:val="clear" w:color="auto" w:fill="F2F2F2" w:themeFill="background1" w:themeFillShade="F2"/>
          </w:tcPr>
          <w:p w14:paraId="5DC5630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oline chloride lactic acid (</w:t>
            </w:r>
            <w:proofErr w:type="spellStart"/>
            <w:r w:rsidRPr="001636E6">
              <w:rPr>
                <w:rFonts w:ascii="Times New Roman" w:hAnsi="Times New Roman" w:cs="Times New Roman"/>
                <w:sz w:val="18"/>
                <w:szCs w:val="18"/>
              </w:rPr>
              <w:t>ChCl:LA</w:t>
            </w:r>
            <w:proofErr w:type="spellEnd"/>
            <w:r w:rsidRPr="001636E6">
              <w:rPr>
                <w:rFonts w:ascii="Times New Roman" w:hAnsi="Times New Roman" w:cs="Times New Roman"/>
                <w:sz w:val="18"/>
                <w:szCs w:val="18"/>
              </w:rPr>
              <w:t>), 72 hours,</w:t>
            </w:r>
          </w:p>
        </w:tc>
        <w:tc>
          <w:tcPr>
            <w:tcW w:w="2047" w:type="dxa"/>
            <w:shd w:val="clear" w:color="auto" w:fill="F2F2F2" w:themeFill="background1" w:themeFillShade="F2"/>
          </w:tcPr>
          <w:p w14:paraId="7873FE3E"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90% reducing sugar </w:t>
            </w:r>
          </w:p>
        </w:tc>
        <w:tc>
          <w:tcPr>
            <w:tcW w:w="1440" w:type="dxa"/>
            <w:shd w:val="clear" w:color="auto" w:fill="F2F2F2" w:themeFill="background1" w:themeFillShade="F2"/>
          </w:tcPr>
          <w:p w14:paraId="14ED8B6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1170" w:type="dxa"/>
            <w:shd w:val="clear" w:color="auto" w:fill="F2F2F2" w:themeFill="background1" w:themeFillShade="F2"/>
          </w:tcPr>
          <w:p w14:paraId="7809EA6C" w14:textId="399D46D9"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TEB.2022.100957","ISSN":"2589-014X","abstract":"The combined effect of hydrothermal (HT) and deep eutectic solvent (DES) pretreatment on hemicellulose and lignin removal was studied to enhance cellulose digestibility during saccharification. The operating conditions (water loading and time) for HT pretreatment of sugarcane bagasse (SB) were optimized using response surface methodology (RSM). The SB optimum conditions were applied to other biomass with similar lignin and hemicellulose composition (rice straw (RS) and napier grass (NG)). The HT solids were further subjected to DES pretreatment using ChCl/LA (1:2). The pretreatment efficiency was compared between untreated, HT, ChCl/LA, and HT-ChCl/LA treated solids based on the glucose yield during saccharification. The hemicellulose recovery and delignification were higher in HT-ChCl/LA solids compared to HT and ChCl/LA solids. During saccharification (72 h) of HT- ChCl/LA solids, the glucose yield increased 3.1, 3.4, and 2.9-times for SB, RS, and NG, respectively. Hemicellulose and lignin obtained at different pretreatment stages could benefit the biorefineries.","author":[{"dropping-particle":"","family":"Gundupalli","given":"Marttin Paulraj","non-dropping-particle":"","parse-names":false,"suffix":""},{"dropping-particle":"","family":"Tantayotai","given":"Prapakorn","non-dropping-particle":"","parse-names":false,"suffix":""},{"dropping-particle":"","family":"Panakkal","given":"Elizabeth Jayex","non-dropping-particle":"","parse-names":false,"suffix":""},{"dropping-particle":"","family":"Chuetor","given":"Santi","non-dropping-particle":"","parse-names":false,"suffix":""},{"dropping-particle":"","family":"Kirdponpattara","given":"Suchata","non-dropping-particle":"","parse-names":false,"suffix":""},{"dropping-particle":"","family":"Thomas","given":"Anne Sahithi Somavarapu","non-dropping-particle":"","parse-names":false,"suffix":""},{"dropping-particle":"","family":"Sharma","given":"Brajendra K.","non-dropping-particle":"","parse-names":false,"suffix":""},{"dropping-particle":"","family":"Sriariyanun","given":"Malinee","non-dropping-particle":"","parse-names":false,"suffix":""}],"container-title":"Bioresource Technology Reports","id":"ITEM-1","issued":{"date-parts":[["2022","2"]]},"page":"100957","publisher":"Elsevier","title":"Hydrothermal pretreatment optimization and deep eutectic solvent pretreatment of lignocellulosic biomass: An integrated approach","type":"article-journal","volume":"17"},"uris":["http://www.mendeley.com/documents/?uuid=769f5b8c-72c5-4af0-a38f-adbe104ce854"]}],"mendeley":{"formattedCitation":"(Gundupalli, Tantayotai, et al., 2022)","plainTextFormattedCitation":"(Gundupalli, Tantayotai, et al., 2022)","previouslyFormattedCitation":"[2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Gundupalli,  et al., 2022)</w:t>
            </w:r>
            <w:r w:rsidRPr="001636E6">
              <w:rPr>
                <w:rFonts w:ascii="Times New Roman" w:hAnsi="Times New Roman" w:cs="Times New Roman"/>
                <w:sz w:val="18"/>
                <w:szCs w:val="18"/>
              </w:rPr>
              <w:fldChar w:fldCharType="end"/>
            </w:r>
          </w:p>
        </w:tc>
      </w:tr>
      <w:tr w:rsidR="00454084" w:rsidRPr="001636E6" w14:paraId="7146EA9C"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6F0620F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Sweet sorghum bagasse</w:t>
            </w:r>
          </w:p>
        </w:tc>
        <w:tc>
          <w:tcPr>
            <w:tcW w:w="1440" w:type="dxa"/>
          </w:tcPr>
          <w:p w14:paraId="592C511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AK</w:t>
            </w:r>
          </w:p>
        </w:tc>
        <w:tc>
          <w:tcPr>
            <w:tcW w:w="2813" w:type="dxa"/>
          </w:tcPr>
          <w:p w14:paraId="142FCEC7"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Ammonium hydroxide (NH</w:t>
            </w:r>
            <w:r w:rsidRPr="001636E6">
              <w:rPr>
                <w:rFonts w:ascii="Times New Roman" w:hAnsi="Times New Roman" w:cs="Times New Roman"/>
                <w:sz w:val="18"/>
                <w:szCs w:val="18"/>
                <w:vertAlign w:val="subscript"/>
              </w:rPr>
              <w:t xml:space="preserve">4 </w:t>
            </w:r>
            <w:r w:rsidRPr="001636E6">
              <w:rPr>
                <w:rFonts w:ascii="Times New Roman" w:hAnsi="Times New Roman" w:cs="Times New Roman"/>
                <w:sz w:val="18"/>
                <w:szCs w:val="18"/>
              </w:rPr>
              <w:t>OH) at 160</w:t>
            </w:r>
            <w:r w:rsidRPr="001636E6">
              <w:rPr>
                <w:rFonts w:ascii="Times New Roman" w:hAnsi="Times New Roman" w:cs="Times New Roman"/>
                <w:sz w:val="18"/>
                <w:szCs w:val="18"/>
                <w:vertAlign w:val="superscript"/>
              </w:rPr>
              <w:t>o</w:t>
            </w:r>
            <w:r w:rsidRPr="001636E6">
              <w:rPr>
                <w:rFonts w:ascii="Times New Roman" w:hAnsi="Times New Roman" w:cs="Times New Roman"/>
                <w:sz w:val="18"/>
                <w:szCs w:val="18"/>
              </w:rPr>
              <w:t>C</w:t>
            </w:r>
          </w:p>
        </w:tc>
        <w:tc>
          <w:tcPr>
            <w:tcW w:w="2047" w:type="dxa"/>
          </w:tcPr>
          <w:p w14:paraId="091C5F9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Increase in porosity. </w:t>
            </w:r>
          </w:p>
          <w:p w14:paraId="208BFFA5" w14:textId="77777777" w:rsidR="00454084" w:rsidRPr="001636E6" w:rsidRDefault="00454084" w:rsidP="00B5155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42/100g glucose</w:t>
            </w:r>
          </w:p>
          <w:p w14:paraId="35DB23F9"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48% delignification, retained 90% and 73% cellulose and hemicellulose respectively.</w:t>
            </w:r>
          </w:p>
        </w:tc>
        <w:tc>
          <w:tcPr>
            <w:tcW w:w="1440" w:type="dxa"/>
          </w:tcPr>
          <w:p w14:paraId="32FFE8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y require high energy, and produce inhibitory materials.</w:t>
            </w:r>
          </w:p>
        </w:tc>
        <w:tc>
          <w:tcPr>
            <w:tcW w:w="1170" w:type="dxa"/>
          </w:tcPr>
          <w:p w14:paraId="1E92655A" w14:textId="6EAB47A0"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2.01.021","ISSN":"09608524","PMID":"22322148","abstract":"The efficiency of a batch microwave-assisted ammonia heating system was investigated as pretreatment for sweet sorghum bagasse and its effect on porosity, chemical composition, particle size, enzymatic hydrolysis and fermentation into ethanol evaluated. Sorghum bagasse, fractionated into three particle size groups (9.5-18, 4-6 and 1-2. mm), was pretreated with ammonium hydroxide (28% v/v solution) and water at a ratio of 1:0.5:8 at 100, 115, 130, 145 and 160. °C for 1. h. Simon's stain method revealed an increase in the porosity of the biomass compared to untreated biomass. The most lignin removal (46%) was observed at 160. °C. About 90% of the cellulose and 73% of the hemicellulose remained within the bagasse. The best glucose yields and ethanol yields (from glucose only) among all different pretreatment conditions averaged 42/100. g dry biomass and 21/100. g dry biomass, respectively with 1-2. mm sorghum bagasse pretreated at 130. °C for 1. h. © 2012.","author":[{"dropping-particle":"","family":"Chen","given":"Cong","non-dropping-particle":"","parse-names":false,"suffix":""},{"dropping-particle":"","family":"Boldor","given":"Dorin","non-dropping-particle":"","parse-names":false,"suffix":""},{"dropping-particle":"","family":"Aita","given":"Giovanna","non-dropping-particle":"","parse-names":false,"suffix":""},{"dropping-particle":"","family":"Walker","given":"Michelle","non-dropping-particle":"","parse-names":false,"suffix":""}],"container-title":"Bioresource Technology","id":"ITEM-1","issued":{"date-parts":[["2012"]]},"page":"190-197","publisher":"Elsevier Ltd","title":"Ethanol production from sorghum by a microwave-assisted dilute ammonia pretreatment","type":"article-journal","volume":"110"},"uris":["http://www.mendeley.com/documents/?uuid=ae0188c6-38ae-47f4-accd-1574079221a3"]}],"mendeley":{"formattedCitation":"(C. Chen et al., 2012)","plainTextFormattedCitation":"(C. Chen et al., 2012)","previouslyFormattedCitation":"[3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et al., 2012)</w:t>
            </w:r>
            <w:r w:rsidRPr="001636E6">
              <w:rPr>
                <w:rFonts w:ascii="Times New Roman" w:hAnsi="Times New Roman" w:cs="Times New Roman"/>
                <w:sz w:val="18"/>
                <w:szCs w:val="18"/>
              </w:rPr>
              <w:fldChar w:fldCharType="end"/>
            </w:r>
          </w:p>
        </w:tc>
      </w:tr>
      <w:tr w:rsidR="00454084" w:rsidRPr="001636E6" w14:paraId="17F45654"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48A3565C"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 xml:space="preserve">Switchgrass, corn </w:t>
            </w:r>
            <w:proofErr w:type="spellStart"/>
            <w:r w:rsidRPr="001636E6">
              <w:rPr>
                <w:rFonts w:ascii="Times New Roman" w:hAnsi="Times New Roman" w:cs="Times New Roman"/>
                <w:sz w:val="18"/>
                <w:szCs w:val="18"/>
              </w:rPr>
              <w:t>stover</w:t>
            </w:r>
            <w:proofErr w:type="spellEnd"/>
            <w:r w:rsidRPr="001636E6">
              <w:rPr>
                <w:rFonts w:ascii="Times New Roman" w:hAnsi="Times New Roman" w:cs="Times New Roman"/>
                <w:sz w:val="18"/>
                <w:szCs w:val="18"/>
              </w:rPr>
              <w:t xml:space="preserve">, &amp; </w:t>
            </w:r>
            <w:proofErr w:type="spellStart"/>
            <w:r w:rsidRPr="001636E6">
              <w:rPr>
                <w:rFonts w:ascii="Times New Roman" w:hAnsi="Times New Roman" w:cs="Times New Roman"/>
                <w:sz w:val="18"/>
                <w:szCs w:val="18"/>
              </w:rPr>
              <w:t>Mischanthus</w:t>
            </w:r>
            <w:proofErr w:type="spellEnd"/>
          </w:p>
        </w:tc>
        <w:tc>
          <w:tcPr>
            <w:tcW w:w="1440" w:type="dxa"/>
            <w:shd w:val="clear" w:color="auto" w:fill="F2F2F2" w:themeFill="background1" w:themeFillShade="F2"/>
          </w:tcPr>
          <w:p w14:paraId="3D34F2A5"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WDES</w:t>
            </w:r>
          </w:p>
        </w:tc>
        <w:tc>
          <w:tcPr>
            <w:tcW w:w="2813" w:type="dxa"/>
            <w:shd w:val="clear" w:color="auto" w:fill="F2F2F2" w:themeFill="background1" w:themeFillShade="F2"/>
          </w:tcPr>
          <w:p w14:paraId="334D7B0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chloride and lactic acid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LA), Irradiation power of 800W and 45 sec</w:t>
            </w:r>
          </w:p>
        </w:tc>
        <w:tc>
          <w:tcPr>
            <w:tcW w:w="2047" w:type="dxa"/>
            <w:shd w:val="clear" w:color="auto" w:fill="F2F2F2" w:themeFill="background1" w:themeFillShade="F2"/>
          </w:tcPr>
          <w:p w14:paraId="3E74D81D"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65-80% delignification was achieved with high cellulose digestibility.</w:t>
            </w:r>
          </w:p>
        </w:tc>
        <w:tc>
          <w:tcPr>
            <w:tcW w:w="1440" w:type="dxa"/>
            <w:shd w:val="clear" w:color="auto" w:fill="F2F2F2" w:themeFill="background1" w:themeFillShade="F2"/>
          </w:tcPr>
          <w:p w14:paraId="2393A8F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Requires higher microwave power.</w:t>
            </w:r>
          </w:p>
        </w:tc>
        <w:tc>
          <w:tcPr>
            <w:tcW w:w="1170" w:type="dxa"/>
            <w:shd w:val="clear" w:color="auto" w:fill="F2F2F2" w:themeFill="background1" w:themeFillShade="F2"/>
          </w:tcPr>
          <w:p w14:paraId="72C55900" w14:textId="3F8B3D7C" w:rsidR="00454084" w:rsidRPr="00311932"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E0000"/>
                <w:sz w:val="18"/>
                <w:szCs w:val="18"/>
              </w:rPr>
            </w:pPr>
            <w:r w:rsidRPr="00311932">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biortech.2017.11.066","ISSN":"18732976","PMID":"29197776","abstract":"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author":[{"dropping-particle":"","family":"Chen","given":"Zhu","non-dropping-particle":"","parse-names":false,"suffix":""},{"dropping-particle":"","family":"Wan","given":"Caixia","non-dropping-particle":"","parse-names":false,"suffix":""}],"container-title":"Bioresource Technology","id":"ITEM-1","issued":{"date-parts":[["2018"]]},"page":"532-537","title":"Ultrafast fractionation of lignocellulosic biomass by microwave-assisted deep eutectic solvent pretreatment","type":"article-journal","volume":"250"},"uris":["http://www.mendeley.com/documents/?uuid=1fac5f97-c333-4e2d-9e01-057725dae74f"]}],"mendeley":{"formattedCitation":"(Z. Chen &amp; Wan, 2018)","plainTextFormattedCitation":"(Z. Chen &amp; Wan, 2018)","previouslyFormattedCitation":"[41]"},"properties":{"noteIndex":0},"schema":"https://github.com/citation-style-language/schema/raw/master/csl-citation.json"}</w:instrText>
            </w:r>
            <w:r w:rsidRPr="00311932">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Chen &amp; Wan, 2018)</w:t>
            </w:r>
            <w:r w:rsidRPr="00311932">
              <w:rPr>
                <w:rFonts w:ascii="Times New Roman" w:hAnsi="Times New Roman" w:cs="Times New Roman"/>
                <w:sz w:val="18"/>
                <w:szCs w:val="18"/>
              </w:rPr>
              <w:fldChar w:fldCharType="end"/>
            </w:r>
            <w:r w:rsidRPr="00311932">
              <w:rPr>
                <w:rFonts w:ascii="Times New Roman" w:hAnsi="Times New Roman" w:cs="Times New Roman"/>
                <w:sz w:val="18"/>
                <w:szCs w:val="18"/>
              </w:rPr>
              <w:t xml:space="preserve"> </w:t>
            </w:r>
          </w:p>
        </w:tc>
      </w:tr>
      <w:tr w:rsidR="00454084" w:rsidRPr="001636E6" w14:paraId="325C5A94"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13A09BC7"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Watermelon rind</w:t>
            </w:r>
          </w:p>
        </w:tc>
        <w:tc>
          <w:tcPr>
            <w:tcW w:w="1440" w:type="dxa"/>
          </w:tcPr>
          <w:p w14:paraId="1384CACE"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SDES</w:t>
            </w:r>
          </w:p>
        </w:tc>
        <w:tc>
          <w:tcPr>
            <w:tcW w:w="2813" w:type="dxa"/>
          </w:tcPr>
          <w:p w14:paraId="68650C7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40 </w:t>
            </w:r>
            <w:proofErr w:type="spellStart"/>
            <w:r w:rsidRPr="001636E6">
              <w:rPr>
                <w:rFonts w:ascii="Times New Roman" w:hAnsi="Times New Roman" w:cs="Times New Roman"/>
                <w:sz w:val="18"/>
                <w:szCs w:val="18"/>
              </w:rPr>
              <w:t>kHZ</w:t>
            </w:r>
            <w:proofErr w:type="spellEnd"/>
            <w:r w:rsidRPr="001636E6">
              <w:rPr>
                <w:rFonts w:ascii="Times New Roman" w:hAnsi="Times New Roman" w:cs="Times New Roman"/>
                <w:sz w:val="18"/>
                <w:szCs w:val="18"/>
              </w:rPr>
              <w:t>, ultrasonication power of 180 W, ultrasonication time 40 minutes, reaction temperature 120°C and, reaction time of 180 minutes in the presence of Choline chloride (</w:t>
            </w:r>
            <w:proofErr w:type="spellStart"/>
            <w:r w:rsidRPr="001636E6">
              <w:rPr>
                <w:rFonts w:ascii="Times New Roman" w:hAnsi="Times New Roman" w:cs="Times New Roman"/>
                <w:sz w:val="18"/>
                <w:szCs w:val="18"/>
              </w:rPr>
              <w:t>ChCl</w:t>
            </w:r>
            <w:proofErr w:type="spellEnd"/>
            <w:r w:rsidRPr="001636E6">
              <w:rPr>
                <w:rFonts w:ascii="Times New Roman" w:hAnsi="Times New Roman" w:cs="Times New Roman"/>
                <w:sz w:val="18"/>
                <w:szCs w:val="18"/>
              </w:rPr>
              <w:t>): lactic acid (C</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H</w:t>
            </w:r>
            <w:r w:rsidRPr="001636E6">
              <w:rPr>
                <w:rFonts w:ascii="Times New Roman" w:hAnsi="Times New Roman" w:cs="Times New Roman"/>
                <w:sz w:val="18"/>
                <w:szCs w:val="18"/>
                <w:vertAlign w:val="subscript"/>
              </w:rPr>
              <w:t>6</w:t>
            </w:r>
            <w:r w:rsidRPr="001636E6">
              <w:rPr>
                <w:rFonts w:ascii="Times New Roman" w:hAnsi="Times New Roman" w:cs="Times New Roman"/>
                <w:sz w:val="18"/>
                <w:szCs w:val="18"/>
              </w:rPr>
              <w:t>O</w:t>
            </w:r>
            <w:r w:rsidRPr="001636E6">
              <w:rPr>
                <w:rFonts w:ascii="Times New Roman" w:hAnsi="Times New Roman" w:cs="Times New Roman"/>
                <w:sz w:val="18"/>
                <w:szCs w:val="18"/>
                <w:vertAlign w:val="subscript"/>
              </w:rPr>
              <w:t>3</w:t>
            </w:r>
            <w:r w:rsidRPr="001636E6">
              <w:rPr>
                <w:rFonts w:ascii="Times New Roman" w:hAnsi="Times New Roman" w:cs="Times New Roman"/>
                <w:sz w:val="18"/>
                <w:szCs w:val="18"/>
              </w:rPr>
              <w:t>)</w:t>
            </w:r>
          </w:p>
        </w:tc>
        <w:tc>
          <w:tcPr>
            <w:tcW w:w="2047" w:type="dxa"/>
          </w:tcPr>
          <w:p w14:paraId="079B0918"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Maximum lignin removal of 43.56% was achieved</w:t>
            </w:r>
          </w:p>
          <w:p w14:paraId="61B8A07A"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2F16275"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produced maximum glucose of 60.17% and total reducing sugar yields of 83.03%</w:t>
            </w:r>
          </w:p>
          <w:p w14:paraId="015AD8D5"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53D0AF2"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Effective in delignifying, solubilizing, and hydrolyzing cellulose and hemicellulose into monomeric sugars by eliminating hemicellulose</w:t>
            </w:r>
          </w:p>
        </w:tc>
        <w:tc>
          <w:tcPr>
            <w:tcW w:w="1440" w:type="dxa"/>
          </w:tcPr>
          <w:p w14:paraId="61D9ACCA"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High energy consumption, solvent residue on treated biomass if not properly handled</w:t>
            </w:r>
          </w:p>
        </w:tc>
        <w:tc>
          <w:tcPr>
            <w:tcW w:w="1170" w:type="dxa"/>
          </w:tcPr>
          <w:p w14:paraId="76C6A803" w14:textId="79471087" w:rsidR="00454084" w:rsidRPr="00311932"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1932">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renene.2021.08.057","author":[{"dropping-particle":"","family":"Fakayode","given":"Olugbenga Abiola","non-dropping-particle":"","parse-names":false,"suffix":""},{"dropping-particle":"","family":"Dzidzorgbe","given":"Nelson","non-dropping-particle":"","parse-names":false,"suffix":""},{"dropping-particle":"","family":"Akpabli-tsigbe","given":"Kwaku","non-dropping-particle":"","parse-names":false,"suffix":""},{"dropping-particle":"","family":"Tu","given":"Shanshan","non-dropping-particle":"","parse-names":false,"suffix":""},{"dropping-particle":"","family":"Ren","given":"Manni","non-dropping-particle":"","parse-names":false,"suffix":""},{"dropping-particle":"","family":"Zhou","given":"Cunshan","non-dropping-particle":"","parse-names":false,"suffix":""},{"dropping-particle":"","family":"Ma","given":"Haile","non-dropping-particle":"","parse-names":false,"suffix":""}],"id":"ITEM-1","issued":{"date-parts":[["2021"]]},"title":"Integrated bioprocess for bio-ethanol production from watermelon rind biomass : Ultrasound-assisted deep eutectic solvent pretreatment , enzymatic hydrolysis and fermentation","type":"article-journal","volume":"180"},"uris":["http://www.mendeley.com/documents/?uuid=927a9f83-1435-4b3f-ad7d-a787fa2c1f8f"]}],"mendeley":{"formattedCitation":"(Fakayode et al., 2021)","plainTextFormattedCitation":"(Fakayode et al., 2021)","previouslyFormattedCitation":"[57]"},"properties":{"noteIndex":0},"schema":"https://github.com/citation-style-language/schema/raw/master/csl-citation.json"}</w:instrText>
            </w:r>
            <w:r w:rsidRPr="00311932">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Fakayode et al., 2021)</w:t>
            </w:r>
            <w:r w:rsidRPr="00311932">
              <w:rPr>
                <w:rFonts w:ascii="Times New Roman" w:hAnsi="Times New Roman" w:cs="Times New Roman"/>
                <w:sz w:val="18"/>
                <w:szCs w:val="18"/>
              </w:rPr>
              <w:fldChar w:fldCharType="end"/>
            </w:r>
          </w:p>
          <w:p w14:paraId="3E287D51"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54084" w:rsidRPr="001636E6" w14:paraId="35CC9705" w14:textId="77777777" w:rsidTr="00B51552">
        <w:tc>
          <w:tcPr>
            <w:cnfStyle w:val="001000000000" w:firstRow="0" w:lastRow="0" w:firstColumn="1" w:lastColumn="0" w:oddVBand="0" w:evenVBand="0" w:oddHBand="0" w:evenHBand="0" w:firstRowFirstColumn="0" w:firstRowLastColumn="0" w:lastRowFirstColumn="0" w:lastRowLastColumn="0"/>
            <w:tcW w:w="1525" w:type="dxa"/>
            <w:shd w:val="clear" w:color="auto" w:fill="F2F2F2" w:themeFill="background1" w:themeFillShade="F2"/>
          </w:tcPr>
          <w:p w14:paraId="1C0BA48D"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sz w:val="18"/>
                <w:szCs w:val="18"/>
              </w:rPr>
              <w:t>Wheat straw</w:t>
            </w:r>
          </w:p>
        </w:tc>
        <w:tc>
          <w:tcPr>
            <w:tcW w:w="1440" w:type="dxa"/>
            <w:shd w:val="clear" w:color="auto" w:fill="F2F2F2" w:themeFill="background1" w:themeFillShade="F2"/>
          </w:tcPr>
          <w:p w14:paraId="05B48553" w14:textId="2185ADE8"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U</w:t>
            </w:r>
            <w:r w:rsidR="00FF729D">
              <w:rPr>
                <w:rFonts w:ascii="Times New Roman" w:hAnsi="Times New Roman" w:cs="Times New Roman"/>
                <w:sz w:val="18"/>
                <w:szCs w:val="18"/>
              </w:rPr>
              <w:t>SAK</w:t>
            </w:r>
          </w:p>
        </w:tc>
        <w:tc>
          <w:tcPr>
            <w:tcW w:w="2813" w:type="dxa"/>
            <w:shd w:val="clear" w:color="auto" w:fill="F2F2F2" w:themeFill="background1" w:themeFillShade="F2"/>
          </w:tcPr>
          <w:p w14:paraId="796B7B4B"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15% solvent at 50 °C for 30 minutes with power intensity of 344 W/cm</w:t>
            </w:r>
            <w:r w:rsidRPr="001636E6">
              <w:rPr>
                <w:rFonts w:ascii="Times New Roman" w:hAnsi="Times New Roman" w:cs="Times New Roman"/>
                <w:sz w:val="18"/>
                <w:szCs w:val="18"/>
                <w:vertAlign w:val="superscript"/>
              </w:rPr>
              <w:t>2.</w:t>
            </w:r>
          </w:p>
        </w:tc>
        <w:tc>
          <w:tcPr>
            <w:tcW w:w="2047" w:type="dxa"/>
            <w:shd w:val="clear" w:color="auto" w:fill="F2F2F2" w:themeFill="background1" w:themeFillShade="F2"/>
          </w:tcPr>
          <w:p w14:paraId="2B65EAA7"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 xml:space="preserve">The method achieved great lignin removal and structural transformation. </w:t>
            </w:r>
            <w:r w:rsidRPr="001636E6">
              <w:rPr>
                <w:rFonts w:ascii="Times New Roman" w:hAnsi="Times New Roman" w:cs="Times New Roman"/>
                <w:sz w:val="18"/>
                <w:szCs w:val="18"/>
              </w:rPr>
              <w:lastRenderedPageBreak/>
              <w:t xml:space="preserve">There was hydrolysis yield of 92.4%. </w:t>
            </w:r>
          </w:p>
        </w:tc>
        <w:tc>
          <w:tcPr>
            <w:tcW w:w="1440" w:type="dxa"/>
            <w:shd w:val="clear" w:color="auto" w:fill="F2F2F2" w:themeFill="background1" w:themeFillShade="F2"/>
          </w:tcPr>
          <w:p w14:paraId="7FE7CCA0"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lastRenderedPageBreak/>
              <w:t xml:space="preserve">The lignin was partially recovered. </w:t>
            </w:r>
          </w:p>
        </w:tc>
        <w:tc>
          <w:tcPr>
            <w:tcW w:w="1170" w:type="dxa"/>
            <w:shd w:val="clear" w:color="auto" w:fill="F2F2F2" w:themeFill="background1" w:themeFillShade="F2"/>
          </w:tcPr>
          <w:p w14:paraId="7AA20CA9" w14:textId="6A5E691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fldChar w:fldCharType="begin" w:fldLock="1"/>
            </w:r>
            <w:r w:rsidR="00EC7F7A">
              <w:rPr>
                <w:rFonts w:ascii="Times New Roman" w:hAnsi="Times New Roman" w:cs="Times New Roman"/>
                <w:sz w:val="18"/>
                <w:szCs w:val="18"/>
              </w:rPr>
              <w:instrText>ADDIN CSL_CITATION {"citationItems":[{"id":"ITEM-1","itemData":{"DOI":"10.1016/j.procbio.2016.11.004","ISSN":"13595113","abstract":"Lignocelluloses featuring complicated structure and poor degradability usually require pretreatment before its utilization. In this study, an ultrasonic-assisted pretreatment by using quaternary ammonium hydroxide was introduced to enhance biodegradability of lignocellulosic biomass. The synergistic chemical and mechanical pretreatment were supposed to be responsible for both external surface destruction and internal structure disruption of lignocelluloses. High-efficient lignin removal accompanied with obvious structural (crystallinity) transformation was achieved in the pretreated straws. Process analysis indicated that factors of time, temperature, concentration of solvent, and ultrasound power intensity turned out to be significant for pretreatment, and a 4-fold increased saccharification yield of around 92.4% as compared to untreated straw was obtained from the wheat straw pretreated by 15% solvent at 50 °C for 0.5 h in power intensity 344 W/cm2. All results suggest that the combined chemical and mechanical treatment can significantly improve the bio-accessibility of lignocelluloses, leading to the enhanced utilization efficiency.","author":[{"dropping-particle":"","family":"Zhong","given":"Chao","non-dropping-particle":"","parse-names":false,"suffix":""},{"dropping-particle":"","family":"Jia","given":"Honghua","non-dropping-particle":"","parse-names":false,"suffix":""},{"dropping-particle":"","family":"Wei","given":"Ping","non-dropping-particle":"","parse-names":false,"suffix":""}],"container-title":"Process Biochemistry","id":"ITEM-1","issued":{"date-parts":[["2017"]]},"page":"180-187","publisher":"Elsevier Ltd","title":"Enhanced saccharification of wheat straw with the application of ultrasonic-assisted quaternary ammonium hydroxide pretreatment","type":"article-journal","volume":"53"},"uris":["http://www.mendeley.com/documents/?uuid=e41c7b46-6576-4632-93a8-d41e3a85472d"]}],"mendeley":{"formattedCitation":"(Zhong et al., 2017)","plainTextFormattedCitation":"(Zhong et al., 2017)","previouslyFormattedCitation":"[50]"},"properties":{"noteIndex":0},"schema":"https://github.com/citation-style-language/schema/raw/master/csl-citation.json"}</w:instrText>
            </w:r>
            <w:r w:rsidRPr="001636E6">
              <w:rPr>
                <w:rFonts w:ascii="Times New Roman" w:hAnsi="Times New Roman" w:cs="Times New Roman"/>
                <w:sz w:val="18"/>
                <w:szCs w:val="18"/>
              </w:rPr>
              <w:fldChar w:fldCharType="separate"/>
            </w:r>
            <w:r w:rsidR="00EC7F7A" w:rsidRPr="00EC7F7A">
              <w:rPr>
                <w:rFonts w:ascii="Times New Roman" w:hAnsi="Times New Roman" w:cs="Times New Roman"/>
                <w:noProof/>
                <w:sz w:val="18"/>
                <w:szCs w:val="18"/>
              </w:rPr>
              <w:t>(Zhong et al., 2017)</w:t>
            </w:r>
            <w:r w:rsidRPr="001636E6">
              <w:rPr>
                <w:rFonts w:ascii="Times New Roman" w:hAnsi="Times New Roman" w:cs="Times New Roman"/>
                <w:sz w:val="18"/>
                <w:szCs w:val="18"/>
              </w:rPr>
              <w:fldChar w:fldCharType="end"/>
            </w:r>
          </w:p>
        </w:tc>
      </w:tr>
      <w:tr w:rsidR="00454084" w:rsidRPr="001636E6" w14:paraId="0A69FD7D" w14:textId="77777777" w:rsidTr="00B51552">
        <w:tc>
          <w:tcPr>
            <w:cnfStyle w:val="001000000000" w:firstRow="0" w:lastRow="0" w:firstColumn="1" w:lastColumn="0" w:oddVBand="0" w:evenVBand="0" w:oddHBand="0" w:evenHBand="0" w:firstRowFirstColumn="0" w:firstRowLastColumn="0" w:lastRowFirstColumn="0" w:lastRowLastColumn="0"/>
            <w:tcW w:w="1525" w:type="dxa"/>
          </w:tcPr>
          <w:p w14:paraId="04CA7CC0" w14:textId="77777777" w:rsidR="00454084" w:rsidRPr="001636E6" w:rsidRDefault="00454084" w:rsidP="00B51552">
            <w:pPr>
              <w:tabs>
                <w:tab w:val="left" w:pos="7013"/>
              </w:tabs>
              <w:spacing w:after="0" w:line="240" w:lineRule="auto"/>
              <w:jc w:val="both"/>
              <w:rPr>
                <w:rFonts w:ascii="Times New Roman" w:hAnsi="Times New Roman" w:cs="Times New Roman"/>
                <w:b w:val="0"/>
                <w:bCs w:val="0"/>
                <w:sz w:val="18"/>
                <w:szCs w:val="18"/>
              </w:rPr>
            </w:pPr>
            <w:r w:rsidRPr="001636E6">
              <w:rPr>
                <w:rFonts w:ascii="Times New Roman" w:hAnsi="Times New Roman" w:cs="Times New Roman"/>
                <w:bCs w:val="0"/>
                <w:iCs/>
                <w:sz w:val="18"/>
                <w:szCs w:val="18"/>
              </w:rPr>
              <w:t>Wood chips</w:t>
            </w:r>
          </w:p>
        </w:tc>
        <w:tc>
          <w:tcPr>
            <w:tcW w:w="1440" w:type="dxa"/>
          </w:tcPr>
          <w:p w14:paraId="672094BC" w14:textId="24FD8F32"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HWDES</w:t>
            </w:r>
          </w:p>
        </w:tc>
        <w:tc>
          <w:tcPr>
            <w:tcW w:w="2813" w:type="dxa"/>
          </w:tcPr>
          <w:p w14:paraId="67F6D8F8"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1636E6">
              <w:rPr>
                <w:rFonts w:ascii="Times New Roman" w:hAnsi="Times New Roman" w:cs="Times New Roman"/>
                <w:bCs/>
                <w:iCs/>
                <w:sz w:val="18"/>
                <w:szCs w:val="18"/>
              </w:rPr>
              <w:t>Methyltrioctyl</w:t>
            </w:r>
            <w:proofErr w:type="spellEnd"/>
            <w:r w:rsidRPr="001636E6">
              <w:rPr>
                <w:rFonts w:ascii="Times New Roman" w:hAnsi="Times New Roman" w:cs="Times New Roman"/>
                <w:bCs/>
                <w:iCs/>
                <w:sz w:val="18"/>
                <w:szCs w:val="18"/>
              </w:rPr>
              <w:t>-ammonium chloride</w:t>
            </w:r>
          </w:p>
        </w:tc>
        <w:tc>
          <w:tcPr>
            <w:tcW w:w="2047" w:type="dxa"/>
          </w:tcPr>
          <w:p w14:paraId="03EE98C9" w14:textId="77777777" w:rsidR="00454084" w:rsidRPr="001636E6" w:rsidRDefault="00454084" w:rsidP="00B5155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t>Lignin removal rate was 99% at room temperature, natural pH and 90 seconds. Total sugar of 17.60 g L</w:t>
            </w:r>
            <w:r w:rsidRPr="001636E6">
              <w:rPr>
                <w:rFonts w:ascii="Times New Roman" w:hAnsi="Times New Roman" w:cs="Times New Roman"/>
                <w:bCs/>
                <w:iCs/>
                <w:sz w:val="18"/>
                <w:szCs w:val="18"/>
                <w:vertAlign w:val="superscript"/>
              </w:rPr>
              <w:t>−1</w:t>
            </w:r>
            <w:r w:rsidRPr="001636E6">
              <w:rPr>
                <w:rFonts w:ascii="Times New Roman" w:hAnsi="Times New Roman" w:cs="Times New Roman"/>
                <w:bCs/>
                <w:iCs/>
                <w:sz w:val="18"/>
                <w:szCs w:val="18"/>
              </w:rPr>
              <w:t xml:space="preserve"> was obtained.</w:t>
            </w:r>
          </w:p>
        </w:tc>
        <w:tc>
          <w:tcPr>
            <w:tcW w:w="1440" w:type="dxa"/>
          </w:tcPr>
          <w:p w14:paraId="7367FFB4" w14:textId="77777777"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sz w:val="18"/>
                <w:szCs w:val="18"/>
              </w:rPr>
              <w:t>N/R</w:t>
            </w:r>
          </w:p>
        </w:tc>
        <w:tc>
          <w:tcPr>
            <w:tcW w:w="1170" w:type="dxa"/>
          </w:tcPr>
          <w:p w14:paraId="77C98E6E" w14:textId="5C92289D" w:rsidR="00454084" w:rsidRPr="001636E6" w:rsidRDefault="00454084" w:rsidP="00B51552">
            <w:pPr>
              <w:tabs>
                <w:tab w:val="left" w:pos="7013"/>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636E6">
              <w:rPr>
                <w:rFonts w:ascii="Times New Roman" w:hAnsi="Times New Roman" w:cs="Times New Roman"/>
                <w:bCs/>
                <w:iCs/>
                <w:sz w:val="18"/>
                <w:szCs w:val="18"/>
              </w:rPr>
              <w:fldChar w:fldCharType="begin" w:fldLock="1"/>
            </w:r>
            <w:r w:rsidR="00E2411F">
              <w:rPr>
                <w:rFonts w:ascii="Times New Roman" w:hAnsi="Times New Roman" w:cs="Times New Roman"/>
                <w:bCs/>
                <w:iCs/>
                <w:sz w:val="18"/>
                <w:szCs w:val="18"/>
              </w:rPr>
              <w:instrText>ADDIN CSL_CITATION {"citationItems":[{"id":"ITEM-1","itemData":{"DOI":"10.1016/J.IJBIOMAC.2022.03.190","ISSN":"0141-8130","PMID":"35367274","abstract":"Liquid hot water (LHW) pretreatment has been widely investigated attributed to its advantages, such as environmental friendliness, the potential application of dissolved hemicellulose, and no chemical addition. Expanding the portfolio of products that can be made from LHW pretreatment solutions will be critical to enabling a viable LHW-based economy. We provide a one-step method to separate and functionalize lignin from the LHW pretreatment solution. A hydrophobic deep eutectic solvent (hDES) was prepared by using methyltrioctylammonium chloride (MTAC) and the LHW pretreatment solution and directly applied to the extraction of Cr (VI) in an aqueous solution. In the process of forming hDES, the removal rate of liquid hot water lignin (LHWL) was reached 99%. The new LHW-hDES exhibited excellent extraction performance for Cr (VI), the extraction capacity was as high as 198.402 mg g−1, optimum extraction conditions at the mass of hDES 0.10 g, vortex time 90 s, room temperature, and natural pH. Notably, we have shown that the method of combining the separation and functionalization of lignin in the LHW pretreatment solution, which can provide a way of thinking for the application of the LHW pretreatment solution.","author":[{"dropping-particle":"","family":"Xu","given":"Fuqiong","non-dropping-particle":"","parse-names":false,"suffix":""},{"dropping-particle":"","family":"Ma","given":"Zihao","non-dropping-particle":"","parse-names":false,"suffix":""},{"dropping-particle":"","family":"Wang","given":"Xing","non-dropping-particle":"","parse-names":false,"suffix":""},{"dropping-particle":"","family":"Wang","given":"Qingyu","non-dropping-particle":"","parse-names":false,"suffix":""},{"dropping-particle":"","family":"Han","given":"Ying","non-dropping-particle":"","parse-names":false,"suffix":""},{"dropping-particle":"","family":"Li","given":"Yao","non-dropping-particle":"","parse-names":false,"suffix":""},{"dropping-particle":"","family":"Sun","given":"Guangwei","non-dropping-particle":"","parse-names":false,"suffix":""}],"container-title":"International Journal of Biological Macromolecules","id":"ITEM-1","issued":{"date-parts":[["2022","5"]]},"page":"883-889","publisher":"Elsevier","title":"From liquid hot water pretreatment solution to lignin-based hydrophobic deep eutectic solvent for highly efficient extraction of Cr (VI)","type":"article-journal","volume":"208"},"uris":["http://www.mendeley.com/documents/?uuid=202a4891-4628-4b2b-9b27-600791a1b8d3"]}],"mendeley":{"formattedCitation":"(F. Xu et al., 2022)","manualFormatting":"(Xu et al., 2022)","plainTextFormattedCitation":"(F. Xu et al., 2022)","previouslyFormattedCitation":"[70]"},"properties":{"noteIndex":0},"schema":"https://github.com/citation-style-language/schema/raw/master/csl-citation.json"}</w:instrText>
            </w:r>
            <w:r w:rsidRPr="001636E6">
              <w:rPr>
                <w:rFonts w:ascii="Times New Roman" w:hAnsi="Times New Roman" w:cs="Times New Roman"/>
                <w:bCs/>
                <w:iCs/>
                <w:sz w:val="18"/>
                <w:szCs w:val="18"/>
              </w:rPr>
              <w:fldChar w:fldCharType="separate"/>
            </w:r>
            <w:r w:rsidR="00EC7F7A" w:rsidRPr="00EC7F7A">
              <w:rPr>
                <w:rFonts w:ascii="Times New Roman" w:hAnsi="Times New Roman" w:cs="Times New Roman"/>
                <w:bCs/>
                <w:iCs/>
                <w:noProof/>
                <w:sz w:val="18"/>
                <w:szCs w:val="18"/>
              </w:rPr>
              <w:t>(Xu et al., 2022)</w:t>
            </w:r>
            <w:r w:rsidRPr="001636E6">
              <w:rPr>
                <w:rFonts w:ascii="Times New Roman" w:hAnsi="Times New Roman" w:cs="Times New Roman"/>
                <w:bCs/>
                <w:iCs/>
                <w:sz w:val="18"/>
                <w:szCs w:val="18"/>
              </w:rPr>
              <w:fldChar w:fldCharType="end"/>
            </w:r>
          </w:p>
        </w:tc>
      </w:tr>
    </w:tbl>
    <w:p w14:paraId="56C4625E" w14:textId="4DF487E6" w:rsidR="00454084" w:rsidRDefault="00454084" w:rsidP="00454084">
      <w:pPr>
        <w:tabs>
          <w:tab w:val="left" w:pos="3675"/>
        </w:tabs>
        <w:spacing w:line="360" w:lineRule="auto"/>
        <w:jc w:val="both"/>
        <w:rPr>
          <w:rFonts w:ascii="Times New Roman" w:hAnsi="Times New Roman" w:cs="Times New Roman"/>
          <w:sz w:val="24"/>
          <w:szCs w:val="24"/>
        </w:rPr>
      </w:pPr>
      <w:r w:rsidRPr="005F5895">
        <w:rPr>
          <w:rFonts w:ascii="Times New Roman" w:hAnsi="Times New Roman" w:cs="Times New Roman"/>
          <w:sz w:val="24"/>
          <w:szCs w:val="24"/>
        </w:rPr>
        <w:t xml:space="preserve">N/R: Not Reported </w:t>
      </w:r>
    </w:p>
    <w:p w14:paraId="76602758" w14:textId="77777777" w:rsidR="00454084" w:rsidRDefault="00454084" w:rsidP="00454084">
      <w:pPr>
        <w:tabs>
          <w:tab w:val="left" w:pos="3675"/>
        </w:tabs>
        <w:spacing w:line="360" w:lineRule="auto"/>
        <w:jc w:val="both"/>
        <w:rPr>
          <w:rFonts w:ascii="Times New Roman" w:hAnsi="Times New Roman" w:cs="Times New Roman"/>
          <w:sz w:val="24"/>
          <w:szCs w:val="24"/>
        </w:rPr>
      </w:pPr>
    </w:p>
    <w:p w14:paraId="1B2EE345" w14:textId="77777777" w:rsidR="007E70B3" w:rsidRDefault="007E70B3" w:rsidP="00454084">
      <w:pPr>
        <w:tabs>
          <w:tab w:val="left" w:pos="3675"/>
        </w:tabs>
        <w:spacing w:line="360" w:lineRule="auto"/>
        <w:jc w:val="both"/>
        <w:rPr>
          <w:rFonts w:ascii="Times New Roman" w:hAnsi="Times New Roman" w:cs="Times New Roman"/>
          <w:sz w:val="24"/>
          <w:szCs w:val="24"/>
        </w:rPr>
      </w:pPr>
    </w:p>
    <w:p w14:paraId="305AE38F" w14:textId="77777777" w:rsidR="007E70B3" w:rsidRPr="00454084" w:rsidRDefault="007E70B3" w:rsidP="00454084">
      <w:pPr>
        <w:tabs>
          <w:tab w:val="left" w:pos="3675"/>
        </w:tabs>
        <w:spacing w:line="360" w:lineRule="auto"/>
        <w:jc w:val="both"/>
        <w:rPr>
          <w:rFonts w:ascii="Times New Roman" w:hAnsi="Times New Roman" w:cs="Times New Roman"/>
          <w:sz w:val="24"/>
          <w:szCs w:val="24"/>
        </w:rPr>
      </w:pPr>
    </w:p>
    <w:p w14:paraId="5AEDE815" w14:textId="4509399B" w:rsidR="006405E3" w:rsidRDefault="007E70B3" w:rsidP="006F466C">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Considerations for the application of the combinative methods</w:t>
      </w:r>
    </w:p>
    <w:p w14:paraId="74EDB4D0" w14:textId="77777777" w:rsidR="000D2BE8" w:rsidRPr="000D2BE8" w:rsidRDefault="000D2BE8" w:rsidP="000D2BE8"/>
    <w:p w14:paraId="18A5DFD3" w14:textId="6FB44D9E" w:rsidR="00C95770" w:rsidRPr="000D2BE8" w:rsidRDefault="006F466C" w:rsidP="006F7893">
      <w:pPr>
        <w:pStyle w:val="Heading2"/>
        <w:rPr>
          <w:rFonts w:ascii="Times New Roman" w:hAnsi="Times New Roman" w:cs="Times New Roman"/>
          <w:b/>
          <w:bCs/>
          <w:color w:val="auto"/>
          <w:sz w:val="24"/>
          <w:szCs w:val="24"/>
        </w:rPr>
      </w:pPr>
      <w:r w:rsidRPr="000D2BE8">
        <w:rPr>
          <w:rFonts w:ascii="Times New Roman" w:hAnsi="Times New Roman" w:cs="Times New Roman"/>
          <w:b/>
          <w:bCs/>
          <w:color w:val="auto"/>
          <w:sz w:val="24"/>
          <w:szCs w:val="24"/>
        </w:rPr>
        <w:t xml:space="preserve"> Comparison on the different combinative methods</w:t>
      </w:r>
    </w:p>
    <w:bookmarkEnd w:id="4"/>
    <w:p w14:paraId="6D0242A8" w14:textId="77777777" w:rsidR="00376222" w:rsidRDefault="00B93508" w:rsidP="00B91474">
      <w:pPr>
        <w:pStyle w:val="NormalWeb"/>
        <w:spacing w:line="360" w:lineRule="auto"/>
        <w:jc w:val="both"/>
      </w:pPr>
      <w:r w:rsidRPr="00C814E1">
        <w:t xml:space="preserve">Hydrolysis/enzymatic sugar yield depends on lignin removal, alteration to cellulose structure, and hemicellulose dissolution. Therefore, a successful pretreatment process will address the above concern and at the same time address other hindrances that may arise during the process. All the methods reviewed in this paper are effective in improving fermentable sugar yield. </w:t>
      </w:r>
      <w:r w:rsidR="00376222">
        <w:t xml:space="preserve">However, some methods outperform the other, either in terms of yield, cost or environmental consideration. </w:t>
      </w:r>
    </w:p>
    <w:p w14:paraId="5747EDFB" w14:textId="77777777" w:rsidR="002737C8" w:rsidRDefault="00376222" w:rsidP="00B91474">
      <w:pPr>
        <w:pStyle w:val="NormalWeb"/>
        <w:spacing w:line="360" w:lineRule="auto"/>
        <w:jc w:val="both"/>
      </w:pPr>
      <w:r>
        <w:t xml:space="preserve">In a situation where other value products such as </w:t>
      </w:r>
      <w:proofErr w:type="spellStart"/>
      <w:r w:rsidRPr="00C814E1">
        <w:t>levulinic</w:t>
      </w:r>
      <w:proofErr w:type="spellEnd"/>
      <w:r w:rsidRPr="00C814E1">
        <w:t xml:space="preserve"> acid</w:t>
      </w:r>
      <w:r>
        <w:t xml:space="preserve"> are desired, MWA</w:t>
      </w:r>
      <w:r w:rsidR="00B93508" w:rsidRPr="00C814E1">
        <w:t xml:space="preserve"> pretreatment </w:t>
      </w:r>
      <w:r>
        <w:t xml:space="preserve">becomes necessary.  </w:t>
      </w:r>
      <w:r w:rsidR="00B93508" w:rsidRPr="00C814E1">
        <w:t>M</w:t>
      </w:r>
      <w:r w:rsidR="002737C8">
        <w:t>WAK</w:t>
      </w:r>
      <w:r w:rsidR="00B93508" w:rsidRPr="00C814E1">
        <w:t xml:space="preserve"> and </w:t>
      </w:r>
      <w:r w:rsidR="002737C8">
        <w:t>MW</w:t>
      </w:r>
      <w:r w:rsidR="00B93508" w:rsidRPr="00C814E1">
        <w:t xml:space="preserve">DES pretreatments </w:t>
      </w:r>
      <w:r w:rsidR="002737C8">
        <w:t xml:space="preserve">improves delignification, hence they are important </w:t>
      </w:r>
      <w:r w:rsidR="00B93508" w:rsidRPr="00C814E1">
        <w:t>where lignin production is desired for industrial applications. U</w:t>
      </w:r>
      <w:r w:rsidR="002737C8">
        <w:t>SAK</w:t>
      </w:r>
      <w:r w:rsidR="00B93508" w:rsidRPr="00C814E1">
        <w:t xml:space="preserve"> pretreatment offers a great combination for delignification and enhanc</w:t>
      </w:r>
      <w:r w:rsidR="002737C8">
        <w:t>ed</w:t>
      </w:r>
      <w:r w:rsidR="00B93508" w:rsidRPr="00C814E1">
        <w:t xml:space="preserve"> sugar recovery,</w:t>
      </w:r>
      <w:r w:rsidR="005C7BD7">
        <w:t xml:space="preserve"> and can stand in place of</w:t>
      </w:r>
      <w:r w:rsidR="00B93508" w:rsidRPr="00C814E1">
        <w:t xml:space="preserve"> </w:t>
      </w:r>
      <w:r w:rsidR="002737C8">
        <w:t>MWAK</w:t>
      </w:r>
      <w:r w:rsidR="00B93508" w:rsidRPr="00C814E1">
        <w:t xml:space="preserve"> pretreatment. </w:t>
      </w:r>
    </w:p>
    <w:p w14:paraId="2DCFFE89" w14:textId="08E390ED" w:rsidR="00B93508" w:rsidRPr="00C814E1" w:rsidRDefault="00B93508" w:rsidP="00B91474">
      <w:pPr>
        <w:pStyle w:val="NormalWeb"/>
        <w:spacing w:line="360" w:lineRule="auto"/>
        <w:jc w:val="both"/>
      </w:pPr>
      <w:r w:rsidRPr="00C814E1">
        <w:t>The combination of ultrasonication with ILs or DES is a green and efficient method to increase biomass digestibility but may be an expensive option</w:t>
      </w:r>
      <w:r w:rsidR="002737C8">
        <w:t xml:space="preserve"> for improved fermentable sugar yield. </w:t>
      </w:r>
      <w:r w:rsidRPr="00C814E1">
        <w:t>Combining irradiation/sonication power with chemicals</w:t>
      </w:r>
      <w:r w:rsidRPr="00C814E1">
        <w:rPr>
          <w:rStyle w:val="Strong"/>
        </w:rPr>
        <w:t xml:space="preserve"> </w:t>
      </w:r>
      <w:r w:rsidRPr="00C814E1">
        <w:t>provides mechanical and chemical effects, enhancing mass transfer and disruption, often allowing for lower temperatures or reduced chemical usage, but the initial equipment cost may hinder the</w:t>
      </w:r>
      <w:r w:rsidR="002737C8">
        <w:t xml:space="preserve"> choice in biorefinery</w:t>
      </w:r>
      <w:r w:rsidRPr="00C814E1">
        <w:t xml:space="preserve"> application. Although inhibitors can find application in several places, their presence in the biorefinery process can affect </w:t>
      </w:r>
      <w:r w:rsidRPr="00C814E1">
        <w:lastRenderedPageBreak/>
        <w:t>bioethanol yield. LHW</w:t>
      </w:r>
      <w:r w:rsidR="002737C8">
        <w:t>A</w:t>
      </w:r>
      <w:r w:rsidRPr="00C814E1">
        <w:t xml:space="preserve"> and LHW</w:t>
      </w:r>
      <w:r w:rsidR="002737C8">
        <w:t>AK</w:t>
      </w:r>
      <w:r w:rsidRPr="00C814E1">
        <w:t xml:space="preserve"> pretreatments can reduce inhibitor formation by reducing the severity of the method. LHW-DES pretreatment is </w:t>
      </w:r>
      <w:r w:rsidR="001F0F6E" w:rsidRPr="00C814E1">
        <w:t>an eco-friendlier</w:t>
      </w:r>
      <w:r w:rsidRPr="00C814E1">
        <w:t xml:space="preserve"> approach to pretreatment</w:t>
      </w:r>
      <w:r w:rsidR="002737C8">
        <w:t xml:space="preserve">, but the presence of DES increases the operation cost. </w:t>
      </w:r>
      <w:r w:rsidRPr="00C814E1">
        <w:t xml:space="preserve"> All the combinatorial methods reviewed in this work are subjected to elevated temperature that is complemented by low chemical usage and reduced exposure time. </w:t>
      </w:r>
    </w:p>
    <w:p w14:paraId="362EEDCD" w14:textId="53CE45CC" w:rsidR="004D6CEB" w:rsidRDefault="00B93508" w:rsidP="00B91474">
      <w:pPr>
        <w:pStyle w:val="NormalWeb"/>
        <w:spacing w:line="360" w:lineRule="auto"/>
        <w:jc w:val="both"/>
      </w:pPr>
      <w:r w:rsidRPr="00C814E1">
        <w:t xml:space="preserve">Under extreme conditions, all the pretreatments assisted by acid </w:t>
      </w:r>
      <w:r w:rsidR="00B06F5F">
        <w:t>could develop inhibitors like</w:t>
      </w:r>
      <w:r w:rsidRPr="00C814E1">
        <w:t xml:space="preserve"> organic acids and furfural. On the contrary, the severity in the Carbonic Acid-LHW pretreatment of corn stover does not spike the formation of inhibitors </w:t>
      </w:r>
      <w:r w:rsidR="00EB4C32" w:rsidRPr="005F5895">
        <w:fldChar w:fldCharType="begin" w:fldLock="1"/>
      </w:r>
      <w:r w:rsidR="00EC7F7A">
        <w:instrText>ADDIN CSL_CITATION {"citationItems":[{"id":"ITEM-1","itemData":{"DOI":"10.1021/acsomega.0c04054","author":[{"dropping-particle":"","family":"Suriyachai","given":"Nopparat","non-dropping-particle":"","parse-names":false,"suffix":""},{"dropping-particle":"","family":"Weerasai","given":"Khatiya","non-dropping-particle":"","parse-names":false,"suffix":""},{"dropping-particle":"","family":"Upajak","given":"Supawan","non-dropping-particle":"","parse-names":false,"suffix":""},{"dropping-particle":"","family":"Khongchamnan","given":"Punjarat","non-dropping-particle":"","parse-names":false,"suffix":""},{"dropping-particle":"","family":"Wanmolee","given":"Wanwitoo","non-dropping-particle":"","parse-names":false,"suffix":""},{"dropping-particle":"","family":"Laosiripojana","given":"Navadol","non-dropping-particle":"","parse-names":false,"suffix":""},{"dropping-particle":"","family":"Champreda","given":"Verawat","non-dropping-particle":"","parse-names":false,"suffix":""},{"dropping-particle":"","family":"Suwannahong","given":"Kowit","non-dropping-particle":"","parse-names":false,"suffix":""},{"dropping-particle":"","family":"Imman","given":"Saksit","non-dropping-particle":"","parse-names":false,"suffix":""}],"id":"ITEM-1","issued":{"date-parts":[["2020"]]},"title":"E ffi ciency of Catalytic Liquid Hot Water Pretreatment for Conversion of Corn Stover to Bioethanol","type":"article-journal"},"uris":["http://www.mendeley.com/documents/?uuid=8bdb6b0c-e5cb-4a6a-84e3-42f181f3c5e4","http://www.mendeley.com/documents/?uuid=32900322-d9a0-49b9-b80b-d41a6d90d3f0"]},{"id":"ITEM-2","itemData":{"DOI":"10.1016/j.biortech.2003.11.009","ISSN":"09608524","PMID":"15062815","abstract":"Carbonic acid and liquid hot water pretreatments were applied to corn stover. Temperatures ranged from 180 to 220°C; reaction times varied between 2 and 32 min and prereaction carbon dioxide pressure was either 0 or 800 psig. Over the range of reaction conditions tested, it was found that the presence of carbonic acid had an effect of increasing the concentrations of xylose and furan compounds in the hydrolysate that was significant at above the 99% confidence level. Thus there appears to be an increase in the severity of the pretreatment conditions with the presence of carbonic acid. These results are contrary to previously reported results on aspen wood, where the presence of carbonic acid was not found to have an effect on either the xylose or furan concentrations. Although pretreatment conditions were more severe with the addition of carbonic acid, the presence of carbonic acid resulted in a hydrolysate with a higher final pH. Thus it appears that the higher severity conditions reduce the accumulation of organic acids in the hydrolysate. This result was consistent with previously reported work on carbonic acid pretreatment of aspen wood. © 2003 Elsevier Ltd. All rights reserved.","author":[{"dropping-particle":"","family":"Walsum","given":"G. Peter","non-dropping-particle":"Van","parse-names":false,"suffix":""},{"dropping-particle":"","family":"Shi","given":"Helen","non-dropping-particle":"","parse-names":false,"suffix":""}],"container-title":"Bioresource Technology","id":"ITEM-2","issue":"3","issued":{"date-parts":[["2004"]]},"page":"217-226","title":"Carbonic acid enhancement of hydrolysis in aqueous pretreatment of corn stover","type":"article-journal","volume":"93"},"uris":["http://www.mendeley.com/documents/?uuid=f5b2a05f-940e-4006-ae38-78d8cd010eac","http://www.mendeley.com/documents/?uuid=7bdec735-01ac-4e59-b728-0470e2afdb95","http://www.mendeley.com/documents/?uuid=56a67902-9108-45f5-84c2-5ec874f0f8d7"]}],"mendeley":{"formattedCitation":"(Suriyachai et al., 2020; Van Walsum &amp; Shi, 2004)","plainTextFormattedCitation":"(Suriyachai et al., 2020; Van Walsum &amp; Shi, 2004)","previouslyFormattedCitation":"[58], [59]"},"properties":{"noteIndex":0},"schema":"https://github.com/citation-style-language/schema/raw/master/csl-citation.json"}</w:instrText>
      </w:r>
      <w:r w:rsidR="00EB4C32" w:rsidRPr="005F5895">
        <w:fldChar w:fldCharType="separate"/>
      </w:r>
      <w:r w:rsidR="00EC7F7A" w:rsidRPr="00EC7F7A">
        <w:rPr>
          <w:noProof/>
        </w:rPr>
        <w:t>(Suriyachai et al., 2020; Van Walsum &amp; Shi, 2004)</w:t>
      </w:r>
      <w:r w:rsidR="00EB4C32" w:rsidRPr="005F5895">
        <w:fldChar w:fldCharType="end"/>
      </w:r>
      <w:r w:rsidRPr="00C814E1">
        <w:t xml:space="preserve">; hence, inhibitor formation in such a scenario was reduced. Corn stover treated with microwave-assisted calcium chloride had the possibility of lignin </w:t>
      </w:r>
      <w:proofErr w:type="spellStart"/>
      <w:r w:rsidRPr="00C814E1">
        <w:t>relocalization</w:t>
      </w:r>
      <w:proofErr w:type="spellEnd"/>
      <w:r w:rsidRPr="00C814E1">
        <w:t xml:space="preserve"> </w:t>
      </w:r>
      <w:r w:rsidR="00EB4C32" w:rsidRPr="005F5895">
        <w:t xml:space="preserve"> </w:t>
      </w:r>
      <w:r w:rsidR="00EB4C32" w:rsidRPr="005F5895">
        <w:fldChar w:fldCharType="begin" w:fldLock="1"/>
      </w:r>
      <w:r w:rsidR="00EC7F7A">
        <w:instrText>ADDIN CSL_CITATION {"citationItems":[{"id":"ITEM-1","itemData":{"DOI":"10.1016/j.biortech.2012.09.114","ISSN":"18732976","PMID":"23131630","abstract":"A 62.5% (w/w) CaCl2 solution was used in the microwave pretreatment of corn stover. The central composite design (CCD) of response surface methodology (RSM) was employed to design and optimize the CaCl2-assisted microwave pretreatment (CaCl2-pretreatment). Temperature and time were the main factors affecting the enzymatic digestibility of corn stover. After CaCl2-pretreatment, hemicellulose degradation reached 85.90%, the specific surface area (SSA) increased by 168.93%, cellulose crystallinity index (CrI) decreased by 13.91% compared to untreated corn stover. The optimal conditions for glucose production with the CaCl2-pretreatment obtained by CCD were, 162.1°C, 12min and solid-to-liquid ratio 10% (w/v). Under these conditions, the enzymatic hydrolysis ratio of cellulose was 90.66% and glucose recovery was 65.47%. This novel process achieved the temperature of about 160°C necessary for lignocellulose pretreatment under atmospheric pressure using the cheap calcium chloride as the heating medium. © 2012 Elsevier Ltd.","author":[{"dropping-particle":"","family":"Li","given":"Hongqiang","non-dropping-particle":"","parse-names":false,"suffix":""},{"dropping-particle":"","family":"Xu","given":"Jian","non-dropping-particle":"","parse-names":false,"suffix":""}],"container-title":"Bioresource Technology","id":"ITEM-1","issued":{"date-parts":[["2013"]]},"page":"112-118","publisher":"Elsevier Ltd","title":"Optimization of microwave-assisted calcium chloride pretreatment of corn stover","type":"article-journal","volume":"127"},"uris":["http://www.mendeley.com/documents/?uuid=32ba9273-bde3-480d-84ef-f9705c68c4c2","http://www.mendeley.com/documents/?uuid=ff459065-a502-4b6e-9c9d-f7517d6d9f50"]}],"mendeley":{"formattedCitation":"(Li &amp; Xu, 2013)","plainTextFormattedCitation":"(Li &amp; Xu, 2013)","previouslyFormattedCitation":"[36]"},"properties":{"noteIndex":0},"schema":"https://github.com/citation-style-language/schema/raw/master/csl-citation.json"}</w:instrText>
      </w:r>
      <w:r w:rsidR="00EB4C32" w:rsidRPr="005F5895">
        <w:fldChar w:fldCharType="separate"/>
      </w:r>
      <w:r w:rsidR="00EC7F7A" w:rsidRPr="00EC7F7A">
        <w:rPr>
          <w:noProof/>
        </w:rPr>
        <w:t>(Li &amp; Xu, 2013)</w:t>
      </w:r>
      <w:r w:rsidR="00EB4C32" w:rsidRPr="005F5895">
        <w:fldChar w:fldCharType="end"/>
      </w:r>
      <w:r w:rsidRPr="00C814E1">
        <w:t xml:space="preserve">, which could hinder fermentable sugar yield. This brings about an additional process such as detoxification or washing, </w:t>
      </w:r>
      <w:r w:rsidR="00BF2CFA">
        <w:t xml:space="preserve">making the </w:t>
      </w:r>
      <w:r w:rsidRPr="00C814E1">
        <w:t>operation</w:t>
      </w:r>
      <w:r w:rsidR="00BF2CFA">
        <w:t xml:space="preserve"> expensive</w:t>
      </w:r>
      <w:r w:rsidRPr="00C814E1">
        <w:t xml:space="preserve">. However, </w:t>
      </w:r>
      <w:proofErr w:type="spellStart"/>
      <w:r w:rsidRPr="00C814E1">
        <w:t>relocalization</w:t>
      </w:r>
      <w:proofErr w:type="spellEnd"/>
      <w:r w:rsidRPr="00C814E1">
        <w:t xml:space="preserve"> can be prevented by reducing the pretreatment </w:t>
      </w:r>
    </w:p>
    <w:p w14:paraId="7EFB8F24" w14:textId="494ADC1B" w:rsidR="00445579" w:rsidRDefault="00AE3977" w:rsidP="002C2CB9">
      <w:pPr>
        <w:pStyle w:val="NormalWeb"/>
        <w:spacing w:line="360" w:lineRule="auto"/>
        <w:jc w:val="both"/>
      </w:pPr>
      <w:r>
        <w:t>Th</w:t>
      </w:r>
      <w:r w:rsidR="004D6CEB">
        <w:t>is review recorded the</w:t>
      </w:r>
      <w:r>
        <w:t xml:space="preserve"> highest glucose yield of </w:t>
      </w:r>
      <w:r w:rsidRPr="005F5895">
        <w:t>91.05%</w:t>
      </w:r>
      <w:r>
        <w:t xml:space="preserve"> from corn stover pretreat</w:t>
      </w:r>
      <w:r w:rsidR="004D6CEB">
        <w:t>ed</w:t>
      </w:r>
      <w:r>
        <w:t xml:space="preserve"> with LHW assisted H</w:t>
      </w:r>
      <w:r w:rsidRPr="00AE3977">
        <w:rPr>
          <w:vertAlign w:val="subscript"/>
        </w:rPr>
        <w:t>2</w:t>
      </w:r>
      <w:r>
        <w:t>SO</w:t>
      </w:r>
      <w:r w:rsidRPr="00AE3977">
        <w:rPr>
          <w:vertAlign w:val="subscript"/>
        </w:rPr>
        <w:t>4</w:t>
      </w:r>
      <w:r>
        <w:rPr>
          <w:vertAlign w:val="subscript"/>
        </w:rPr>
        <w:t>.</w:t>
      </w:r>
      <w:r w:rsidR="004D6CEB">
        <w:t xml:space="preserve"> Up to 74% delignification can be achieved from e</w:t>
      </w:r>
      <w:r w:rsidR="00B93508" w:rsidRPr="00C814E1">
        <w:t>mpty palm fruit bunches</w:t>
      </w:r>
      <w:r w:rsidR="004D6CEB">
        <w:t xml:space="preserve"> when subjected to </w:t>
      </w:r>
      <w:r w:rsidR="00B93508" w:rsidRPr="00C814E1">
        <w:t>microwave-assi</w:t>
      </w:r>
      <w:r w:rsidR="004D6CEB">
        <w:t>s</w:t>
      </w:r>
      <w:r w:rsidR="00B93508" w:rsidRPr="00C814E1">
        <w:t xml:space="preserve">ted </w:t>
      </w:r>
      <w:r w:rsidR="004D6CEB">
        <w:t>N</w:t>
      </w:r>
      <w:r w:rsidR="00B93508" w:rsidRPr="00C814E1">
        <w:t>aOH</w:t>
      </w:r>
      <w:r w:rsidR="004D6CEB">
        <w:t>.</w:t>
      </w:r>
      <w:r w:rsidR="00B93508" w:rsidRPr="00C814E1">
        <w:t xml:space="preserve"> </w:t>
      </w:r>
      <w:r w:rsidR="004D6CEB">
        <w:t xml:space="preserve">In order to obtain sugar yield </w:t>
      </w:r>
      <w:r w:rsidR="002C2CB9">
        <w:t xml:space="preserve">of about 83% from </w:t>
      </w:r>
      <w:r w:rsidR="00B93508" w:rsidRPr="00C814E1">
        <w:t xml:space="preserve">Miscanthus </w:t>
      </w:r>
      <w:r w:rsidR="002C2CB9">
        <w:t xml:space="preserve">biomass, </w:t>
      </w:r>
      <w:r w:rsidR="003C7451">
        <w:t xml:space="preserve">USA </w:t>
      </w:r>
      <w:r w:rsidR="002C2CB9">
        <w:t xml:space="preserve">is required. </w:t>
      </w:r>
      <w:r w:rsidR="003C7451">
        <w:t xml:space="preserve">Rice straw pretreated, LHWA in the presence of </w:t>
      </w:r>
      <w:proofErr w:type="spellStart"/>
      <w:r w:rsidR="003C7451" w:rsidRPr="005F5895">
        <w:t>phosphotungstic</w:t>
      </w:r>
      <w:proofErr w:type="spellEnd"/>
      <w:r w:rsidR="003C7451" w:rsidRPr="005F5895">
        <w:t xml:space="preserve"> acid</w:t>
      </w:r>
      <w:r w:rsidR="003C7451">
        <w:t xml:space="preserve"> produced </w:t>
      </w:r>
      <w:r w:rsidR="003C7451" w:rsidRPr="005F5895">
        <w:t>96.8%</w:t>
      </w:r>
      <w:r w:rsidR="003C7451">
        <w:t xml:space="preserve"> glucose, and also offers the opportunity for the acid to be reused. </w:t>
      </w:r>
      <w:r w:rsidR="00AD6D2A">
        <w:t xml:space="preserve">A mixture of </w:t>
      </w:r>
      <w:r w:rsidR="002C2CB9">
        <w:t xml:space="preserve">rice </w:t>
      </w:r>
      <w:r w:rsidR="00AD6D2A">
        <w:t>s</w:t>
      </w:r>
      <w:r w:rsidR="00AD6D2A" w:rsidRPr="00C814E1">
        <w:t xml:space="preserve">traw, </w:t>
      </w:r>
      <w:proofErr w:type="spellStart"/>
      <w:r w:rsidR="00AD6D2A" w:rsidRPr="00C814E1">
        <w:t>napier</w:t>
      </w:r>
      <w:proofErr w:type="spellEnd"/>
      <w:r w:rsidR="00AD6D2A" w:rsidRPr="00C814E1">
        <w:t xml:space="preserve"> grass, and sugarcane bagasse</w:t>
      </w:r>
      <w:r w:rsidR="00AD6D2A">
        <w:t xml:space="preserve"> </w:t>
      </w:r>
      <w:r w:rsidR="002C2CB9">
        <w:t xml:space="preserve">can provide over 90% sugar yield when subjected to </w:t>
      </w:r>
      <w:r w:rsidR="00AD6D2A">
        <w:t xml:space="preserve">LHW </w:t>
      </w:r>
      <w:r w:rsidR="002C2CB9">
        <w:t xml:space="preserve">assisted </w:t>
      </w:r>
      <w:r w:rsidR="00AD6D2A">
        <w:t>DES</w:t>
      </w:r>
      <w:r w:rsidR="002C2CB9">
        <w:t xml:space="preserve"> pretreatment </w:t>
      </w:r>
      <w:r w:rsidR="00AD6D2A">
        <w:t>making it an efficient method for the pretreatment of such biomass.</w:t>
      </w:r>
      <w:r w:rsidR="002C2CB9">
        <w:t xml:space="preserve"> </w:t>
      </w:r>
      <w:r w:rsidR="00AD6D2A">
        <w:t>Sugarcane bagasse pretreated in LHWAK sulfonation efficiently produced about 100% glucose yield</w:t>
      </w:r>
      <w:r w:rsidR="002C2CB9">
        <w:t>. While g</w:t>
      </w:r>
      <w:r w:rsidR="00AD6D2A">
        <w:t xml:space="preserve">iant reeds and </w:t>
      </w:r>
      <w:proofErr w:type="spellStart"/>
      <w:r w:rsidR="00AD6D2A">
        <w:t>kans</w:t>
      </w:r>
      <w:proofErr w:type="spellEnd"/>
      <w:r w:rsidR="00AD6D2A">
        <w:t xml:space="preserve"> grass </w:t>
      </w:r>
      <w:r w:rsidR="002C2CB9">
        <w:t xml:space="preserve">pretreated in </w:t>
      </w:r>
      <w:r w:rsidR="00AD6D2A">
        <w:t xml:space="preserve">MWA </w:t>
      </w:r>
      <w:r w:rsidR="00180A23">
        <w:t xml:space="preserve">produced over </w:t>
      </w:r>
      <w:r w:rsidR="00180A23" w:rsidRPr="005F5895">
        <w:t>3</w:t>
      </w:r>
      <w:r w:rsidR="00180A23">
        <w:t>1</w:t>
      </w:r>
      <w:r w:rsidR="00180A23" w:rsidRPr="005F5895">
        <w:t xml:space="preserve">g/100g </w:t>
      </w:r>
      <w:r w:rsidR="00180A23">
        <w:t>sugar per dry biomass</w:t>
      </w:r>
      <w:r w:rsidR="002C2CB9">
        <w:t xml:space="preserve">. </w:t>
      </w:r>
      <w:r w:rsidR="00180A23">
        <w:t xml:space="preserve">Cassava stem and </w:t>
      </w:r>
      <w:r w:rsidR="00445579">
        <w:t>peels</w:t>
      </w:r>
      <w:r w:rsidR="00180A23">
        <w:t xml:space="preserve"> produced above </w:t>
      </w:r>
      <w:r w:rsidR="00180A23" w:rsidRPr="005F5895">
        <w:t>5</w:t>
      </w:r>
      <w:r w:rsidR="00180A23">
        <w:t>8</w:t>
      </w:r>
      <w:r w:rsidR="00180A23" w:rsidRPr="005F5895">
        <w:t xml:space="preserve"> g/L </w:t>
      </w:r>
      <w:r w:rsidR="00180A23">
        <w:t>in MWAK</w:t>
      </w:r>
      <w:r w:rsidR="002C2CB9">
        <w:t>, while</w:t>
      </w:r>
      <w:r w:rsidR="00180A23">
        <w:t xml:space="preserve"> th</w:t>
      </w:r>
      <w:r w:rsidR="002C2CB9">
        <w:t xml:space="preserve">e </w:t>
      </w:r>
      <w:r w:rsidR="00180A23">
        <w:t xml:space="preserve">leaves </w:t>
      </w:r>
      <w:r w:rsidR="002C2CB9">
        <w:t>produced a</w:t>
      </w:r>
      <w:r w:rsidR="00180A23">
        <w:t xml:space="preserve">bove 47g/l </w:t>
      </w:r>
      <w:r w:rsidR="002C2CB9">
        <w:t xml:space="preserve">when </w:t>
      </w:r>
      <w:r w:rsidR="00180A23">
        <w:t xml:space="preserve">compared </w:t>
      </w:r>
      <w:r w:rsidR="002C2CB9">
        <w:t>with</w:t>
      </w:r>
      <w:r w:rsidR="00180A23">
        <w:t xml:space="preserve"> the treatment with MWA.</w:t>
      </w:r>
      <w:r w:rsidR="002C2CB9">
        <w:t xml:space="preserve"> </w:t>
      </w:r>
      <w:r w:rsidR="00445579">
        <w:t xml:space="preserve">Durian peels in USAK </w:t>
      </w:r>
      <w:r w:rsidR="002C2CB9">
        <w:t xml:space="preserve">produced a sugar yield of </w:t>
      </w:r>
      <w:r w:rsidR="00445579" w:rsidRPr="0031580C">
        <w:t>376.60 ± 12.14 mg/g</w:t>
      </w:r>
      <w:r w:rsidR="002C2CB9">
        <w:t>.</w:t>
      </w:r>
    </w:p>
    <w:p w14:paraId="799CA6EB" w14:textId="7E2540FB" w:rsidR="00A1766D" w:rsidRPr="00EB4C32" w:rsidRDefault="00B06F5F" w:rsidP="00B91474">
      <w:pPr>
        <w:pStyle w:val="NormalWeb"/>
        <w:spacing w:line="360" w:lineRule="auto"/>
        <w:jc w:val="both"/>
      </w:pPr>
      <w:r>
        <w:t xml:space="preserve">All </w:t>
      </w:r>
      <w:r w:rsidR="00B93508" w:rsidRPr="00C814E1">
        <w:t>combinative methods involving alkali, ILs, and DESs are generally more effective at lignin removal compared to dilute acid combinative methods. Optimal conditions (temperature, time, chemical concentration, irradiation power, etc.) are highly biomass-specific and require careful optimization f</w:t>
      </w:r>
      <w:r w:rsidR="00EC253E">
        <w:t>or each feedstock. The</w:t>
      </w:r>
      <w:r w:rsidR="00B93508" w:rsidRPr="00C814E1">
        <w:t xml:space="preserve"> method </w:t>
      </w:r>
      <w:r w:rsidR="00EC253E">
        <w:t>picked is determined by</w:t>
      </w:r>
      <w:r w:rsidR="00B93508" w:rsidRPr="00C814E1">
        <w:t xml:space="preserve"> the specific biomass type, </w:t>
      </w:r>
      <w:r w:rsidR="00B93508" w:rsidRPr="00C814E1">
        <w:lastRenderedPageBreak/>
        <w:t xml:space="preserve">need for byproduct and lignin recovery, and economic, corrosion, and environmental considerations. </w:t>
      </w:r>
    </w:p>
    <w:p w14:paraId="66AFC0E6" w14:textId="77777777" w:rsidR="00C95770" w:rsidRPr="002C2CB9" w:rsidRDefault="00B51552" w:rsidP="006F7893">
      <w:pPr>
        <w:pStyle w:val="Heading2"/>
        <w:rPr>
          <w:rFonts w:ascii="Times New Roman" w:hAnsi="Times New Roman" w:cs="Times New Roman"/>
          <w:b/>
          <w:bCs/>
          <w:color w:val="auto"/>
          <w:sz w:val="24"/>
          <w:szCs w:val="24"/>
        </w:rPr>
      </w:pPr>
      <w:bookmarkStart w:id="5" w:name="_Hlk206845948"/>
      <w:r w:rsidRPr="002C2CB9">
        <w:rPr>
          <w:rFonts w:ascii="Times New Roman" w:hAnsi="Times New Roman" w:cs="Times New Roman"/>
          <w:b/>
          <w:bCs/>
          <w:color w:val="auto"/>
          <w:sz w:val="24"/>
          <w:szCs w:val="24"/>
        </w:rPr>
        <w:t xml:space="preserve">Cost implication and environmental consideration of the combinative method </w:t>
      </w:r>
    </w:p>
    <w:bookmarkEnd w:id="5"/>
    <w:p w14:paraId="3F0DF406" w14:textId="75F44186" w:rsidR="00EB4C32" w:rsidRPr="00C814E1" w:rsidRDefault="00EC253E" w:rsidP="00B91474">
      <w:pPr>
        <w:pStyle w:val="NormalWeb"/>
        <w:spacing w:line="360" w:lineRule="auto"/>
        <w:jc w:val="both"/>
      </w:pPr>
      <w:r>
        <w:t>In b</w:t>
      </w:r>
      <w:r w:rsidR="00EB4C32" w:rsidRPr="00C814E1">
        <w:t>iorefinery</w:t>
      </w:r>
      <w:r>
        <w:t xml:space="preserve"> Pretreatment</w:t>
      </w:r>
      <w:r w:rsidRPr="00C814E1">
        <w:t xml:space="preserve"> is a crucial</w:t>
      </w:r>
      <w:r>
        <w:t xml:space="preserve"> step, which is</w:t>
      </w:r>
      <w:r w:rsidR="00EB4C32" w:rsidRPr="00C814E1">
        <w:t xml:space="preserve"> usually an expensive process; however, the choice of methods not only impacts the overall process cost but may also play a role in environmental footprint. The cost</w:t>
      </w:r>
      <w:r w:rsidR="002C2CB9">
        <w:t xml:space="preserve"> implications</w:t>
      </w:r>
      <w:r w:rsidR="00EB4C32" w:rsidRPr="00C814E1">
        <w:t xml:space="preserve"> and environmental considerations are discussed in this section. </w:t>
      </w:r>
    </w:p>
    <w:p w14:paraId="15576D63" w14:textId="1C9CE4CE" w:rsidR="00EB4C32" w:rsidRPr="00C814E1" w:rsidRDefault="00EB4C32" w:rsidP="00B91474">
      <w:pPr>
        <w:pStyle w:val="NormalWeb"/>
        <w:spacing w:line="360" w:lineRule="auto"/>
        <w:jc w:val="both"/>
      </w:pPr>
      <w:r w:rsidRPr="00C814E1">
        <w:t xml:space="preserve">Microwave-assisted pretreatment requires an initial high capital investment for the equipment, especially at an industrial scale. High power levels of irradiation/sonication are usually complemented by reduced heating time and chemical impact. Microwave-assisted heating may be considered to have a lower overall energy requirement due to the ability to heat directly, lower processing time, and high heating efficiency. The combination with chemicals adds to chemical procurement and disposal costs, but this is complemented by reduced heating time, high efficiency, and the ability to recycle some of the chemicals </w:t>
      </w:r>
      <w:r w:rsidR="00031B3B">
        <w:t>such as</w:t>
      </w:r>
      <w:r w:rsidRPr="00C814E1">
        <w:t xml:space="preserve"> DES. The lower processing time and prompt control also contribute to lower operating costs. With careful optimization of irradiation intensity, irradiation time, choice of chemical, biomass, and chemical loading, the energy consumption will be reduced with maximized sugar yields. </w:t>
      </w:r>
    </w:p>
    <w:p w14:paraId="560C3552" w14:textId="77777777" w:rsidR="00EB4C32" w:rsidRPr="00C814E1" w:rsidRDefault="00EB4C32" w:rsidP="00B91474">
      <w:pPr>
        <w:pStyle w:val="NormalWeb"/>
        <w:spacing w:line="360" w:lineRule="auto"/>
        <w:jc w:val="both"/>
      </w:pPr>
      <w:r w:rsidRPr="00C814E1">
        <w:t xml:space="preserve">Similar to microwave-assisted pretreatment, industrial-scale ultrasonic equipment can represent a considerable capital expenditure. It also requires electricity to generate sonication waves; this, with the incorporation of chemicals, adds to the operational cost. However, energy input can be reduced by optimizing sonication frequency, treatment time, and ultrasonic intensity. Ultrasound can boost the effects of milder chemicals, undoubtedly reduce the amount, concentration, or harsh conditions required from the chemicals, and invariably minimize the environmental impact associated with chemical waste. </w:t>
      </w:r>
    </w:p>
    <w:p w14:paraId="2D667A22" w14:textId="72CE4F8D" w:rsidR="00EB4C32" w:rsidRPr="00C814E1" w:rsidRDefault="00EB4C32" w:rsidP="00B91474">
      <w:pPr>
        <w:pStyle w:val="NormalWeb"/>
        <w:spacing w:line="360" w:lineRule="auto"/>
        <w:jc w:val="both"/>
      </w:pPr>
      <w:r w:rsidRPr="00C814E1">
        <w:t>Liquid Hot Water (LHW)-Assisted Pretreatment</w:t>
      </w:r>
      <w:r w:rsidRPr="00C814E1">
        <w:rPr>
          <w:rStyle w:val="Strong"/>
        </w:rPr>
        <w:t xml:space="preserve"> </w:t>
      </w:r>
      <w:r w:rsidRPr="00C814E1">
        <w:t xml:space="preserve">generally requires high-pressure and high-temperature reactors. Because these reactors are also exposed to acid and alkaline environments, it is necessary to use metals that are not susceptible to high-temperature corrosion and chemical attack in the construction of such equipment, making them uneconomical. Nevertheless, this </w:t>
      </w:r>
      <w:r w:rsidRPr="00C814E1">
        <w:lastRenderedPageBreak/>
        <w:t>equipment may be moderately expensive compared to microwave and ultrasonic-assisted pretreatment equipment. Heating a large volume of water on an industrial scale require</w:t>
      </w:r>
      <w:r w:rsidR="00422892">
        <w:t>s significant energy, adding</w:t>
      </w:r>
      <w:r w:rsidRPr="00C814E1">
        <w:t xml:space="preserve"> to the operating cost. In essence, the cost of operating LHW-assisted pretreatment on an industrial scale may be higher than those of microwave and ultrasonication.</w:t>
      </w:r>
    </w:p>
    <w:p w14:paraId="557DEBA6" w14:textId="574AE3F4" w:rsidR="00031B3B" w:rsidRDefault="00EB4C32" w:rsidP="00B91474">
      <w:pPr>
        <w:pStyle w:val="NormalWeb"/>
        <w:spacing w:line="360" w:lineRule="auto"/>
        <w:jc w:val="both"/>
      </w:pPr>
      <w:r w:rsidRPr="00C814E1">
        <w:t xml:space="preserve">Each method presents a unique balance of cost and environmental considerations. If renewable energy sources are used to provide electricity </w:t>
      </w:r>
      <w:r w:rsidR="00031B3B">
        <w:t>to</w:t>
      </w:r>
      <w:r w:rsidRPr="00C814E1">
        <w:t xml:space="preserve"> power the equipment, the environmental footprint will be significantly reduced. Improper irradiation conditions such as excessive power and time as well as high chemical concentration </w:t>
      </w:r>
      <w:r w:rsidR="00422892">
        <w:t>which possibly produces inhibitory compounds that imped</w:t>
      </w:r>
      <w:r w:rsidRPr="00C814E1">
        <w:t xml:space="preserve"> fermentation. Though green solvents are recyclable, ILs are considered more expensive than DES; this could be one of the reasons the combination of ILs in pretreatments has not gained adequate attention. Unlike the green solvents, conventional alkalis and acids are cheaper but may be difficult to reuse. DES is a better alternative to other chemicals used in microwave, ultrasonic, and LHW combinative pretreatment.</w:t>
      </w:r>
    </w:p>
    <w:p w14:paraId="37B09083" w14:textId="68EA2680" w:rsidR="00031B3B" w:rsidRDefault="00EB4C32" w:rsidP="00B91474">
      <w:pPr>
        <w:pStyle w:val="NormalWeb"/>
        <w:spacing w:line="360" w:lineRule="auto"/>
        <w:jc w:val="both"/>
      </w:pPr>
      <w:r w:rsidRPr="00C814E1">
        <w:t xml:space="preserve">The integration of these pretreatments into existing biorefinery systems requires careful evaluation of operational costs and environmental impacts. Additionally, the variability in biomass types and their response to pretreatment conditions must be addressed to optimize the process for different feedstocks. </w:t>
      </w:r>
    </w:p>
    <w:p w14:paraId="22054F9D" w14:textId="08B36A59" w:rsidR="00EB4C32" w:rsidRPr="00031B3B" w:rsidRDefault="00B51552" w:rsidP="006F7893">
      <w:pPr>
        <w:pStyle w:val="Heading2"/>
        <w:rPr>
          <w:rFonts w:ascii="Times New Roman" w:hAnsi="Times New Roman" w:cs="Times New Roman"/>
          <w:b/>
          <w:bCs/>
          <w:color w:val="auto"/>
          <w:sz w:val="24"/>
          <w:szCs w:val="24"/>
        </w:rPr>
      </w:pPr>
      <w:r w:rsidRPr="00031B3B">
        <w:rPr>
          <w:rFonts w:ascii="Times New Roman" w:hAnsi="Times New Roman" w:cs="Times New Roman"/>
          <w:b/>
          <w:bCs/>
          <w:color w:val="auto"/>
          <w:sz w:val="24"/>
          <w:szCs w:val="24"/>
        </w:rPr>
        <w:t xml:space="preserve">Challenges and future directions in lignocellulosic biomass </w:t>
      </w:r>
    </w:p>
    <w:p w14:paraId="40CBF4C7" w14:textId="73C2BEF3" w:rsidR="00EB4C32" w:rsidRPr="00C814E1" w:rsidRDefault="00EB4C32" w:rsidP="00B91474">
      <w:pPr>
        <w:pStyle w:val="NormalWeb"/>
        <w:spacing w:line="360" w:lineRule="auto"/>
        <w:jc w:val="both"/>
      </w:pPr>
      <w:r w:rsidRPr="00C814E1">
        <w:t xml:space="preserve">There has been a shift from the early generations of biofuels to third-generation biofuels, where non-feed materials are utilized as feedstock for biofuel production. Nevertheless, biorefineries are still faced with a huge challenge of commercialization of biofuels and other bio-products. These challenges are associated with the choice of LB feedstock, adequate pretreatment methods, environmental hazards, and the overall cost of chemicals, equipment </w:t>
      </w:r>
      <w:r w:rsidRPr="005F5895">
        <w:t xml:space="preserve"> </w:t>
      </w:r>
      <w:r w:rsidRPr="005F5895">
        <w:fldChar w:fldCharType="begin" w:fldLock="1"/>
      </w:r>
      <w:r w:rsidR="00EC7F7A">
        <w:instrText>ADDIN CSL_CITATION {"citationItems":[{"id":"ITEM-1","itemData":{"DOI":"10.1016/j.biortech.2021.126195","ISSN":"0960-8524","author":[{"dropping-particle":"","family":"Ashokkumar","given":"Veeramuthu","non-dropping-particle":"","parse-names":false,"suffix":""},{"dropping-particle":"","family":"Venkatkarthick","given":"Radhakrishnan","non-dropping-particle":"","parse-names":false,"suffix":""},{"dropping-particle":"","family":"Jayashree","given":"Shanmugam","non-dropping-particle":"","parse-names":false,"suffix":""}],"container-title":"Bioresource Technology","id":"ITEM-1","issue":"PB","issued":{"date-parts":[["2022"]]},"page":"126195","publisher":"Elsevier Ltd","title":"Recent advances in lignocellulosic biomass for biofuels and value-added bioproducts - A critical review","type":"article-journal","volume":"344"},"uris":["http://www.mendeley.com/documents/?uuid=7fda587d-dd09-42b9-bb9d-309018434e96","http://www.mendeley.com/documents/?uuid=4890a069-ab05-415f-a09a-6594b096db34"]}],"mendeley":{"formattedCitation":"(Ashokkumar et al., 2022)","plainTextFormattedCitation":"(Ashokkumar et al., 2022)","previouslyFormattedCitation":"[17]"},"properties":{"noteIndex":0},"schema":"https://github.com/citation-style-language/schema/raw/master/csl-citation.json"}</w:instrText>
      </w:r>
      <w:r w:rsidRPr="005F5895">
        <w:fldChar w:fldCharType="separate"/>
      </w:r>
      <w:r w:rsidR="00EC7F7A" w:rsidRPr="00EC7F7A">
        <w:rPr>
          <w:noProof/>
        </w:rPr>
        <w:t>(Ashokkumar et al., 2022)</w:t>
      </w:r>
      <w:r w:rsidRPr="005F5895">
        <w:fldChar w:fldCharType="end"/>
      </w:r>
      <w:r w:rsidR="00C5793C">
        <w:t>,</w:t>
      </w:r>
      <w:r>
        <w:t xml:space="preserve"> </w:t>
      </w:r>
      <w:r w:rsidRPr="00C814E1">
        <w:t xml:space="preserve">and energy requirements. Ultimately, a guaranteed pretreatment process that can disintegrate the lignocellulosic biomass and produce a significant amount of sugar yield is the goal of LB pretreatment. The pretreatment processes for an economically feasible scale should be able to bring down the excessive drawback associated with different pretreatment techniques </w:t>
      </w:r>
      <w:r w:rsidR="00C5793C" w:rsidRPr="005F5895">
        <w:fldChar w:fldCharType="begin" w:fldLock="1"/>
      </w:r>
      <w:r w:rsidR="00EC7F7A">
        <w:instrText>ADDIN CSL_CITATION {"citationItems":[{"id":"ITEM-1","itemData":{"author":[{"dropping-particle":"","family":"Meenakshisundaram","given":"S","non-dropping-particle":"","parse-names":false,"suffix":""},{"dropping-particle":"","family":"Fayeulle","given":"A","non-dropping-particle":"","parse-names":false,"suffix":""},{"dropping-particle":"","family":"Leonard","given":"E","non-dropping-particle":"","parse-names":false,"suffix":""},{"dropping-particle":"","family":"Ceballos","given":"C","non-dropping-particle":"","parse-names":false,"suffix":""},{"dropping-particle":"","family":"Pauss","given":"A","non-dropping-particle":"","parse-names":false,"suffix":""}],"id":"ITEM-1","issue":"February","issued":{"date-parts":[["2021"]]},"publisher":"Elsevier Ltd","title":"Fiber degradation and carbohydrate production by combined biological and chemical / physicochemical pretreatment methods of lignocellulosic biomass – A review","type":"article-journal","volume":"331"},"uris":["http://www.mendeley.com/documents/?uuid=74061b1f-107a-4e48-98e5-27dae1e0209f","http://www.mendeley.com/documents/?uuid=414d629e-8ec8-499f-b1af-1d44eccd8a9a"]}],"mendeley":{"formattedCitation":"(Meenakshisundaram et al., 2021)","plainTextFormattedCitation":"(Meenakshisundaram et al., 2021)","previouslyFormattedCitation":"[25]"},"properties":{"noteIndex":0},"schema":"https://github.com/citation-style-language/schema/raw/master/csl-citation.json"}</w:instrText>
      </w:r>
      <w:r w:rsidR="00C5793C" w:rsidRPr="005F5895">
        <w:fldChar w:fldCharType="separate"/>
      </w:r>
      <w:r w:rsidR="00EC7F7A" w:rsidRPr="00EC7F7A">
        <w:rPr>
          <w:noProof/>
        </w:rPr>
        <w:t>(Meenakshisundaram et al., 2021)</w:t>
      </w:r>
      <w:r w:rsidR="00C5793C" w:rsidRPr="005F5895">
        <w:fldChar w:fldCharType="end"/>
      </w:r>
      <w:r w:rsidR="00C5793C">
        <w:t xml:space="preserve">. </w:t>
      </w:r>
      <w:r w:rsidRPr="00C814E1">
        <w:t>Efforts should be made to develop and intentionally cultivate plants with high sugar yield for the purpose of app</w:t>
      </w:r>
      <w:r w:rsidR="00422892">
        <w:t>lication in bio-refinery. A widely acceptable</w:t>
      </w:r>
      <w:r w:rsidRPr="00C814E1">
        <w:t xml:space="preserve"> </w:t>
      </w:r>
      <w:r w:rsidRPr="00C814E1">
        <w:lastRenderedPageBreak/>
        <w:t>pretreatment technique that can cover a wide</w:t>
      </w:r>
      <w:r w:rsidR="00422892">
        <w:t>r</w:t>
      </w:r>
      <w:r w:rsidRPr="00C814E1">
        <w:t xml:space="preserve"> range of LB should be developed to adequately convert them to bio-products. Research</w:t>
      </w:r>
      <w:r w:rsidR="00422892">
        <w:t>ers</w:t>
      </w:r>
      <w:r w:rsidRPr="00C814E1">
        <w:t xml:space="preserve"> should focus on the optimization of pretreatment </w:t>
      </w:r>
      <w:r w:rsidR="00422892" w:rsidRPr="00C814E1">
        <w:t>approaches</w:t>
      </w:r>
      <w:r w:rsidRPr="00C814E1">
        <w:t xml:space="preserve"> and conditions, such as combinative pretreatment for optimal value-added product yield.</w:t>
      </w:r>
    </w:p>
    <w:p w14:paraId="75D65E04" w14:textId="7C3F0FA3" w:rsidR="00C95770" w:rsidRPr="005F5895" w:rsidRDefault="00EB4C32" w:rsidP="00B91474">
      <w:pPr>
        <w:pStyle w:val="NormalWeb"/>
        <w:spacing w:line="360" w:lineRule="auto"/>
        <w:jc w:val="both"/>
      </w:pPr>
      <w:r w:rsidRPr="00C814E1">
        <w:t xml:space="preserve">Looking at the cost implication and the environmental consideration, the use of DES in chemo-physiochemical combinative pretreatment is recommended. Moreover, a thorough design of the combinative pretreatment process is very important to ensure optimum productivity. More research that will put into consideration the production and immediate removal of other bio-products without possibly interfering with biofuel yield is also recommended. A study comparing other combinative methods is also recommended. </w:t>
      </w:r>
    </w:p>
    <w:p w14:paraId="39599510" w14:textId="4BE8C05F" w:rsidR="006F7893" w:rsidRPr="007E70B3" w:rsidRDefault="00B51552" w:rsidP="006F7893">
      <w:pPr>
        <w:pStyle w:val="Heading1"/>
        <w:rPr>
          <w:rFonts w:ascii="Times New Roman" w:hAnsi="Times New Roman" w:cs="Times New Roman"/>
          <w:b/>
          <w:bCs/>
          <w:color w:val="auto"/>
          <w:sz w:val="24"/>
          <w:szCs w:val="24"/>
        </w:rPr>
      </w:pPr>
      <w:r w:rsidRPr="007E70B3">
        <w:rPr>
          <w:rFonts w:ascii="Times New Roman" w:hAnsi="Times New Roman" w:cs="Times New Roman"/>
          <w:b/>
          <w:bCs/>
          <w:color w:val="auto"/>
          <w:sz w:val="24"/>
          <w:szCs w:val="24"/>
        </w:rPr>
        <w:t>Conclusion</w:t>
      </w:r>
      <w:r w:rsidR="006F7893" w:rsidRPr="007E70B3">
        <w:rPr>
          <w:rFonts w:ascii="Times New Roman" w:hAnsi="Times New Roman" w:cs="Times New Roman"/>
          <w:b/>
          <w:bCs/>
          <w:color w:val="auto"/>
          <w:sz w:val="24"/>
          <w:szCs w:val="24"/>
        </w:rPr>
        <w:t xml:space="preserve"> </w:t>
      </w:r>
    </w:p>
    <w:p w14:paraId="7E373DF2" w14:textId="70562EA5" w:rsidR="00C5793C" w:rsidRPr="00C814E1" w:rsidRDefault="00C5793C" w:rsidP="00B91474">
      <w:pPr>
        <w:pStyle w:val="NormalWeb"/>
        <w:spacing w:line="360" w:lineRule="auto"/>
        <w:jc w:val="both"/>
      </w:pPr>
      <w:r w:rsidRPr="00C814E1">
        <w:t xml:space="preserve">The high yield of fermentable sugar from combinative pretreatment methods discussed in this review has established the great potential of combinative pretreatment techniques in the commercialization of bioethanol. It has also been established that three critical parameters—temperature, reaction/exposure time, and catalyst dosage—effectively promote sugar yield in bio-refinery. </w:t>
      </w:r>
      <w:r w:rsidR="00A616E8">
        <w:t>C</w:t>
      </w:r>
      <w:r w:rsidRPr="00C814E1">
        <w:t xml:space="preserve">atalyst boosts the reaction rate; hence, complete pretreatment can occur in a shorter period. However, </w:t>
      </w:r>
      <w:r w:rsidR="00A616E8">
        <w:t xml:space="preserve">what </w:t>
      </w:r>
      <w:r w:rsidRPr="00C814E1">
        <w:t>must be carefully controlled</w:t>
      </w:r>
      <w:r w:rsidR="00A616E8">
        <w:t xml:space="preserve"> is the dosage of catalyst used</w:t>
      </w:r>
      <w:r w:rsidRPr="00C814E1">
        <w:t>, as</w:t>
      </w:r>
      <w:r w:rsidR="00A616E8">
        <w:t xml:space="preserve"> </w:t>
      </w:r>
      <w:r w:rsidR="00A616E8" w:rsidRPr="00C814E1">
        <w:t>degradation of reducing sugars</w:t>
      </w:r>
      <w:r w:rsidR="00A616E8">
        <w:t xml:space="preserve"> can occur at</w:t>
      </w:r>
      <w:r w:rsidRPr="00C814E1">
        <w:t xml:space="preserve"> high aci</w:t>
      </w:r>
      <w:r w:rsidR="00A616E8">
        <w:t>d concentrations.</w:t>
      </w:r>
      <w:r w:rsidRPr="00C814E1">
        <w:t xml:space="preserve"> </w:t>
      </w:r>
    </w:p>
    <w:p w14:paraId="28506DB8" w14:textId="5A77E21D" w:rsidR="00C5793C" w:rsidRPr="00C814E1" w:rsidRDefault="00C5793C" w:rsidP="00B91474">
      <w:pPr>
        <w:pStyle w:val="NormalWeb"/>
        <w:spacing w:line="360" w:lineRule="auto"/>
        <w:jc w:val="both"/>
      </w:pPr>
      <w:r w:rsidRPr="00C814E1">
        <w:t>Each of the combinative processes discussed in this work has its specific pretreatment factors that play a major role in making fermentable sugar available for enzyme actions. A robust optimization of the process is required to reap the synergic effect of the combined methods. Specifically, microwave-assisted acid/alkali pretreatment is effective for biomass types like rice straw and sugarcane bagasse. Ultrasonication-assisted pretreatment is</w:t>
      </w:r>
      <w:r w:rsidR="00AF35C2">
        <w:t xml:space="preserve"> </w:t>
      </w:r>
      <w:r w:rsidRPr="00C814E1">
        <w:t>particularly beneficial for biomass with relatively low lignin content, such as grass samples, and for biomass with complex structures, such as oil palm fronds. LHW-assisted pretreatment efficiently breaks down the lignocellulosic structure of corn stover and sugarcane bagasse, making their cellulose and hemicellulose more accessible to enzymes.</w:t>
      </w:r>
    </w:p>
    <w:p w14:paraId="308DE89D" w14:textId="77777777" w:rsidR="00C5793C" w:rsidRPr="00C814E1" w:rsidRDefault="00C5793C" w:rsidP="00B91474">
      <w:pPr>
        <w:pStyle w:val="NormalWeb"/>
        <w:spacing w:line="360" w:lineRule="auto"/>
        <w:jc w:val="both"/>
      </w:pPr>
      <w:r w:rsidRPr="00C814E1">
        <w:t xml:space="preserve">The following were concluded on each of the combinative methods: </w:t>
      </w:r>
    </w:p>
    <w:p w14:paraId="4F218E6D" w14:textId="77777777" w:rsidR="00C5793C" w:rsidRPr="00C814E1" w:rsidRDefault="00C5793C" w:rsidP="00B91474">
      <w:pPr>
        <w:pStyle w:val="NormalWeb"/>
        <w:numPr>
          <w:ilvl w:val="0"/>
          <w:numId w:val="6"/>
        </w:numPr>
        <w:spacing w:line="360" w:lineRule="auto"/>
        <w:jc w:val="both"/>
      </w:pPr>
      <w:r w:rsidRPr="00C814E1">
        <w:lastRenderedPageBreak/>
        <w:t xml:space="preserve">Microwave-assisted pretreatment improves the porosity and crystallinity of LB and reduces the duration of hydrolysis. However, severe pretreatment conditions should be avoided to prevent sugar degradation, lignin relocation, and biomass instability. </w:t>
      </w:r>
    </w:p>
    <w:p w14:paraId="5561B8B3" w14:textId="77777777" w:rsidR="00C5793C" w:rsidRPr="00C814E1" w:rsidRDefault="00C5793C" w:rsidP="00B91474">
      <w:pPr>
        <w:pStyle w:val="NormalWeb"/>
        <w:numPr>
          <w:ilvl w:val="0"/>
          <w:numId w:val="6"/>
        </w:numPr>
        <w:spacing w:line="360" w:lineRule="auto"/>
        <w:jc w:val="both"/>
      </w:pPr>
      <w:r w:rsidRPr="00C814E1">
        <w:t xml:space="preserve">Ultrasonication-assisted pretreatment serves the purpose of pretreatment, but the operational cost may be expensive. To optimize the effects of ultrasonication and ionic liquid pretreatment on fermentable sugar yield, further research is needed to investigate the effects of varying ultrasonication intensity, ionic liquid concentration, and pretreatment time. </w:t>
      </w:r>
    </w:p>
    <w:p w14:paraId="20F78159" w14:textId="58C6A2E1" w:rsidR="00C5793C" w:rsidRPr="00C814E1" w:rsidRDefault="00C5793C" w:rsidP="00B91474">
      <w:pPr>
        <w:pStyle w:val="NormalWeb"/>
        <w:numPr>
          <w:ilvl w:val="0"/>
          <w:numId w:val="6"/>
        </w:numPr>
        <w:spacing w:line="360" w:lineRule="auto"/>
        <w:jc w:val="both"/>
      </w:pPr>
      <w:r w:rsidRPr="00C814E1">
        <w:t>LHW pretreatment is an e</w:t>
      </w:r>
      <w:r w:rsidR="00A616E8">
        <w:t>cofriendly method. However, harsh</w:t>
      </w:r>
      <w:r w:rsidRPr="00C814E1">
        <w:t xml:space="preserve"> pretreatment conditions can lead to the formation of degradation components.</w:t>
      </w:r>
    </w:p>
    <w:p w14:paraId="5229F066" w14:textId="77777777" w:rsidR="00C5793C" w:rsidRDefault="00C5793C" w:rsidP="00B91474">
      <w:pPr>
        <w:pStyle w:val="NormalWeb"/>
        <w:numPr>
          <w:ilvl w:val="0"/>
          <w:numId w:val="6"/>
        </w:numPr>
        <w:spacing w:line="360" w:lineRule="auto"/>
        <w:jc w:val="both"/>
      </w:pPr>
      <w:r w:rsidRPr="00C814E1">
        <w:t xml:space="preserve">Despite the great benefits of combinative physiochemical pretreatment methods, the process parameters and the choice of which method precedes the other in a two-stage process need to be optimized in order to reap the synergistic benefits of the process. </w:t>
      </w:r>
    </w:p>
    <w:p w14:paraId="13006A62" w14:textId="77777777" w:rsidR="00C95770" w:rsidRDefault="00B51552" w:rsidP="00B91474">
      <w:pPr>
        <w:pStyle w:val="Heading1"/>
        <w:numPr>
          <w:ilvl w:val="0"/>
          <w:numId w:val="0"/>
        </w:numPr>
        <w:spacing w:line="360" w:lineRule="auto"/>
        <w:jc w:val="both"/>
        <w:rPr>
          <w:rFonts w:ascii="Times New Roman" w:hAnsi="Times New Roman" w:cs="Times New Roman"/>
          <w:b/>
          <w:color w:val="auto"/>
          <w:sz w:val="24"/>
          <w:szCs w:val="24"/>
        </w:rPr>
      </w:pPr>
      <w:bookmarkStart w:id="6" w:name="_GoBack"/>
      <w:bookmarkEnd w:id="6"/>
      <w:r w:rsidRPr="005F5895">
        <w:rPr>
          <w:rFonts w:ascii="Times New Roman" w:hAnsi="Times New Roman" w:cs="Times New Roman"/>
          <w:b/>
          <w:color w:val="auto"/>
          <w:sz w:val="24"/>
          <w:szCs w:val="24"/>
        </w:rPr>
        <w:t>REFERENCE</w:t>
      </w:r>
    </w:p>
    <w:p w14:paraId="44669DA0" w14:textId="77777777" w:rsidR="00C5793C" w:rsidRPr="00C5793C" w:rsidRDefault="00C5793C" w:rsidP="00B91474">
      <w:pPr>
        <w:spacing w:line="360" w:lineRule="auto"/>
        <w:jc w:val="both"/>
      </w:pPr>
    </w:p>
    <w:p w14:paraId="43A4B288" w14:textId="25C4BA75" w:rsidR="00EC7F7A" w:rsidRPr="00EC7F7A" w:rsidRDefault="00B51552"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5F5895">
        <w:rPr>
          <w:rFonts w:ascii="Times New Roman" w:hAnsi="Times New Roman" w:cs="Times New Roman"/>
          <w:sz w:val="24"/>
          <w:szCs w:val="24"/>
        </w:rPr>
        <w:fldChar w:fldCharType="begin" w:fldLock="1"/>
      </w:r>
      <w:r w:rsidRPr="005F5895">
        <w:rPr>
          <w:rFonts w:ascii="Times New Roman" w:hAnsi="Times New Roman" w:cs="Times New Roman"/>
          <w:sz w:val="24"/>
          <w:szCs w:val="24"/>
        </w:rPr>
        <w:instrText xml:space="preserve">ADDIN Mendeley Bibliography CSL_BIBLIOGRAPHY </w:instrText>
      </w:r>
      <w:r w:rsidRPr="005F5895">
        <w:rPr>
          <w:rFonts w:ascii="Times New Roman" w:hAnsi="Times New Roman" w:cs="Times New Roman"/>
          <w:sz w:val="24"/>
          <w:szCs w:val="24"/>
        </w:rPr>
        <w:fldChar w:fldCharType="separate"/>
      </w:r>
      <w:r w:rsidR="00EC7F7A" w:rsidRPr="00EC7F7A">
        <w:rPr>
          <w:rFonts w:ascii="Times New Roman" w:hAnsi="Times New Roman" w:cs="Times New Roman"/>
          <w:noProof/>
          <w:kern w:val="0"/>
          <w:sz w:val="24"/>
        </w:rPr>
        <w:t xml:space="preserve">Abud, A. K. D. S., &amp; Silva, C. E. D. F. (2019). Challenges and Perspectives to Improve the Production. In </w:t>
      </w:r>
      <w:r w:rsidR="00EC7F7A" w:rsidRPr="00EC7F7A">
        <w:rPr>
          <w:rFonts w:ascii="Times New Roman" w:hAnsi="Times New Roman" w:cs="Times New Roman"/>
          <w:i/>
          <w:iCs/>
          <w:noProof/>
          <w:kern w:val="0"/>
          <w:sz w:val="24"/>
        </w:rPr>
        <w:t>Bioethanol Production from Food Crops</w:t>
      </w:r>
      <w:r w:rsidR="00EC7F7A" w:rsidRPr="00EC7F7A">
        <w:rPr>
          <w:rFonts w:ascii="Times New Roman" w:hAnsi="Times New Roman" w:cs="Times New Roman"/>
          <w:noProof/>
          <w:kern w:val="0"/>
          <w:sz w:val="24"/>
        </w:rPr>
        <w:t>. Elsevier Inc. https://doi.org/10.1016/B978-0-12-813766-6/00021-7</w:t>
      </w:r>
    </w:p>
    <w:p w14:paraId="2061D8F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lio, M. A., Tugui, O. C., Vial, C., &amp; Pons, A. (2019). Microwave-assisted Organosolv pretreatment of a sawmill mixed feedstock for bioethanol production in a wood biorefinery.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6</w:t>
      </w:r>
      <w:r w:rsidRPr="00EC7F7A">
        <w:rPr>
          <w:rFonts w:ascii="Times New Roman" w:hAnsi="Times New Roman" w:cs="Times New Roman"/>
          <w:noProof/>
          <w:kern w:val="0"/>
          <w:sz w:val="24"/>
        </w:rPr>
        <w:t>(November 2018), 170–176. https://doi.org/10.1016/j.biortech.2018.12.078</w:t>
      </w:r>
    </w:p>
    <w:p w14:paraId="64CD08C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nh Tuan Hoang, Sandro Nizetic, Hwai Chyuan Ong, Mofijur M., Ahmed S. F., Ashok B., Van The Vinh Bui, M. Q. C. (2021). </w:t>
      </w:r>
      <w:r w:rsidRPr="00EC7F7A">
        <w:rPr>
          <w:rFonts w:ascii="Times New Roman" w:hAnsi="Times New Roman" w:cs="Times New Roman"/>
          <w:i/>
          <w:iCs/>
          <w:noProof/>
          <w:kern w:val="0"/>
          <w:sz w:val="24"/>
        </w:rPr>
        <w:t>Chemosphere Insight into the recent advances of microwave pretreatment technologies for the conversion of lignocellulosic biomass into sustainable biofuel</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1</w:t>
      </w:r>
      <w:r w:rsidRPr="00EC7F7A">
        <w:rPr>
          <w:rFonts w:ascii="Times New Roman" w:hAnsi="Times New Roman" w:cs="Times New Roman"/>
          <w:noProof/>
          <w:kern w:val="0"/>
          <w:sz w:val="24"/>
        </w:rPr>
        <w:t>(May). https://doi.org/10.1016/j.chemosphere.2021.130878</w:t>
      </w:r>
    </w:p>
    <w:p w14:paraId="28D6384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Ashokkumar, V., Venkatkarthick, R., &amp; Jayashree, S. (2022). Recent advances in lignocellulosic biomass for biofuels and value-added bioproducts - A critical revie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44</w:t>
      </w:r>
      <w:r w:rsidRPr="00EC7F7A">
        <w:rPr>
          <w:rFonts w:ascii="Times New Roman" w:hAnsi="Times New Roman" w:cs="Times New Roman"/>
          <w:noProof/>
          <w:kern w:val="0"/>
          <w:sz w:val="24"/>
        </w:rPr>
        <w:t>(PB), 126195. https://doi.org/10.1016/j.biortech.2021.126195</w:t>
      </w:r>
    </w:p>
    <w:p w14:paraId="3D398C9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Byun, J., Cha, Y. L., Park, S. M., Kim, K. S., Lee, J. E., &amp; Kang, Y. G. (2020). Lignocellulose pretreatment combining continuous alkaline single-screw extrusion and ultrasonication to enhance biosugar production. </w:t>
      </w:r>
      <w:r w:rsidRPr="00EC7F7A">
        <w:rPr>
          <w:rFonts w:ascii="Times New Roman" w:hAnsi="Times New Roman" w:cs="Times New Roman"/>
          <w:i/>
          <w:iCs/>
          <w:noProof/>
          <w:kern w:val="0"/>
          <w:sz w:val="24"/>
        </w:rPr>
        <w:t>Energi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3</w:t>
      </w:r>
      <w:r w:rsidRPr="00EC7F7A">
        <w:rPr>
          <w:rFonts w:ascii="Times New Roman" w:hAnsi="Times New Roman" w:cs="Times New Roman"/>
          <w:noProof/>
          <w:kern w:val="0"/>
          <w:sz w:val="24"/>
        </w:rPr>
        <w:t>(21). https://doi.org/10.3390/en13215636</w:t>
      </w:r>
    </w:p>
    <w:p w14:paraId="63D2D79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ang, L., Ye, R., Song, J., Xie, Y., Chen, Q., Yan, S., Sun, K., &amp; Gan, L. (2023). Efficient Fractionation of Green Bamboo Using an Integrated Hydrothermal – Deep Eutectic Solvent Pretreatment for Its Valorization. </w:t>
      </w:r>
      <w:r w:rsidRPr="00EC7F7A">
        <w:rPr>
          <w:rFonts w:ascii="Times New Roman" w:hAnsi="Times New Roman" w:cs="Times New Roman"/>
          <w:i/>
          <w:iCs/>
          <w:noProof/>
          <w:kern w:val="0"/>
          <w:sz w:val="24"/>
        </w:rPr>
        <w:t>Applied Scienc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3</w:t>
      </w:r>
      <w:r w:rsidRPr="00EC7F7A">
        <w:rPr>
          <w:rFonts w:ascii="Times New Roman" w:hAnsi="Times New Roman" w:cs="Times New Roman"/>
          <w:noProof/>
          <w:kern w:val="0"/>
          <w:sz w:val="24"/>
        </w:rPr>
        <w:t>(2429), 1–17. https://doi.org/. https://doi.org/10.3390/app13042429</w:t>
      </w:r>
    </w:p>
    <w:p w14:paraId="2AA697A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C., Boldor, D., Aita, G., &amp; Walker, M. (2012). Ethanol production from sorghum by a microwave-assisted dilute ammonia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10</w:t>
      </w:r>
      <w:r w:rsidRPr="00EC7F7A">
        <w:rPr>
          <w:rFonts w:ascii="Times New Roman" w:hAnsi="Times New Roman" w:cs="Times New Roman"/>
          <w:noProof/>
          <w:kern w:val="0"/>
          <w:sz w:val="24"/>
        </w:rPr>
        <w:t>, 190–197. https://doi.org/10.1016/j.biortech.2012.01.021</w:t>
      </w:r>
    </w:p>
    <w:p w14:paraId="5415821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S. J., Chen, X., &amp; Zhu, M. J. (2022). Xylose recovery and bioethanol production from sugarcane bagasse pretreated by mild two-stage ultrasonic assisted dilute acid.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45</w:t>
      </w:r>
      <w:r w:rsidRPr="00EC7F7A">
        <w:rPr>
          <w:rFonts w:ascii="Times New Roman" w:hAnsi="Times New Roman" w:cs="Times New Roman"/>
          <w:noProof/>
          <w:kern w:val="0"/>
          <w:sz w:val="24"/>
        </w:rPr>
        <w:t>, 126463. https://doi.org/10.1016/J.BIORTECH.2021.126463</w:t>
      </w:r>
    </w:p>
    <w:p w14:paraId="582BA52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Chen, Z., &amp; Wan, C. (2018). Ultrafast fractionation of lignocellulosic biomass by microwave-assisted deep eutectic solvent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50</w:t>
      </w:r>
      <w:r w:rsidRPr="00EC7F7A">
        <w:rPr>
          <w:rFonts w:ascii="Times New Roman" w:hAnsi="Times New Roman" w:cs="Times New Roman"/>
          <w:noProof/>
          <w:kern w:val="0"/>
          <w:sz w:val="24"/>
        </w:rPr>
        <w:t>, 532–537. https://doi.org/10.1016/j.biortech.2017.11.066</w:t>
      </w:r>
    </w:p>
    <w:p w14:paraId="1D6CE23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Dahman, Y., Syed, K., Begum, S., Roy, P., &amp; Mohtasebi, B. (2019). Biofuels: Their characteristics and analysis. In </w:t>
      </w:r>
      <w:r w:rsidRPr="00EC7F7A">
        <w:rPr>
          <w:rFonts w:ascii="Times New Roman" w:hAnsi="Times New Roman" w:cs="Times New Roman"/>
          <w:i/>
          <w:iCs/>
          <w:noProof/>
          <w:kern w:val="0"/>
          <w:sz w:val="24"/>
        </w:rPr>
        <w:t>Biomass, Biopolymer-Based Materials, and Bioenergy: Construction, Biomedical, and other Industrial Applications</w:t>
      </w:r>
      <w:r w:rsidRPr="00EC7F7A">
        <w:rPr>
          <w:rFonts w:ascii="Times New Roman" w:hAnsi="Times New Roman" w:cs="Times New Roman"/>
          <w:noProof/>
          <w:kern w:val="0"/>
          <w:sz w:val="24"/>
        </w:rPr>
        <w:t>. Elsevier Ltd. https://doi.org/10.1016/B978-0-08-102426-3.00014-X</w:t>
      </w:r>
    </w:p>
    <w:p w14:paraId="752EAE7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Darji, D., Alias, Y., Mohd Som, F., &amp; Abd Razak, N. H. (2015). Microwave heating and hydrolysis of rubber wood biomass in ionic liquids. </w:t>
      </w:r>
      <w:r w:rsidRPr="00EC7F7A">
        <w:rPr>
          <w:rFonts w:ascii="Times New Roman" w:hAnsi="Times New Roman" w:cs="Times New Roman"/>
          <w:i/>
          <w:iCs/>
          <w:noProof/>
          <w:kern w:val="0"/>
          <w:sz w:val="24"/>
        </w:rPr>
        <w:t>Journal of Chemical Technology and Bio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0</w:t>
      </w:r>
      <w:r w:rsidRPr="00EC7F7A">
        <w:rPr>
          <w:rFonts w:ascii="Times New Roman" w:hAnsi="Times New Roman" w:cs="Times New Roman"/>
          <w:noProof/>
          <w:kern w:val="0"/>
          <w:sz w:val="24"/>
        </w:rPr>
        <w:t>(11), 2050–2056. https://doi.org/10.1002/jctb.4516</w:t>
      </w:r>
    </w:p>
    <w:p w14:paraId="1AE819A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Fakayode, O. A., Aboagarib, E. A. A., Yan, D., Li, M., Wahia, H., Mustapha, A. T., Zhou, C., &amp; Ma, H. (2020). Novel two-pot approach ultrasonication and deep eutectic solvent pretreatments for watermelon rind delignification: Parametric screening and optimization via response surface methodology. </w:t>
      </w:r>
      <w:r w:rsidRPr="00EC7F7A">
        <w:rPr>
          <w:rFonts w:ascii="Times New Roman" w:hAnsi="Times New Roman" w:cs="Times New Roman"/>
          <w:i/>
          <w:iCs/>
          <w:noProof/>
          <w:kern w:val="0"/>
          <w:sz w:val="24"/>
        </w:rPr>
        <w:t>Ener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3</w:t>
      </w:r>
      <w:r w:rsidRPr="00EC7F7A">
        <w:rPr>
          <w:rFonts w:ascii="Times New Roman" w:hAnsi="Times New Roman" w:cs="Times New Roman"/>
          <w:noProof/>
          <w:kern w:val="0"/>
          <w:sz w:val="24"/>
        </w:rPr>
        <w:t>. https://doi.org/10.1016/j.energy.2020.117872</w:t>
      </w:r>
    </w:p>
    <w:p w14:paraId="552D9A8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Fakayode, O. A., Dzidzorgbe, N., Akpabli-tsigbe, K., Tu, S., Ren, M., Zhou, C., &amp; Ma, H. (2021). </w:t>
      </w:r>
      <w:r w:rsidRPr="00EC7F7A">
        <w:rPr>
          <w:rFonts w:ascii="Times New Roman" w:hAnsi="Times New Roman" w:cs="Times New Roman"/>
          <w:i/>
          <w:iCs/>
          <w:noProof/>
          <w:kern w:val="0"/>
          <w:sz w:val="24"/>
        </w:rPr>
        <w:t>Integrated bioprocess for bio-ethanol production from watermelon rind biomass : Ultrasound-assisted deep eutectic solvent pretreatment , enzymatic hydrolysis and fermentation</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80</w:t>
      </w:r>
      <w:r w:rsidRPr="00EC7F7A">
        <w:rPr>
          <w:rFonts w:ascii="Times New Roman" w:hAnsi="Times New Roman" w:cs="Times New Roman"/>
          <w:noProof/>
          <w:kern w:val="0"/>
          <w:sz w:val="24"/>
        </w:rPr>
        <w:t>. https://doi.org/10.1016/j.renene.2021.08.057</w:t>
      </w:r>
    </w:p>
    <w:p w14:paraId="518CF11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Gavrila, A. I., Vartolomei, A., Calinescu, I., Vinatoru, M., Parvulescu, O. C., Psenovschi, G., Chipurici, P., &amp; Trifan, A. (2024). </w:t>
      </w:r>
      <w:r w:rsidRPr="00EC7F7A">
        <w:rPr>
          <w:rFonts w:ascii="Times New Roman" w:hAnsi="Times New Roman" w:cs="Times New Roman"/>
          <w:i/>
          <w:iCs/>
          <w:noProof/>
          <w:kern w:val="0"/>
          <w:sz w:val="24"/>
        </w:rPr>
        <w:t>Ultrasound-Assisted Alkaline Pretreatment of Biomass to Enhance the Extraction Yield of Valuable Chemicals</w:t>
      </w:r>
      <w:r w:rsidRPr="00EC7F7A">
        <w:rPr>
          <w:rFonts w:ascii="Times New Roman" w:hAnsi="Times New Roman" w:cs="Times New Roman"/>
          <w:noProof/>
          <w:kern w:val="0"/>
          <w:sz w:val="24"/>
        </w:rPr>
        <w:t>.</w:t>
      </w:r>
    </w:p>
    <w:p w14:paraId="270B1D3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Gundupalli, M. P., Anne Sahithi, S. T., Jayex, E. P., Asavasanti, S., Yasurin, P., Cheng, Y. S., &amp; Sriariyanun, M. (2022). Combined effect of hot water and deep eutectic solvent (DES) pretreatment on a lignocellulosic biomass mixture for improved saccharification efficiency.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w:t>
      </w:r>
      <w:r w:rsidRPr="00EC7F7A">
        <w:rPr>
          <w:rFonts w:ascii="Times New Roman" w:hAnsi="Times New Roman" w:cs="Times New Roman"/>
          <w:noProof/>
          <w:kern w:val="0"/>
          <w:sz w:val="24"/>
        </w:rPr>
        <w:t>, 100986. https://doi.org/10.1016/J.BITEB.2022.100986</w:t>
      </w:r>
    </w:p>
    <w:p w14:paraId="706B75A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Gundupalli, M. P., Tantayotai, P., Panakkal, E. J., Chuetor, S., Kirdponpattara, S., Thomas, A. S. S., Sharma, B. K., &amp; Sriariyanun, M. (2022). Hydrothermal pretreatment optimization and deep eutectic solvent pretreatment of lignocellulosic biomass: An integrated approach.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w:t>
      </w:r>
      <w:r w:rsidRPr="00EC7F7A">
        <w:rPr>
          <w:rFonts w:ascii="Times New Roman" w:hAnsi="Times New Roman" w:cs="Times New Roman"/>
          <w:noProof/>
          <w:kern w:val="0"/>
          <w:sz w:val="24"/>
        </w:rPr>
        <w:t>, 100957. https://doi.org/10.1016/J.BITEB.2022.100957</w:t>
      </w:r>
    </w:p>
    <w:p w14:paraId="658C8E5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Haldar, D., &amp; Purkait, M. K. (2021). Chemosphere A review on the environment-friendly emerging techniques for pretreatment of lignocellulosic biomass : Mechanistic insight and advancements. </w:t>
      </w:r>
      <w:r w:rsidRPr="00EC7F7A">
        <w:rPr>
          <w:rFonts w:ascii="Times New Roman" w:hAnsi="Times New Roman" w:cs="Times New Roman"/>
          <w:i/>
          <w:iCs/>
          <w:noProof/>
          <w:kern w:val="0"/>
          <w:sz w:val="24"/>
        </w:rPr>
        <w:t>Chemospher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64</w:t>
      </w:r>
      <w:r w:rsidRPr="00EC7F7A">
        <w:rPr>
          <w:rFonts w:ascii="Times New Roman" w:hAnsi="Times New Roman" w:cs="Times New Roman"/>
          <w:noProof/>
          <w:kern w:val="0"/>
          <w:sz w:val="24"/>
        </w:rPr>
        <w:t>, 128523. https://doi.org/10.1016/j.chemosphere.2020.128523</w:t>
      </w:r>
    </w:p>
    <w:p w14:paraId="5C3E366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Harmsen, P., Huijgen, W., López, L., &amp; Bakker, R. (2010). Literature Review of Physical and Chemical Pretreatment Processes for Lignocellulosic Biomass. </w:t>
      </w:r>
      <w:r w:rsidRPr="00EC7F7A">
        <w:rPr>
          <w:rFonts w:ascii="Times New Roman" w:hAnsi="Times New Roman" w:cs="Times New Roman"/>
          <w:i/>
          <w:iCs/>
          <w:noProof/>
          <w:kern w:val="0"/>
          <w:sz w:val="24"/>
        </w:rPr>
        <w:t>Food and Biobased Research</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May 2014</w:t>
      </w:r>
      <w:r w:rsidRPr="00EC7F7A">
        <w:rPr>
          <w:rFonts w:ascii="Times New Roman" w:hAnsi="Times New Roman" w:cs="Times New Roman"/>
          <w:noProof/>
          <w:kern w:val="0"/>
          <w:sz w:val="24"/>
        </w:rPr>
        <w:t>, 1–49. http://www.ecn.nl/docs/library/report/2010/e10013.pdf</w:t>
      </w:r>
    </w:p>
    <w:p w14:paraId="59BA55E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Jiang, W., &amp; Xu, J. (2016). A novel stepwise pretreatment on corn stalk by alkali deacetylation and liquid hot water for enhancing enzymatic hydrolysis and energy utilization efficiency.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9</w:t>
      </w:r>
      <w:r w:rsidRPr="00EC7F7A">
        <w:rPr>
          <w:rFonts w:ascii="Times New Roman" w:hAnsi="Times New Roman" w:cs="Times New Roman"/>
          <w:noProof/>
          <w:kern w:val="0"/>
          <w:sz w:val="24"/>
        </w:rPr>
        <w:t>, 115–124. https://doi.org/10.1016/j.biortech.2016.02.111</w:t>
      </w:r>
    </w:p>
    <w:p w14:paraId="5C7F41A2" w14:textId="73023C35"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J</w:t>
      </w:r>
      <w:r w:rsidR="00171843" w:rsidRPr="00EC7F7A">
        <w:rPr>
          <w:rFonts w:ascii="Times New Roman" w:hAnsi="Times New Roman" w:cs="Times New Roman"/>
          <w:noProof/>
          <w:kern w:val="0"/>
          <w:sz w:val="24"/>
        </w:rPr>
        <w:t>in</w:t>
      </w:r>
      <w:r w:rsidRPr="00EC7F7A">
        <w:rPr>
          <w:rFonts w:ascii="Times New Roman" w:hAnsi="Times New Roman" w:cs="Times New Roman"/>
          <w:noProof/>
          <w:kern w:val="0"/>
          <w:sz w:val="24"/>
        </w:rPr>
        <w:t>,</w:t>
      </w:r>
      <w:r w:rsidR="00171843">
        <w:rPr>
          <w:rFonts w:ascii="Times New Roman" w:hAnsi="Times New Roman" w:cs="Times New Roman"/>
          <w:noProof/>
          <w:kern w:val="0"/>
          <w:sz w:val="24"/>
        </w:rPr>
        <w:t xml:space="preserve"> S.,</w:t>
      </w:r>
      <w:r w:rsidRPr="00EC7F7A">
        <w:rPr>
          <w:rFonts w:ascii="Times New Roman" w:hAnsi="Times New Roman" w:cs="Times New Roman"/>
          <w:noProof/>
          <w:kern w:val="0"/>
          <w:sz w:val="24"/>
        </w:rPr>
        <w:t xml:space="preserve"> W</w:t>
      </w:r>
      <w:r w:rsidR="00171843">
        <w:rPr>
          <w:rFonts w:ascii="Times New Roman" w:hAnsi="Times New Roman" w:cs="Times New Roman"/>
          <w:noProof/>
          <w:kern w:val="0"/>
          <w:sz w:val="24"/>
        </w:rPr>
        <w:t>ang,</w:t>
      </w:r>
      <w:r w:rsidRPr="00EC7F7A">
        <w:rPr>
          <w:rFonts w:ascii="Times New Roman" w:hAnsi="Times New Roman" w:cs="Times New Roman"/>
          <w:noProof/>
          <w:kern w:val="0"/>
          <w:sz w:val="24"/>
        </w:rPr>
        <w:t xml:space="preserve"> D</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Y</w:t>
      </w:r>
      <w:r w:rsidR="00171843">
        <w:rPr>
          <w:rFonts w:ascii="Times New Roman" w:hAnsi="Times New Roman" w:cs="Times New Roman"/>
          <w:noProof/>
          <w:kern w:val="0"/>
          <w:sz w:val="24"/>
        </w:rPr>
        <w:t>ang,</w:t>
      </w:r>
      <w:r w:rsidRPr="00EC7F7A">
        <w:rPr>
          <w:rFonts w:ascii="Times New Roman" w:hAnsi="Times New Roman" w:cs="Times New Roman"/>
          <w:noProof/>
          <w:kern w:val="0"/>
          <w:sz w:val="24"/>
        </w:rPr>
        <w:t xml:space="preserve"> J</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w:t>
      </w:r>
      <w:r w:rsidR="00171843">
        <w:rPr>
          <w:rFonts w:ascii="Times New Roman" w:hAnsi="Times New Roman" w:cs="Times New Roman"/>
          <w:noProof/>
          <w:kern w:val="0"/>
          <w:sz w:val="24"/>
        </w:rPr>
        <w:t xml:space="preserve">&amp; </w:t>
      </w:r>
      <w:r w:rsidRPr="00EC7F7A">
        <w:rPr>
          <w:rFonts w:ascii="Times New Roman" w:hAnsi="Times New Roman" w:cs="Times New Roman"/>
          <w:noProof/>
          <w:kern w:val="0"/>
          <w:sz w:val="24"/>
        </w:rPr>
        <w:t>S</w:t>
      </w:r>
      <w:r w:rsidR="00171843">
        <w:rPr>
          <w:rFonts w:ascii="Times New Roman" w:hAnsi="Times New Roman" w:cs="Times New Roman"/>
          <w:noProof/>
          <w:kern w:val="0"/>
          <w:sz w:val="24"/>
        </w:rPr>
        <w:t>hi,</w:t>
      </w:r>
      <w:r w:rsidRPr="00EC7F7A">
        <w:rPr>
          <w:rFonts w:ascii="Times New Roman" w:hAnsi="Times New Roman" w:cs="Times New Roman"/>
          <w:noProof/>
          <w:kern w:val="0"/>
          <w:sz w:val="24"/>
        </w:rPr>
        <w:t xml:space="preserve"> Z</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2025). Effect of Deep Eutectic Solvent Combined with </w:t>
      </w:r>
      <w:r w:rsidRPr="00EC7F7A">
        <w:rPr>
          <w:rFonts w:ascii="Times New Roman" w:hAnsi="Times New Roman" w:cs="Times New Roman"/>
          <w:noProof/>
          <w:kern w:val="0"/>
          <w:sz w:val="24"/>
        </w:rPr>
        <w:lastRenderedPageBreak/>
        <w:t xml:space="preserve">Liquid Hot Water Pretreatments on Structure and Bioconversion Efficiency of Dendrocalamus giganteus Munro. </w:t>
      </w:r>
      <w:r w:rsidRPr="00EC7F7A">
        <w:rPr>
          <w:rFonts w:ascii="Times New Roman" w:hAnsi="Times New Roman" w:cs="Times New Roman"/>
          <w:i/>
          <w:iCs/>
          <w:noProof/>
          <w:kern w:val="0"/>
          <w:sz w:val="24"/>
        </w:rPr>
        <w:t>Biomass Chemical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9</w:t>
      </w:r>
      <w:r w:rsidRPr="00EC7F7A">
        <w:rPr>
          <w:rFonts w:ascii="Times New Roman" w:hAnsi="Times New Roman" w:cs="Times New Roman"/>
          <w:noProof/>
          <w:kern w:val="0"/>
          <w:sz w:val="24"/>
        </w:rPr>
        <w:t>(1), 51–60. https://doi.org/doi: 10.3969/j.issn.1673-5854.2025.01.007 shu</w:t>
      </w:r>
    </w:p>
    <w:p w14:paraId="1905CA3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ane, A. O., Cortez, A. A., Pellegrini, V. O. A., Ngom, B. D., Filgueiras, J. G., de Azevedo, E. R., &amp; Polikarpov, I. (2023). Combined liquid hot water and sulfonation pretreatment of sugarcane bagasse to maximize fermentable sugars production. </w:t>
      </w:r>
      <w:r w:rsidRPr="00EC7F7A">
        <w:rPr>
          <w:rFonts w:ascii="Times New Roman" w:hAnsi="Times New Roman" w:cs="Times New Roman"/>
          <w:i/>
          <w:iCs/>
          <w:noProof/>
          <w:kern w:val="0"/>
          <w:sz w:val="24"/>
        </w:rPr>
        <w:t>Industrial Crops and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1</w:t>
      </w:r>
      <w:r w:rsidRPr="00EC7F7A">
        <w:rPr>
          <w:rFonts w:ascii="Times New Roman" w:hAnsi="Times New Roman" w:cs="Times New Roman"/>
          <w:noProof/>
          <w:kern w:val="0"/>
          <w:sz w:val="24"/>
        </w:rPr>
        <w:t>, 116849. https://doi.org/10.1016/J.INDCROP.2023.116849</w:t>
      </w:r>
    </w:p>
    <w:p w14:paraId="0E2B0B6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im, J. S., Lee, Y. Y., &amp; Kim, T. H. (2016). A review on alkaline pretreatment technology for bioconversion of lignocellulosic biomas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99</w:t>
      </w:r>
      <w:r w:rsidRPr="00EC7F7A">
        <w:rPr>
          <w:rFonts w:ascii="Times New Roman" w:hAnsi="Times New Roman" w:cs="Times New Roman"/>
          <w:noProof/>
          <w:kern w:val="0"/>
          <w:sz w:val="24"/>
        </w:rPr>
        <w:t>, 42–48. https://doi.org/10.1016/j.biortech.2015.08.085</w:t>
      </w:r>
    </w:p>
    <w:p w14:paraId="24603D9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im, T. H. (2013). Pretreatment of Lignocellulosic Biomass. </w:t>
      </w:r>
      <w:r w:rsidRPr="00EC7F7A">
        <w:rPr>
          <w:rFonts w:ascii="Times New Roman" w:hAnsi="Times New Roman" w:cs="Times New Roman"/>
          <w:i/>
          <w:iCs/>
          <w:noProof/>
          <w:kern w:val="0"/>
          <w:sz w:val="24"/>
        </w:rPr>
        <w:t>Bioprocessing Technologies in Biorefinery for Sustainable Production of Fuels, Chemicals, and Polymers</w:t>
      </w:r>
      <w:r w:rsidRPr="00EC7F7A">
        <w:rPr>
          <w:rFonts w:ascii="Times New Roman" w:hAnsi="Times New Roman" w:cs="Times New Roman"/>
          <w:noProof/>
          <w:kern w:val="0"/>
          <w:sz w:val="24"/>
        </w:rPr>
        <w:t>, 91–110. https://doi.org/10.1002/9781118642047.ch6</w:t>
      </w:r>
    </w:p>
    <w:p w14:paraId="1B2789E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omolwanich, T., Tatijarern, P., Prasertwasu, S., Khumsupan, D., Chaisuwan, T., Luengnaruemitchai, A., &amp; Wongkasemjit, S. (2014). Comparative potentiality of Kans grass (Saccharum spontaneum) and Giant reed (Arundo donax) as lignocellulosic feedstocks for the release of monomeric sugars by microwave/chemical pretreatment. </w:t>
      </w:r>
      <w:r w:rsidRPr="00EC7F7A">
        <w:rPr>
          <w:rFonts w:ascii="Times New Roman" w:hAnsi="Times New Roman" w:cs="Times New Roman"/>
          <w:i/>
          <w:iCs/>
          <w:noProof/>
          <w:kern w:val="0"/>
          <w:sz w:val="24"/>
        </w:rPr>
        <w:t>Cellulos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1</w:t>
      </w:r>
      <w:r w:rsidRPr="00EC7F7A">
        <w:rPr>
          <w:rFonts w:ascii="Times New Roman" w:hAnsi="Times New Roman" w:cs="Times New Roman"/>
          <w:noProof/>
          <w:kern w:val="0"/>
          <w:sz w:val="24"/>
        </w:rPr>
        <w:t>(3), 1327–1340. https://doi.org/10.1007/s10570-013-0161-7</w:t>
      </w:r>
    </w:p>
    <w:p w14:paraId="56E2E1D3"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umar, B., Bhardwaj, N., &amp; Verma, P. (2019). Pretreatment of rice straw using microwave assisted FeCl3-H3PO4 system for ethanol and oligosaccharides generation. </w:t>
      </w:r>
      <w:r w:rsidRPr="00EC7F7A">
        <w:rPr>
          <w:rFonts w:ascii="Times New Roman" w:hAnsi="Times New Roman" w:cs="Times New Roman"/>
          <w:i/>
          <w:iCs/>
          <w:noProof/>
          <w:kern w:val="0"/>
          <w:sz w:val="24"/>
        </w:rPr>
        <w:t>Bioresource Technology Repor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7</w:t>
      </w:r>
      <w:r w:rsidRPr="00EC7F7A">
        <w:rPr>
          <w:rFonts w:ascii="Times New Roman" w:hAnsi="Times New Roman" w:cs="Times New Roman"/>
          <w:noProof/>
          <w:kern w:val="0"/>
          <w:sz w:val="24"/>
        </w:rPr>
        <w:t>(July), 100295. https://doi.org/10.1016/j.biteb.2019.100295</w:t>
      </w:r>
    </w:p>
    <w:p w14:paraId="58FE333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Kumar, P., Barrett, D. M., Delwiche, M. J., &amp; Stroeve, P. (2009). Methods for pretreatment of lignocellulosic biomass for efficient hydrolysis and biofuel production. </w:t>
      </w:r>
      <w:r w:rsidRPr="00EC7F7A">
        <w:rPr>
          <w:rFonts w:ascii="Times New Roman" w:hAnsi="Times New Roman" w:cs="Times New Roman"/>
          <w:i/>
          <w:iCs/>
          <w:noProof/>
          <w:kern w:val="0"/>
          <w:sz w:val="24"/>
        </w:rPr>
        <w:t>Industrial and Engineering Chemistry Research</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48</w:t>
      </w:r>
      <w:r w:rsidRPr="00EC7F7A">
        <w:rPr>
          <w:rFonts w:ascii="Times New Roman" w:hAnsi="Times New Roman" w:cs="Times New Roman"/>
          <w:noProof/>
          <w:kern w:val="0"/>
          <w:sz w:val="24"/>
        </w:rPr>
        <w:t>(8), 3713–3729. https://doi.org/10.1021/ie801542g</w:t>
      </w:r>
    </w:p>
    <w:p w14:paraId="2B00B854" w14:textId="42A45AB9"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Lee K</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M</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Ju</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Y</w:t>
      </w:r>
      <w:r w:rsidR="00171843">
        <w:rPr>
          <w:rFonts w:ascii="Times New Roman" w:hAnsi="Times New Roman" w:cs="Times New Roman"/>
          <w:noProof/>
          <w:kern w:val="0"/>
          <w:sz w:val="24"/>
        </w:rPr>
        <w:t>.</w:t>
      </w:r>
      <w:r w:rsidRPr="00EC7F7A">
        <w:rPr>
          <w:rFonts w:ascii="Times New Roman" w:hAnsi="Times New Roman" w:cs="Times New Roman"/>
          <w:noProof/>
          <w:kern w:val="0"/>
          <w:sz w:val="24"/>
        </w:rPr>
        <w:t xml:space="preserve"> H</w:t>
      </w:r>
      <w:r w:rsidR="00171843">
        <w:rPr>
          <w:rFonts w:ascii="Times New Roman" w:hAnsi="Times New Roman" w:cs="Times New Roman"/>
          <w:noProof/>
          <w:kern w:val="0"/>
          <w:sz w:val="24"/>
        </w:rPr>
        <w:t xml:space="preserve">. &amp; </w:t>
      </w:r>
      <w:r w:rsidRPr="00EC7F7A">
        <w:rPr>
          <w:rFonts w:ascii="Times New Roman" w:hAnsi="Times New Roman" w:cs="Times New Roman"/>
          <w:noProof/>
          <w:kern w:val="0"/>
          <w:sz w:val="24"/>
        </w:rPr>
        <w:t>W</w:t>
      </w:r>
      <w:r w:rsidR="00171843">
        <w:rPr>
          <w:rFonts w:ascii="Times New Roman" w:hAnsi="Times New Roman" w:cs="Times New Roman"/>
          <w:noProof/>
          <w:kern w:val="0"/>
          <w:sz w:val="24"/>
        </w:rPr>
        <w:t>ah,</w:t>
      </w:r>
      <w:r w:rsidRPr="00EC7F7A">
        <w:rPr>
          <w:rFonts w:ascii="Times New Roman" w:hAnsi="Times New Roman" w:cs="Times New Roman"/>
          <w:noProof/>
          <w:kern w:val="0"/>
          <w:sz w:val="24"/>
        </w:rPr>
        <w:t xml:space="preserve"> Y. T. (2021). Combination of ultrasonication and deep eutectic solvent in pretreatment of lignocellulosic biomass for enhanced enzymatic saccharification. </w:t>
      </w:r>
      <w:r w:rsidRPr="00EC7F7A">
        <w:rPr>
          <w:rFonts w:ascii="Times New Roman" w:hAnsi="Times New Roman" w:cs="Times New Roman"/>
          <w:i/>
          <w:iCs/>
          <w:noProof/>
          <w:kern w:val="0"/>
          <w:sz w:val="24"/>
        </w:rPr>
        <w:t>Cellulos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w:t>
      </w:r>
      <w:r w:rsidRPr="00EC7F7A">
        <w:rPr>
          <w:rFonts w:ascii="Times New Roman" w:hAnsi="Times New Roman" w:cs="Times New Roman"/>
          <w:noProof/>
          <w:kern w:val="0"/>
          <w:sz w:val="24"/>
        </w:rPr>
        <w:t>(3), 1513–1526. https://doi.org/10.1007/s10570-020-03598-5</w:t>
      </w:r>
    </w:p>
    <w:p w14:paraId="55AC2A1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Li, H., &amp; Xu, J. (2013). Optimization of microwave-assisted calcium chloride pretreatment of corn stover.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27</w:t>
      </w:r>
      <w:r w:rsidRPr="00EC7F7A">
        <w:rPr>
          <w:rFonts w:ascii="Times New Roman" w:hAnsi="Times New Roman" w:cs="Times New Roman"/>
          <w:noProof/>
          <w:kern w:val="0"/>
          <w:sz w:val="24"/>
        </w:rPr>
        <w:t>, 112–118. https://doi.org/10.1016/j.biortech.2012.09.114</w:t>
      </w:r>
    </w:p>
    <w:p w14:paraId="48D750F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Loong, C., Liang, K., Zi, A., Ku, E., Lai, B., Chin, F., Sow, S., Lock, M., Wai, K., Chun, A., Loy, M., &amp; Herng, Y. (2021). Bioresource Technology Recent advances in green solvents for lignocellulosic biomass pretreatment : Potential of choline chloride ( ChCl ) based solvent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33</w:t>
      </w:r>
      <w:r w:rsidRPr="00EC7F7A">
        <w:rPr>
          <w:rFonts w:ascii="Times New Roman" w:hAnsi="Times New Roman" w:cs="Times New Roman"/>
          <w:noProof/>
          <w:kern w:val="0"/>
          <w:sz w:val="24"/>
        </w:rPr>
        <w:t>(March), 125195. https://doi.org/10.1016/j.biortech.2021.125195</w:t>
      </w:r>
    </w:p>
    <w:p w14:paraId="074A6F8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Meenakshisundaram, S., Fayeulle, A., Léonard, E., Ceballos, C., Liu, X., &amp; Pauss, A. (2022). Combined Biological and Chemical/Physicochemical Pretreatment Methods of Lignocellulosic Biomass for Bioethanol and Biomethane Energy Production—A Review. </w:t>
      </w:r>
      <w:r w:rsidRPr="00EC7F7A">
        <w:rPr>
          <w:rFonts w:ascii="Times New Roman" w:hAnsi="Times New Roman" w:cs="Times New Roman"/>
          <w:i/>
          <w:iCs/>
          <w:noProof/>
          <w:kern w:val="0"/>
          <w:sz w:val="24"/>
        </w:rPr>
        <w:t>Applied Microbi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w:t>
      </w:r>
      <w:r w:rsidRPr="00EC7F7A">
        <w:rPr>
          <w:rFonts w:ascii="Times New Roman" w:hAnsi="Times New Roman" w:cs="Times New Roman"/>
          <w:noProof/>
          <w:kern w:val="0"/>
          <w:sz w:val="24"/>
        </w:rPr>
        <w:t>(4), 716–734. https://doi.org/10.3390/applmicrobiol2040055</w:t>
      </w:r>
    </w:p>
    <w:p w14:paraId="4DA42B7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Meenakshisundaram, S., Fayeulle, A., Leonard, E., Ceballos, C., &amp; Pauss, A. (2021). </w:t>
      </w:r>
      <w:r w:rsidRPr="00EC7F7A">
        <w:rPr>
          <w:rFonts w:ascii="Times New Roman" w:hAnsi="Times New Roman" w:cs="Times New Roman"/>
          <w:i/>
          <w:iCs/>
          <w:noProof/>
          <w:kern w:val="0"/>
          <w:sz w:val="24"/>
        </w:rPr>
        <w:t>Fiber degradation and carbohydrate production by combined biological and chemical / physicochemical pretreatment methods of lignocellulosic biomass – A review</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31</w:t>
      </w:r>
      <w:r w:rsidRPr="00EC7F7A">
        <w:rPr>
          <w:rFonts w:ascii="Times New Roman" w:hAnsi="Times New Roman" w:cs="Times New Roman"/>
          <w:noProof/>
          <w:kern w:val="0"/>
          <w:sz w:val="24"/>
        </w:rPr>
        <w:t>(February).</w:t>
      </w:r>
    </w:p>
    <w:p w14:paraId="2E241CE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auman Aftab, M., Iqbal, I., Riaz, F., Karadag, A., &amp; Tabatabaei, M. (2019). Different Pretreatment Methods of Lignocellulosic Biomass for Use in Biofuel Production. </w:t>
      </w:r>
      <w:r w:rsidRPr="00EC7F7A">
        <w:rPr>
          <w:rFonts w:ascii="Times New Roman" w:hAnsi="Times New Roman" w:cs="Times New Roman"/>
          <w:i/>
          <w:iCs/>
          <w:noProof/>
          <w:kern w:val="0"/>
          <w:sz w:val="24"/>
        </w:rPr>
        <w:t>Biomass for Bioenergy - Recent Trends and Future Challenges</w:t>
      </w:r>
      <w:r w:rsidRPr="00EC7F7A">
        <w:rPr>
          <w:rFonts w:ascii="Times New Roman" w:hAnsi="Times New Roman" w:cs="Times New Roman"/>
          <w:noProof/>
          <w:kern w:val="0"/>
          <w:sz w:val="24"/>
        </w:rPr>
        <w:t>, 1–24. https://doi.org/10.5772/intechopen.84995</w:t>
      </w:r>
    </w:p>
    <w:p w14:paraId="3A762F0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inomiya, K., Kohori, A., Tatsumi, M., Osawa, K., Endo, T., &amp; Kakuchi, R. (2015). Ionic liquid / ultrasound pretreatment and in situ enzymatic saccharification of bagasse using biocompatible cholinium ionic liquid.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76</w:t>
      </w:r>
      <w:r w:rsidRPr="00EC7F7A">
        <w:rPr>
          <w:rFonts w:ascii="Times New Roman" w:hAnsi="Times New Roman" w:cs="Times New Roman"/>
          <w:noProof/>
          <w:kern w:val="0"/>
          <w:sz w:val="24"/>
        </w:rPr>
        <w:t>, 169–174. https://doi.org/10.1016/j.biortech.2014.11.038</w:t>
      </w:r>
    </w:p>
    <w:p w14:paraId="62F7CAB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Nomanbhay, S. M., Hussain, R., &amp; Palanisamy, K. (2013). Microwave-Assisted Alkaline Pretreatment and Microwave Assisted Enzymatic Saccharification of Oil Palm Empty Fruit Bunch Fiber for Enhanced Fermentable Sugar Yield. </w:t>
      </w:r>
      <w:r w:rsidRPr="00EC7F7A">
        <w:rPr>
          <w:rFonts w:ascii="Times New Roman" w:hAnsi="Times New Roman" w:cs="Times New Roman"/>
          <w:i/>
          <w:iCs/>
          <w:noProof/>
          <w:kern w:val="0"/>
          <w:sz w:val="24"/>
        </w:rPr>
        <w:t>Journal of Sustainable Bioenergy System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03</w:t>
      </w:r>
      <w:r w:rsidRPr="00EC7F7A">
        <w:rPr>
          <w:rFonts w:ascii="Times New Roman" w:hAnsi="Times New Roman" w:cs="Times New Roman"/>
          <w:noProof/>
          <w:kern w:val="0"/>
          <w:sz w:val="24"/>
        </w:rPr>
        <w:t>(01), 7–17. https://doi.org/10.4236/jsbs.2013.31002</w:t>
      </w:r>
    </w:p>
    <w:p w14:paraId="57294CF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Ojiabo, K. T., Etonyeama, O. E., &amp; Onyewudiala, J. I. (2024). </w:t>
      </w:r>
      <w:r w:rsidRPr="00EC7F7A">
        <w:rPr>
          <w:rFonts w:ascii="Times New Roman" w:hAnsi="Times New Roman" w:cs="Times New Roman"/>
          <w:i/>
          <w:iCs/>
          <w:noProof/>
          <w:kern w:val="0"/>
          <w:sz w:val="24"/>
        </w:rPr>
        <w:t>A Comparative Study on the Effects of Chemical and Hydrothermal Pretreatment Methods on the Valorization of Lignocellulose Agricultural Waste ( Sugarcane Bagasse )</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XI</w:t>
      </w:r>
      <w:r w:rsidRPr="00EC7F7A">
        <w:rPr>
          <w:rFonts w:ascii="Times New Roman" w:hAnsi="Times New Roman" w:cs="Times New Roman"/>
          <w:noProof/>
          <w:kern w:val="0"/>
          <w:sz w:val="24"/>
        </w:rPr>
        <w:t>(2321), 1289–1297. https://doi.org/10.51244/IJRSI</w:t>
      </w:r>
    </w:p>
    <w:p w14:paraId="6679675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Pena, C. A., Soto, A., King, A. W. T., &amp; Rodríguez, H. (2019). Improved Reactivity of Cellulose via Its Crystallinity Reduction by Nondissolving Pretreatment with an Ionic Liquid. </w:t>
      </w:r>
      <w:r w:rsidRPr="00EC7F7A">
        <w:rPr>
          <w:rFonts w:ascii="Times New Roman" w:hAnsi="Times New Roman" w:cs="Times New Roman"/>
          <w:i/>
          <w:iCs/>
          <w:noProof/>
          <w:kern w:val="0"/>
          <w:sz w:val="24"/>
        </w:rPr>
        <w:t>ACS Sustainable Chemistry and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7</w:t>
      </w:r>
      <w:r w:rsidRPr="00EC7F7A">
        <w:rPr>
          <w:rFonts w:ascii="Times New Roman" w:hAnsi="Times New Roman" w:cs="Times New Roman"/>
          <w:noProof/>
          <w:kern w:val="0"/>
          <w:sz w:val="24"/>
        </w:rPr>
        <w:t>(10), 9164–9171. https://doi.org/10.1021/acssuschemeng.8b06357</w:t>
      </w:r>
    </w:p>
    <w:p w14:paraId="5A7E010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Pooja, N. S., Sajeev, M. S., Jeeva, M. L., &amp; Padmaja, G. (2018). Bioethanol production from microwave-assisted acid or alkali-pretreated agricultural residues of cassava using separate hydrolysis and fermentation (SHF). </w:t>
      </w:r>
      <w:r w:rsidRPr="00EC7F7A">
        <w:rPr>
          <w:rFonts w:ascii="Times New Roman" w:hAnsi="Times New Roman" w:cs="Times New Roman"/>
          <w:i/>
          <w:iCs/>
          <w:noProof/>
          <w:kern w:val="0"/>
          <w:sz w:val="24"/>
        </w:rPr>
        <w:t>3 Biotech</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8</w:t>
      </w:r>
      <w:r w:rsidRPr="00EC7F7A">
        <w:rPr>
          <w:rFonts w:ascii="Times New Roman" w:hAnsi="Times New Roman" w:cs="Times New Roman"/>
          <w:noProof/>
          <w:kern w:val="0"/>
          <w:sz w:val="24"/>
        </w:rPr>
        <w:t>(1), 1–12. https://doi.org/10.1007/s13205-018-1095-4</w:t>
      </w:r>
    </w:p>
    <w:p w14:paraId="2EFAE2A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Purkait, M. K., &amp; Haldar, D. (2021). Conventional pretreatment methods of lignocellulosic biomass. </w:t>
      </w:r>
      <w:r w:rsidRPr="00EC7F7A">
        <w:rPr>
          <w:rFonts w:ascii="Times New Roman" w:hAnsi="Times New Roman" w:cs="Times New Roman"/>
          <w:i/>
          <w:iCs/>
          <w:noProof/>
          <w:kern w:val="0"/>
          <w:sz w:val="24"/>
        </w:rPr>
        <w:t>Lignocellulosic Biomass to Value-Added Products</w:t>
      </w:r>
      <w:r w:rsidRPr="00EC7F7A">
        <w:rPr>
          <w:rFonts w:ascii="Times New Roman" w:hAnsi="Times New Roman" w:cs="Times New Roman"/>
          <w:noProof/>
          <w:kern w:val="0"/>
          <w:sz w:val="24"/>
        </w:rPr>
        <w:t>, 31–46. https://doi.org/10.1016/B978-0-12-823534-8.00009-0</w:t>
      </w:r>
    </w:p>
    <w:p w14:paraId="69D70553"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Refaat, A. A. (2012). 5.13 - Biofuels from Waste Materials. In </w:t>
      </w:r>
      <w:r w:rsidRPr="00EC7F7A">
        <w:rPr>
          <w:rFonts w:ascii="Times New Roman" w:hAnsi="Times New Roman" w:cs="Times New Roman"/>
          <w:i/>
          <w:iCs/>
          <w:noProof/>
          <w:kern w:val="0"/>
          <w:sz w:val="24"/>
        </w:rPr>
        <w:t>Comprehensive Renewable Energy</w:t>
      </w:r>
      <w:r w:rsidRPr="00EC7F7A">
        <w:rPr>
          <w:rFonts w:ascii="Times New Roman" w:hAnsi="Times New Roman" w:cs="Times New Roman"/>
          <w:noProof/>
          <w:kern w:val="0"/>
          <w:sz w:val="24"/>
        </w:rPr>
        <w:t xml:space="preserve"> (Vol. 5). Elsevier Ltd. https://doi.org/10.1016/B978-0-08-087872-0.00518-7</w:t>
      </w:r>
    </w:p>
    <w:p w14:paraId="78F4325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Roy, R., Rahman, M. S., &amp; Raynie, D. E. (2020). Recent advances of greener pretreatment technologies of lignocellulose. </w:t>
      </w:r>
      <w:r w:rsidRPr="00EC7F7A">
        <w:rPr>
          <w:rFonts w:ascii="Times New Roman" w:hAnsi="Times New Roman" w:cs="Times New Roman"/>
          <w:i/>
          <w:iCs/>
          <w:noProof/>
          <w:kern w:val="0"/>
          <w:sz w:val="24"/>
        </w:rPr>
        <w:t>Current Research in Green and Sustainable 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w:t>
      </w:r>
      <w:r w:rsidRPr="00EC7F7A">
        <w:rPr>
          <w:rFonts w:ascii="Times New Roman" w:hAnsi="Times New Roman" w:cs="Times New Roman"/>
          <w:noProof/>
          <w:kern w:val="0"/>
          <w:sz w:val="24"/>
        </w:rPr>
        <w:t>(August), 100035. https://doi.org/10.1016/j.crgsc.2020.100035</w:t>
      </w:r>
    </w:p>
    <w:p w14:paraId="4B3D2B9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abaruddin, F. A., Megashah, L. N., Shazleen, S. S., &amp; Ariffin, H. (2023). Emerging trends in the appliance of ultrasonic technology for valorization of agricultural residue into versatile products.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9</w:t>
      </w:r>
      <w:r w:rsidRPr="00EC7F7A">
        <w:rPr>
          <w:rFonts w:ascii="Times New Roman" w:hAnsi="Times New Roman" w:cs="Times New Roman"/>
          <w:noProof/>
          <w:kern w:val="0"/>
          <w:sz w:val="24"/>
        </w:rPr>
        <w:t>(June), 106572. https://doi.org/10.1016/j.ultsonch.2023.106572</w:t>
      </w:r>
    </w:p>
    <w:p w14:paraId="04BE525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arker, T. R., Pattnaik, F., Nanda, S., Dalai, A. K., &amp; Meda, V. (2021). Chemosphere Hydrothermal pretreatment technologies for lignocellulosic biomass : A review of steam explosion and subcritical water hydrolysis. </w:t>
      </w:r>
      <w:r w:rsidRPr="00EC7F7A">
        <w:rPr>
          <w:rFonts w:ascii="Times New Roman" w:hAnsi="Times New Roman" w:cs="Times New Roman"/>
          <w:i/>
          <w:iCs/>
          <w:noProof/>
          <w:kern w:val="0"/>
          <w:sz w:val="24"/>
        </w:rPr>
        <w:t>Chemosphere</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84</w:t>
      </w:r>
      <w:r w:rsidRPr="00EC7F7A">
        <w:rPr>
          <w:rFonts w:ascii="Times New Roman" w:hAnsi="Times New Roman" w:cs="Times New Roman"/>
          <w:noProof/>
          <w:kern w:val="0"/>
          <w:sz w:val="24"/>
        </w:rPr>
        <w:t>(June), 131372. https://doi.org/10.1016/j.chemosphere.2021.131372</w:t>
      </w:r>
    </w:p>
    <w:p w14:paraId="1469B192"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lastRenderedPageBreak/>
        <w:t xml:space="preserve">Scapini, T., Maicon S.N. dos Santos, C. B., Wancura, J. H. C., Mulinari, J., Camargo, A. F., Klanovicz, N., Zabot, G. L., Tres, M. V., Fongaro, G., &amp; Treichel, H. (2021). Hydrothermal pretreatment of lignocellulosic biomass for hemicellulose recovery - ScienceDirec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42</w:t>
      </w:r>
      <w:r w:rsidRPr="00EC7F7A">
        <w:rPr>
          <w:rFonts w:ascii="Times New Roman" w:hAnsi="Times New Roman" w:cs="Times New Roman"/>
          <w:noProof/>
          <w:kern w:val="0"/>
          <w:sz w:val="24"/>
        </w:rPr>
        <w:t>. https://doi.org/https://doi.org/10.1016/j.biortech.2021.126033</w:t>
      </w:r>
    </w:p>
    <w:p w14:paraId="35CDD8F9"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hahrooz Rahmati, William Doherty, Deepak Dubal, L. A., &amp; Lalehvash Moghaddam, Prashant Sonar, Volker Hessel, K. (Ken) O. (2020). Reaction Chemistry &amp; Engineering. </w:t>
      </w:r>
      <w:r w:rsidRPr="00EC7F7A">
        <w:rPr>
          <w:rFonts w:ascii="Times New Roman" w:hAnsi="Times New Roman" w:cs="Times New Roman"/>
          <w:i/>
          <w:iCs/>
          <w:noProof/>
          <w:kern w:val="0"/>
          <w:sz w:val="24"/>
        </w:rPr>
        <w:t>Reaction Chemistry &amp; Engineering</w:t>
      </w:r>
      <w:r w:rsidRPr="00EC7F7A">
        <w:rPr>
          <w:rFonts w:ascii="Times New Roman" w:hAnsi="Times New Roman" w:cs="Times New Roman"/>
          <w:noProof/>
          <w:kern w:val="0"/>
          <w:sz w:val="24"/>
        </w:rPr>
        <w:t>. https://doi.org/10.1039/D0RE00241K</w:t>
      </w:r>
    </w:p>
    <w:p w14:paraId="3509A55E"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harma, D., Sharma, V., Tsai, M., &amp; Yadav, A. (2025). Improved xylooligosaccharides production from xylan extracted using ultrasound-assisted alcoholic deep eutectic solvent pretreatment of pineapple leaf waste. </w:t>
      </w:r>
      <w:r w:rsidRPr="00EC7F7A">
        <w:rPr>
          <w:rFonts w:ascii="Times New Roman" w:hAnsi="Times New Roman" w:cs="Times New Roman"/>
          <w:i/>
          <w:iCs/>
          <w:noProof/>
          <w:kern w:val="0"/>
          <w:sz w:val="24"/>
        </w:rPr>
        <w:t>Industrial Crops &amp;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24</w:t>
      </w:r>
      <w:r w:rsidRPr="00EC7F7A">
        <w:rPr>
          <w:rFonts w:ascii="Times New Roman" w:hAnsi="Times New Roman" w:cs="Times New Roman"/>
          <w:noProof/>
          <w:kern w:val="0"/>
          <w:sz w:val="24"/>
        </w:rPr>
        <w:t>(July 2024), 120250. https://doi.org/10.1016/j.indcrop.2024.120250</w:t>
      </w:r>
    </w:p>
    <w:p w14:paraId="4E19E9FA"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ilveira, M. H. L., Morais, A. R. C., Da Costa Lopes, A. M., Olekszyszen, D. N., Bogel-Łukasik, R., Andreaus, J., &amp; Pereira Ramos, L. (2015). Current Pretreatment Technologies for the Development of Cellulosic Ethanol and Biorefineries. </w:t>
      </w:r>
      <w:r w:rsidRPr="00EC7F7A">
        <w:rPr>
          <w:rFonts w:ascii="Times New Roman" w:hAnsi="Times New Roman" w:cs="Times New Roman"/>
          <w:i/>
          <w:iCs/>
          <w:noProof/>
          <w:kern w:val="0"/>
          <w:sz w:val="24"/>
        </w:rPr>
        <w:t>ChemSusChem</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8</w:t>
      </w:r>
      <w:r w:rsidRPr="00EC7F7A">
        <w:rPr>
          <w:rFonts w:ascii="Times New Roman" w:hAnsi="Times New Roman" w:cs="Times New Roman"/>
          <w:noProof/>
          <w:kern w:val="0"/>
          <w:sz w:val="24"/>
        </w:rPr>
        <w:t>(20), 3366–3390. https://doi.org/10.1002/cssc.201500282</w:t>
      </w:r>
    </w:p>
    <w:p w14:paraId="53320C1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Suriyachai, N., Weerasai, K., Upajak, S., Khongchamnan, P., Wanmolee, W., Laosiripojana, N., Champreda, V., Suwannahong, K., &amp; Imman, S. (2020). </w:t>
      </w:r>
      <w:r w:rsidRPr="00EC7F7A">
        <w:rPr>
          <w:rFonts w:ascii="Times New Roman" w:hAnsi="Times New Roman" w:cs="Times New Roman"/>
          <w:i/>
          <w:iCs/>
          <w:noProof/>
          <w:kern w:val="0"/>
          <w:sz w:val="24"/>
        </w:rPr>
        <w:t>E ffi ciency of Catalytic Liquid Hot Water Pretreatment for Conversion of Corn Stover to Bioethanol</w:t>
      </w:r>
      <w:r w:rsidRPr="00EC7F7A">
        <w:rPr>
          <w:rFonts w:ascii="Times New Roman" w:hAnsi="Times New Roman" w:cs="Times New Roman"/>
          <w:noProof/>
          <w:kern w:val="0"/>
          <w:sz w:val="24"/>
        </w:rPr>
        <w:t>. https://doi.org/10.1021/acsomega.0c04054</w:t>
      </w:r>
    </w:p>
    <w:p w14:paraId="42059F66" w14:textId="02641DB4" w:rsidR="00EC7F7A" w:rsidRPr="00EC7F7A" w:rsidRDefault="00171843"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Tayyab, M., Noman, A., Islam, W., Waheed, S., Arafat, Y., Ali, F., Zaynab, M., Lin, S., Zhang, H. ., &amp; Lin, W. (2018). Bioethanol Production From Lignocellulosic Biomass </w:t>
      </w:r>
      <w:r>
        <w:rPr>
          <w:rFonts w:ascii="Times New Roman" w:hAnsi="Times New Roman" w:cs="Times New Roman"/>
          <w:noProof/>
          <w:kern w:val="0"/>
          <w:sz w:val="24"/>
        </w:rPr>
        <w:t>b</w:t>
      </w:r>
      <w:r w:rsidRPr="00EC7F7A">
        <w:rPr>
          <w:rFonts w:ascii="Times New Roman" w:hAnsi="Times New Roman" w:cs="Times New Roman"/>
          <w:noProof/>
          <w:kern w:val="0"/>
          <w:sz w:val="24"/>
        </w:rPr>
        <w:t xml:space="preserve">y Environment-Friendly Pretreatment Methods : A Review. </w:t>
      </w:r>
      <w:r w:rsidRPr="00EC7F7A">
        <w:rPr>
          <w:rFonts w:ascii="Times New Roman" w:hAnsi="Times New Roman" w:cs="Times New Roman"/>
          <w:i/>
          <w:iCs/>
          <w:noProof/>
          <w:kern w:val="0"/>
          <w:sz w:val="24"/>
        </w:rPr>
        <w:t>Applied Ecology And Environmental Research</w:t>
      </w:r>
      <w:r w:rsidRPr="00EC7F7A">
        <w:rPr>
          <w:rFonts w:ascii="Times New Roman" w:hAnsi="Times New Roman" w:cs="Times New Roman"/>
          <w:noProof/>
          <w:kern w:val="0"/>
          <w:sz w:val="24"/>
        </w:rPr>
        <w:t xml:space="preserve">, </w:t>
      </w:r>
      <w:r w:rsidR="00EC7F7A" w:rsidRPr="00EC7F7A">
        <w:rPr>
          <w:rFonts w:ascii="Times New Roman" w:hAnsi="Times New Roman" w:cs="Times New Roman"/>
          <w:i/>
          <w:iCs/>
          <w:noProof/>
          <w:kern w:val="0"/>
          <w:sz w:val="24"/>
        </w:rPr>
        <w:t>16</w:t>
      </w:r>
      <w:r w:rsidR="00EC7F7A" w:rsidRPr="00EC7F7A">
        <w:rPr>
          <w:rFonts w:ascii="Times New Roman" w:hAnsi="Times New Roman" w:cs="Times New Roman"/>
          <w:noProof/>
          <w:kern w:val="0"/>
          <w:sz w:val="24"/>
        </w:rPr>
        <w:t>(1), 225–249. https://doi.org/DOI: http://dx.doi.org/10.15666/aeer/1601_225249</w:t>
      </w:r>
    </w:p>
    <w:p w14:paraId="6CC0E0D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Um, B. H., &amp; Van Walsum, G. P. (2009). Acid hydrolysis of hemicellulose in green liquor pre-pulping extract of mixed northern hardwoods. </w:t>
      </w:r>
      <w:r w:rsidRPr="00EC7F7A">
        <w:rPr>
          <w:rFonts w:ascii="Times New Roman" w:hAnsi="Times New Roman" w:cs="Times New Roman"/>
          <w:i/>
          <w:iCs/>
          <w:noProof/>
          <w:kern w:val="0"/>
          <w:sz w:val="24"/>
        </w:rPr>
        <w:t>Applied Biochemistry and Bio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53</w:t>
      </w:r>
      <w:r w:rsidRPr="00EC7F7A">
        <w:rPr>
          <w:rFonts w:ascii="Times New Roman" w:hAnsi="Times New Roman" w:cs="Times New Roman"/>
          <w:noProof/>
          <w:kern w:val="0"/>
          <w:sz w:val="24"/>
        </w:rPr>
        <w:t>(1–3), 127–138. https://doi.org/10.1007/s12010-009-8561-8</w:t>
      </w:r>
    </w:p>
    <w:p w14:paraId="3E7FBC8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Usmani, Z., Sharma, M., Gupta, P., Karpichev, Y., &amp; Gathergood, N. (2020). Ionic liquid based </w:t>
      </w:r>
      <w:r w:rsidRPr="00EC7F7A">
        <w:rPr>
          <w:rFonts w:ascii="Times New Roman" w:hAnsi="Times New Roman" w:cs="Times New Roman"/>
          <w:noProof/>
          <w:kern w:val="0"/>
          <w:sz w:val="24"/>
        </w:rPr>
        <w:lastRenderedPageBreak/>
        <w:t xml:space="preserve">pretreatment of lignocellulosic biomass for enhanced bioconversion[1] Z. Usmani, M. Sharma, P. Gupta, Y. Karpichev, N. Gathergood, Bioresource Technology Ionic liquid based pretreatment of lignocellulosic biomass for enhanced bioconver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304</w:t>
      </w:r>
      <w:r w:rsidRPr="00EC7F7A">
        <w:rPr>
          <w:rFonts w:ascii="Times New Roman" w:hAnsi="Times New Roman" w:cs="Times New Roman"/>
          <w:noProof/>
          <w:kern w:val="0"/>
          <w:sz w:val="24"/>
        </w:rPr>
        <w:t>(February), 123003. https://doi.org/10.1016/j.biortech.2020.123003</w:t>
      </w:r>
    </w:p>
    <w:p w14:paraId="45706813"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Van Walsum, G. P., Allen, S. G., Spencer, M. J., Laser, M. S., Antal, M. J., &amp; Lynd, L. R. (1996). Conversion of lignocellulosics pretreated with liquid hot water to ethanol. </w:t>
      </w:r>
      <w:r w:rsidRPr="00EC7F7A">
        <w:rPr>
          <w:rFonts w:ascii="Times New Roman" w:hAnsi="Times New Roman" w:cs="Times New Roman"/>
          <w:i/>
          <w:iCs/>
          <w:noProof/>
          <w:kern w:val="0"/>
          <w:sz w:val="24"/>
        </w:rPr>
        <w:t>Applied Biochemistry and Biotechnology - Part A Enzyme Engineering and Bio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7</w:t>
      </w:r>
      <w:r w:rsidRPr="00EC7F7A">
        <w:rPr>
          <w:rFonts w:ascii="Times New Roman" w:hAnsi="Times New Roman" w:cs="Times New Roman"/>
          <w:noProof/>
          <w:kern w:val="0"/>
          <w:sz w:val="24"/>
        </w:rPr>
        <w:t>–</w:t>
      </w:r>
      <w:r w:rsidRPr="00EC7F7A">
        <w:rPr>
          <w:rFonts w:ascii="Times New Roman" w:hAnsi="Times New Roman" w:cs="Times New Roman"/>
          <w:i/>
          <w:iCs/>
          <w:noProof/>
          <w:kern w:val="0"/>
          <w:sz w:val="24"/>
        </w:rPr>
        <w:t>58</w:t>
      </w:r>
      <w:r w:rsidRPr="00EC7F7A">
        <w:rPr>
          <w:rFonts w:ascii="Times New Roman" w:hAnsi="Times New Roman" w:cs="Times New Roman"/>
          <w:noProof/>
          <w:kern w:val="0"/>
          <w:sz w:val="24"/>
        </w:rPr>
        <w:t>, 157–170. https://doi.org/10.1007/BF02941696</w:t>
      </w:r>
    </w:p>
    <w:p w14:paraId="0455835D"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Van Walsum, G. P., &amp; Shi, H. (2004). Carbonic acid enhancement of hydrolysis in aqueous pretreatment of corn stover.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3</w:t>
      </w:r>
      <w:r w:rsidRPr="00EC7F7A">
        <w:rPr>
          <w:rFonts w:ascii="Times New Roman" w:hAnsi="Times New Roman" w:cs="Times New Roman"/>
          <w:noProof/>
          <w:kern w:val="0"/>
          <w:sz w:val="24"/>
        </w:rPr>
        <w:t>(3), 217–226. https://doi.org/10.1016/j.biortech.2003.11.009</w:t>
      </w:r>
    </w:p>
    <w:p w14:paraId="5F9D2DD2"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Wang, Z., Qu, L., Qian, J., He, Z., &amp; Yi, S. (2019). Effects of the ultrasound-assisted pretreatments using borax and sodium hydroxide on the physicochemical properties of Chinese fir.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0</w:t>
      </w:r>
      <w:r w:rsidRPr="00EC7F7A">
        <w:rPr>
          <w:rFonts w:ascii="Times New Roman" w:hAnsi="Times New Roman" w:cs="Times New Roman"/>
          <w:noProof/>
          <w:kern w:val="0"/>
          <w:sz w:val="24"/>
        </w:rPr>
        <w:t>(June), 200–207. https://doi.org/10.1016/j.ultsonch.2018.09.017</w:t>
      </w:r>
    </w:p>
    <w:p w14:paraId="2BF3C37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Wu, H., Dai, X., Zhou, S., Gan, Y., Xiong, Z., Qin, Y., Ma, J., Yang, L., Wu, Z., Wang, T., Wang, W., &amp; Wang, C. (2017). Ultrasound-assisted alkaline pretreatment for enhancing the enzymatic hydrolysis of rice straw by using the heat energy dissipated from ultrasonication.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41</w:t>
      </w:r>
      <w:r w:rsidRPr="00EC7F7A">
        <w:rPr>
          <w:rFonts w:ascii="Times New Roman" w:hAnsi="Times New Roman" w:cs="Times New Roman"/>
          <w:noProof/>
          <w:kern w:val="0"/>
          <w:sz w:val="24"/>
        </w:rPr>
        <w:t>, 70–74. https://doi.org/10.1016/j.biortech.2017.05.090</w:t>
      </w:r>
    </w:p>
    <w:p w14:paraId="419F18A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ian, X., Li, B., Feng, S., Huang, J., Fu, X., Wu, T., &amp; Lin, X. (2024). Enhanced bioethanol production from sugarcane bagasse: combination of liquid hot water and deep eutectic solvent pretreatment for optimized enzymatic saccharification. </w:t>
      </w:r>
      <w:r w:rsidRPr="00EC7F7A">
        <w:rPr>
          <w:rFonts w:ascii="Times New Roman" w:hAnsi="Times New Roman" w:cs="Times New Roman"/>
          <w:i/>
          <w:iCs/>
          <w:noProof/>
          <w:kern w:val="0"/>
          <w:sz w:val="24"/>
        </w:rPr>
        <w:t>Frontiers of Chemical Science and 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8</w:t>
      </w:r>
      <w:r w:rsidRPr="00EC7F7A">
        <w:rPr>
          <w:rFonts w:ascii="Times New Roman" w:hAnsi="Times New Roman" w:cs="Times New Roman"/>
          <w:noProof/>
          <w:kern w:val="0"/>
          <w:sz w:val="24"/>
        </w:rPr>
        <w:t>(8). https://doi.org/10.1007/s11705-024-2438-9</w:t>
      </w:r>
    </w:p>
    <w:p w14:paraId="0F80B54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u, F., Ma, Z., Wang, X., Wang, Q., Han, Y., Li, Y., &amp; Sun, G. (2022). From liquid hot water pretreatment solution to lignin-based hydrophobic deep eutectic solvent for highly efficient extraction of Cr (VI). </w:t>
      </w:r>
      <w:r w:rsidRPr="00EC7F7A">
        <w:rPr>
          <w:rFonts w:ascii="Times New Roman" w:hAnsi="Times New Roman" w:cs="Times New Roman"/>
          <w:i/>
          <w:iCs/>
          <w:noProof/>
          <w:kern w:val="0"/>
          <w:sz w:val="24"/>
        </w:rPr>
        <w:t>International Journal of Biological Macromolecul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08</w:t>
      </w:r>
      <w:r w:rsidRPr="00EC7F7A">
        <w:rPr>
          <w:rFonts w:ascii="Times New Roman" w:hAnsi="Times New Roman" w:cs="Times New Roman"/>
          <w:noProof/>
          <w:kern w:val="0"/>
          <w:sz w:val="24"/>
        </w:rPr>
        <w:t>, 883–889. https://doi.org/10.1016/J.IJBIOMAC.2022.03.190</w:t>
      </w:r>
    </w:p>
    <w:p w14:paraId="57B62D25"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Xu, H., Peng, J., Kong, Y., Liu, Y., Su, Z., Li, B., Song, X., Liu, S., &amp; Tian, W. (2020). </w:t>
      </w:r>
      <w:r w:rsidRPr="00EC7F7A">
        <w:rPr>
          <w:rFonts w:ascii="Times New Roman" w:hAnsi="Times New Roman" w:cs="Times New Roman"/>
          <w:noProof/>
          <w:kern w:val="0"/>
          <w:sz w:val="24"/>
        </w:rPr>
        <w:lastRenderedPageBreak/>
        <w:t xml:space="preserve">Bioresource Technology Key process parameters for deep eutectic solvents pretreatment of lignocellulosic biomass materials : A revie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March</w:t>
      </w:r>
      <w:r w:rsidRPr="00EC7F7A">
        <w:rPr>
          <w:rFonts w:ascii="Times New Roman" w:hAnsi="Times New Roman" w:cs="Times New Roman"/>
          <w:noProof/>
          <w:kern w:val="0"/>
          <w:sz w:val="24"/>
        </w:rPr>
        <w:t>, 123416. https://doi.org/10.1016/j.biortech.2020.123416</w:t>
      </w:r>
    </w:p>
    <w:p w14:paraId="02EEB691"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 Sim, X., He, N., Mohamed Abdul, P., Keong Yeap, S., Woh Hui, Y., Foong Tiang, M., Amru Indera Luthfi, A., Fairuz Abdul Manaf, S., Adela Bukhari, N., Silvamany, H., &amp; Ping Tan, J. (2024). Fermentable sugar recovery from durian peel by using ultrasound-assisted chemical pretreatment. </w:t>
      </w:r>
      <w:r w:rsidRPr="00EC7F7A">
        <w:rPr>
          <w:rFonts w:ascii="Times New Roman" w:hAnsi="Times New Roman" w:cs="Times New Roman"/>
          <w:i/>
          <w:iCs/>
          <w:noProof/>
          <w:kern w:val="0"/>
          <w:sz w:val="24"/>
        </w:rPr>
        <w:t>Ultrasonics Son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04</w:t>
      </w:r>
      <w:r w:rsidRPr="00EC7F7A">
        <w:rPr>
          <w:rFonts w:ascii="Times New Roman" w:hAnsi="Times New Roman" w:cs="Times New Roman"/>
          <w:noProof/>
          <w:kern w:val="0"/>
          <w:sz w:val="24"/>
        </w:rPr>
        <w:t>, 106811. https://doi.org/10.1016/J.ULTSONCH.2024.106811</w:t>
      </w:r>
    </w:p>
    <w:p w14:paraId="1ADE8F2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C., &amp; Fang, T. J. (2014). Combination of ultrasonic irradiation with ionic liquid pretreatment for enzymatic hydrolysis of rice straw.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64</w:t>
      </w:r>
      <w:r w:rsidRPr="00EC7F7A">
        <w:rPr>
          <w:rFonts w:ascii="Times New Roman" w:hAnsi="Times New Roman" w:cs="Times New Roman"/>
          <w:noProof/>
          <w:kern w:val="0"/>
          <w:sz w:val="24"/>
        </w:rPr>
        <w:t>, 198–202. https://doi.org/10.1016/j.biortech.2014.05.004</w:t>
      </w:r>
    </w:p>
    <w:p w14:paraId="672680AB"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G., &amp; Wang, J. (2019). Ultrasound combined with dilute acid pretreatment of grass for improvement of fermentative hydrogen production.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5</w:t>
      </w:r>
      <w:r w:rsidRPr="00EC7F7A">
        <w:rPr>
          <w:rFonts w:ascii="Times New Roman" w:hAnsi="Times New Roman" w:cs="Times New Roman"/>
          <w:noProof/>
          <w:kern w:val="0"/>
          <w:sz w:val="24"/>
        </w:rPr>
        <w:t>, 10–18. https://doi.org/10.1016/j.biortech.2018.12.013</w:t>
      </w:r>
    </w:p>
    <w:p w14:paraId="4B23052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ng, H., Shi, Z., Xu, G., Qin, Y., Deng, J., &amp; Yang, J. (2019). Bioethanol production from bamboo with alkali-catalyzed liquid hot water pretreatment.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74</w:t>
      </w:r>
      <w:r w:rsidRPr="00EC7F7A">
        <w:rPr>
          <w:rFonts w:ascii="Times New Roman" w:hAnsi="Times New Roman" w:cs="Times New Roman"/>
          <w:noProof/>
          <w:kern w:val="0"/>
          <w:sz w:val="24"/>
        </w:rPr>
        <w:t>, 261–266. https://doi.org/10.1016/j.biortech.2018.11.088</w:t>
      </w:r>
    </w:p>
    <w:p w14:paraId="198870C6"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at, S. C., Berger, A., &amp; Shonnard, D. R. (2008). Kinetic characterization for dilute sulfuric acid hydrolysis of timber varieties and switchgrass.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9</w:t>
      </w:r>
      <w:r w:rsidRPr="00EC7F7A">
        <w:rPr>
          <w:rFonts w:ascii="Times New Roman" w:hAnsi="Times New Roman" w:cs="Times New Roman"/>
          <w:noProof/>
          <w:kern w:val="0"/>
          <w:sz w:val="24"/>
        </w:rPr>
        <w:t>(9), 3855–3863. https://doi.org/10.1016/j.biortech.2007.06.046</w:t>
      </w:r>
    </w:p>
    <w:p w14:paraId="225B0EBC"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Yu, Q., Zhuang, X., Yuan, Z., Qi, W., Wang, W., Wang, Q., &amp; Tan, X. (2013). Pretreatment of sugarcane bagasse with liquid hot water and aqueous ammonia. </w:t>
      </w:r>
      <w:r w:rsidRPr="00EC7F7A">
        <w:rPr>
          <w:rFonts w:ascii="Times New Roman" w:hAnsi="Times New Roman" w:cs="Times New Roman"/>
          <w:i/>
          <w:iCs/>
          <w:noProof/>
          <w:kern w:val="0"/>
          <w:sz w:val="24"/>
        </w:rPr>
        <w:t>Bioresource Technolo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44</w:t>
      </w:r>
      <w:r w:rsidRPr="00EC7F7A">
        <w:rPr>
          <w:rFonts w:ascii="Times New Roman" w:hAnsi="Times New Roman" w:cs="Times New Roman"/>
          <w:noProof/>
          <w:kern w:val="0"/>
          <w:sz w:val="24"/>
        </w:rPr>
        <w:t>, 210–215. https://doi.org/10.1016/j.biortech.2013.06.078</w:t>
      </w:r>
    </w:p>
    <w:p w14:paraId="1A50FB9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ang, J., Zhou, H., Liu, D., &amp; Zhao, X. (2019). Pretreatment of lignocellulosic biomass for efficient enzymatic saccharification of cellulose. In </w:t>
      </w:r>
      <w:r w:rsidRPr="00EC7F7A">
        <w:rPr>
          <w:rFonts w:ascii="Times New Roman" w:hAnsi="Times New Roman" w:cs="Times New Roman"/>
          <w:i/>
          <w:iCs/>
          <w:noProof/>
          <w:kern w:val="0"/>
          <w:sz w:val="24"/>
        </w:rPr>
        <w:t>Lignocellulosic Biomass to Liquid Biofuels</w:t>
      </w:r>
      <w:r w:rsidRPr="00EC7F7A">
        <w:rPr>
          <w:rFonts w:ascii="Times New Roman" w:hAnsi="Times New Roman" w:cs="Times New Roman"/>
          <w:noProof/>
          <w:kern w:val="0"/>
          <w:sz w:val="24"/>
        </w:rPr>
        <w:t>. INC. https://doi.org/10.1016/B978-0-12-815936-1.00002-2</w:t>
      </w:r>
    </w:p>
    <w:p w14:paraId="2FD1B484"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ang, S., Mei, T., Zhu, C., Shang, H., Gao, S., Qin, L., &amp; Chen, H. (2022). A Combination </w:t>
      </w:r>
      <w:r w:rsidRPr="00EC7F7A">
        <w:rPr>
          <w:rFonts w:ascii="Times New Roman" w:hAnsi="Times New Roman" w:cs="Times New Roman"/>
          <w:noProof/>
          <w:kern w:val="0"/>
          <w:sz w:val="24"/>
        </w:rPr>
        <w:lastRenderedPageBreak/>
        <w:t xml:space="preserve">Method of Liquid Hot Water and Phosphotungstic Acid Pretreatment for Improving the the Enzymatic Saccharification Efficiency of Rice Straw. </w:t>
      </w:r>
      <w:r w:rsidRPr="00EC7F7A">
        <w:rPr>
          <w:rFonts w:ascii="Times New Roman" w:hAnsi="Times New Roman" w:cs="Times New Roman"/>
          <w:i/>
          <w:iCs/>
          <w:noProof/>
          <w:kern w:val="0"/>
          <w:sz w:val="24"/>
        </w:rPr>
        <w:t>Energie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5</w:t>
      </w:r>
      <w:r w:rsidRPr="00EC7F7A">
        <w:rPr>
          <w:rFonts w:ascii="Times New Roman" w:hAnsi="Times New Roman" w:cs="Times New Roman"/>
          <w:noProof/>
          <w:kern w:val="0"/>
          <w:sz w:val="24"/>
        </w:rPr>
        <w:t>(3636). https://doi.org/. https://doi.org/10.3390/en15103636</w:t>
      </w:r>
    </w:p>
    <w:p w14:paraId="1B06F6C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eng, Y., Shi, J., Tu, M., &amp; Cheng, Y. S. (2017). Principles and Development of Lignocellulosic Biomass Pretreatment for Biofuels. In </w:t>
      </w:r>
      <w:r w:rsidRPr="00EC7F7A">
        <w:rPr>
          <w:rFonts w:ascii="Times New Roman" w:hAnsi="Times New Roman" w:cs="Times New Roman"/>
          <w:i/>
          <w:iCs/>
          <w:noProof/>
          <w:kern w:val="0"/>
          <w:sz w:val="24"/>
        </w:rPr>
        <w:t>Advances in Bioenergy</w:t>
      </w:r>
      <w:r w:rsidRPr="00EC7F7A">
        <w:rPr>
          <w:rFonts w:ascii="Times New Roman" w:hAnsi="Times New Roman" w:cs="Times New Roman"/>
          <w:noProof/>
          <w:kern w:val="0"/>
          <w:sz w:val="24"/>
        </w:rPr>
        <w:t xml:space="preserve"> (Vol. 2). Elsevier Ltd. https://doi.org/10.1016/bs.aibe.2017.03.001</w:t>
      </w:r>
    </w:p>
    <w:p w14:paraId="75372848"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enquan, V., Yeong, T., Kai, K., Chu, L., Yao, W., Pui, K., &amp; Shak, Y. (2021). A combined pretreatment with ultrasound-assisted alkaline solution and aqueous deep eutectic solvent for enhancing delignification and enzymatic hydrolysis from oil palm fronds. </w:t>
      </w:r>
      <w:r w:rsidRPr="00EC7F7A">
        <w:rPr>
          <w:rFonts w:ascii="Times New Roman" w:hAnsi="Times New Roman" w:cs="Times New Roman"/>
          <w:i/>
          <w:iCs/>
          <w:noProof/>
          <w:kern w:val="0"/>
          <w:sz w:val="24"/>
        </w:rPr>
        <w:t>Industrial Crops &amp; Products</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160</w:t>
      </w:r>
      <w:r w:rsidRPr="00EC7F7A">
        <w:rPr>
          <w:rFonts w:ascii="Times New Roman" w:hAnsi="Times New Roman" w:cs="Times New Roman"/>
          <w:noProof/>
          <w:kern w:val="0"/>
          <w:sz w:val="24"/>
        </w:rPr>
        <w:t>(November 2020), 112974. https://doi.org/10.1016/j.indcrop.2020.112974</w:t>
      </w:r>
    </w:p>
    <w:p w14:paraId="60113E20"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ong, C., Jia, H., &amp; Wei, P. (2017). Enhanced saccharification of wheat straw with the application of ultrasonic-assisted quaternary ammonium hydroxide pretreatment. </w:t>
      </w:r>
      <w:r w:rsidRPr="00EC7F7A">
        <w:rPr>
          <w:rFonts w:ascii="Times New Roman" w:hAnsi="Times New Roman" w:cs="Times New Roman"/>
          <w:i/>
          <w:iCs/>
          <w:noProof/>
          <w:kern w:val="0"/>
          <w:sz w:val="24"/>
        </w:rPr>
        <w:t>Process Biochemistr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53</w:t>
      </w:r>
      <w:r w:rsidRPr="00EC7F7A">
        <w:rPr>
          <w:rFonts w:ascii="Times New Roman" w:hAnsi="Times New Roman" w:cs="Times New Roman"/>
          <w:noProof/>
          <w:kern w:val="0"/>
          <w:sz w:val="24"/>
        </w:rPr>
        <w:t>, 180–187. https://doi.org/10.1016/j.procbio.2016.11.004</w:t>
      </w:r>
    </w:p>
    <w:p w14:paraId="10894817"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kern w:val="0"/>
          <w:sz w:val="24"/>
        </w:rPr>
      </w:pPr>
      <w:r w:rsidRPr="00EC7F7A">
        <w:rPr>
          <w:rFonts w:ascii="Times New Roman" w:hAnsi="Times New Roman" w:cs="Times New Roman"/>
          <w:noProof/>
          <w:kern w:val="0"/>
          <w:sz w:val="24"/>
        </w:rPr>
        <w:t xml:space="preserve">Zhu, Z., Rezende, C. A., Simister, R., McQueen-Mason, S. J., Macquarrie, D. J., Polikarpov, I., &amp; Gomez, L. D. (2016). Efficient sugar production from sugarcane bagasse by microwave assisted acid and alkali pretreatment. </w:t>
      </w:r>
      <w:r w:rsidRPr="00EC7F7A">
        <w:rPr>
          <w:rFonts w:ascii="Times New Roman" w:hAnsi="Times New Roman" w:cs="Times New Roman"/>
          <w:i/>
          <w:iCs/>
          <w:noProof/>
          <w:kern w:val="0"/>
          <w:sz w:val="24"/>
        </w:rPr>
        <w:t>Biomass and Bioenergy</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93</w:t>
      </w:r>
      <w:r w:rsidRPr="00EC7F7A">
        <w:rPr>
          <w:rFonts w:ascii="Times New Roman" w:hAnsi="Times New Roman" w:cs="Times New Roman"/>
          <w:noProof/>
          <w:kern w:val="0"/>
          <w:sz w:val="24"/>
        </w:rPr>
        <w:t>, 269–278. https://doi.org/10.1016/j.biombioe.2016.06.017</w:t>
      </w:r>
    </w:p>
    <w:p w14:paraId="7D9F547F" w14:textId="77777777" w:rsidR="00EC7F7A" w:rsidRPr="00EC7F7A" w:rsidRDefault="00EC7F7A" w:rsidP="00EC7F7A">
      <w:pPr>
        <w:widowControl w:val="0"/>
        <w:autoSpaceDE w:val="0"/>
        <w:autoSpaceDN w:val="0"/>
        <w:adjustRightInd w:val="0"/>
        <w:spacing w:line="360" w:lineRule="auto"/>
        <w:ind w:left="480" w:hanging="480"/>
        <w:rPr>
          <w:rFonts w:ascii="Times New Roman" w:hAnsi="Times New Roman" w:cs="Times New Roman"/>
          <w:noProof/>
          <w:sz w:val="24"/>
        </w:rPr>
      </w:pPr>
      <w:r w:rsidRPr="00EC7F7A">
        <w:rPr>
          <w:rFonts w:ascii="Times New Roman" w:hAnsi="Times New Roman" w:cs="Times New Roman"/>
          <w:noProof/>
          <w:kern w:val="0"/>
          <w:sz w:val="24"/>
        </w:rPr>
        <w:t xml:space="preserve">Zhu, Z., Simister, R., Bird, S., J. McQueen-Mason, S., D. Gomez, L., &amp; J. Macquarrie, D. (2015). Microwave assisted acid and alkali pretreatment of </w:t>
      </w:r>
      <w:r w:rsidRPr="00EC7F7A">
        <w:rPr>
          <w:rFonts w:ascii="Times New Roman" w:hAnsi="Times New Roman" w:cs="Times New Roman"/>
          <w:i/>
          <w:iCs/>
          <w:noProof/>
          <w:kern w:val="0"/>
          <w:sz w:val="24"/>
        </w:rPr>
        <w:t xml:space="preserve">Miscanthus </w:t>
      </w:r>
      <w:r w:rsidRPr="00EC7F7A">
        <w:rPr>
          <w:rFonts w:ascii="Times New Roman" w:hAnsi="Times New Roman" w:cs="Times New Roman"/>
          <w:noProof/>
          <w:kern w:val="0"/>
          <w:sz w:val="24"/>
        </w:rPr>
        <w:t>biomas</w:t>
      </w:r>
      <w:r w:rsidRPr="00EC7F7A">
        <w:rPr>
          <w:rFonts w:ascii="Times New Roman" w:hAnsi="Times New Roman" w:cs="Times New Roman"/>
          <w:i/>
          <w:iCs/>
          <w:noProof/>
          <w:kern w:val="0"/>
          <w:sz w:val="24"/>
        </w:rPr>
        <w:t xml:space="preserve">s </w:t>
      </w:r>
      <w:r w:rsidRPr="00EC7F7A">
        <w:rPr>
          <w:rFonts w:ascii="Times New Roman" w:hAnsi="Times New Roman" w:cs="Times New Roman"/>
          <w:noProof/>
          <w:kern w:val="0"/>
          <w:sz w:val="24"/>
        </w:rPr>
        <w:t xml:space="preserve">for biorefineries. </w:t>
      </w:r>
      <w:r w:rsidRPr="00EC7F7A">
        <w:rPr>
          <w:rFonts w:ascii="Times New Roman" w:hAnsi="Times New Roman" w:cs="Times New Roman"/>
          <w:i/>
          <w:iCs/>
          <w:noProof/>
          <w:kern w:val="0"/>
          <w:sz w:val="24"/>
        </w:rPr>
        <w:t>AIMS Bioengineering</w:t>
      </w:r>
      <w:r w:rsidRPr="00EC7F7A">
        <w:rPr>
          <w:rFonts w:ascii="Times New Roman" w:hAnsi="Times New Roman" w:cs="Times New Roman"/>
          <w:noProof/>
          <w:kern w:val="0"/>
          <w:sz w:val="24"/>
        </w:rPr>
        <w:t xml:space="preserve">, </w:t>
      </w:r>
      <w:r w:rsidRPr="00EC7F7A">
        <w:rPr>
          <w:rFonts w:ascii="Times New Roman" w:hAnsi="Times New Roman" w:cs="Times New Roman"/>
          <w:i/>
          <w:iCs/>
          <w:noProof/>
          <w:kern w:val="0"/>
          <w:sz w:val="24"/>
        </w:rPr>
        <w:t>2</w:t>
      </w:r>
      <w:r w:rsidRPr="00EC7F7A">
        <w:rPr>
          <w:rFonts w:ascii="Times New Roman" w:hAnsi="Times New Roman" w:cs="Times New Roman"/>
          <w:noProof/>
          <w:kern w:val="0"/>
          <w:sz w:val="24"/>
        </w:rPr>
        <w:t>(4), 449–468. https://doi.org/10.3934/bioeng.2015.4.449</w:t>
      </w:r>
    </w:p>
    <w:p w14:paraId="37787076" w14:textId="77777777" w:rsidR="00C95770" w:rsidRPr="005F5895" w:rsidRDefault="00B51552" w:rsidP="00B91474">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5F5895">
        <w:rPr>
          <w:rFonts w:ascii="Times New Roman" w:hAnsi="Times New Roman" w:cs="Times New Roman"/>
          <w:sz w:val="24"/>
          <w:szCs w:val="24"/>
        </w:rPr>
        <w:fldChar w:fldCharType="end"/>
      </w:r>
    </w:p>
    <w:sectPr w:rsidR="00C95770" w:rsidRPr="005F5895" w:rsidSect="00B9147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166EE" w14:textId="77777777" w:rsidR="006E376E" w:rsidRDefault="006E376E">
      <w:pPr>
        <w:spacing w:line="240" w:lineRule="auto"/>
      </w:pPr>
      <w:r>
        <w:separator/>
      </w:r>
    </w:p>
  </w:endnote>
  <w:endnote w:type="continuationSeparator" w:id="0">
    <w:p w14:paraId="4FE8374B" w14:textId="77777777" w:rsidR="006E376E" w:rsidRDefault="006E37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harisSIL">
    <w:altName w:val="Malgun Gothic"/>
    <w:charset w:val="81"/>
    <w:family w:val="auto"/>
    <w:pitch w:val="default"/>
    <w:sig w:usb0="00000000" w:usb1="0000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D71F8" w14:textId="77777777" w:rsidR="00B60189" w:rsidRDefault="00B601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A194C" w14:textId="77777777" w:rsidR="00B60189" w:rsidRDefault="00B601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8BE56" w14:textId="77777777" w:rsidR="00B60189" w:rsidRDefault="00B60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E6FE3" w14:textId="77777777" w:rsidR="006E376E" w:rsidRDefault="006E376E">
      <w:pPr>
        <w:spacing w:after="0"/>
      </w:pPr>
      <w:r>
        <w:separator/>
      </w:r>
    </w:p>
  </w:footnote>
  <w:footnote w:type="continuationSeparator" w:id="0">
    <w:p w14:paraId="70570A8D" w14:textId="77777777" w:rsidR="006E376E" w:rsidRDefault="006E376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466EA" w14:textId="0A8C6330" w:rsidR="00B60189" w:rsidRDefault="00B60189">
    <w:pPr>
      <w:pStyle w:val="Header"/>
    </w:pPr>
    <w:r>
      <w:rPr>
        <w:noProof/>
      </w:rPr>
      <w:pict w14:anchorId="7913E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840D7" w14:textId="736BDEE8" w:rsidR="00B60189" w:rsidRDefault="00B60189">
    <w:pPr>
      <w:pStyle w:val="Header"/>
    </w:pPr>
    <w:r>
      <w:rPr>
        <w:noProof/>
      </w:rPr>
      <w:pict w14:anchorId="5F87AF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4B70" w14:textId="2DE2F4C9" w:rsidR="00B60189" w:rsidRDefault="00B60189">
    <w:pPr>
      <w:pStyle w:val="Header"/>
    </w:pPr>
    <w:r>
      <w:rPr>
        <w:noProof/>
      </w:rPr>
      <w:pict w14:anchorId="623888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4176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7353F96"/>
    <w:multiLevelType w:val="singleLevel"/>
    <w:tmpl w:val="A7353F96"/>
    <w:lvl w:ilvl="0">
      <w:start w:val="1"/>
      <w:numFmt w:val="decimal"/>
      <w:suff w:val="space"/>
      <w:lvlText w:val="%1."/>
      <w:lvlJc w:val="left"/>
    </w:lvl>
  </w:abstractNum>
  <w:abstractNum w:abstractNumId="1" w15:restartNumberingAfterBreak="0">
    <w:nsid w:val="025A62B7"/>
    <w:multiLevelType w:val="multilevel"/>
    <w:tmpl w:val="025A62B7"/>
    <w:lvl w:ilvl="0">
      <w:start w:val="1"/>
      <w:numFmt w:val="decimal"/>
      <w:lvlText w:val="%1."/>
      <w:lvlJc w:val="left"/>
      <w:pPr>
        <w:ind w:left="63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E280A78"/>
    <w:multiLevelType w:val="multilevel"/>
    <w:tmpl w:val="8EC2164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67E7A90"/>
    <w:multiLevelType w:val="multilevel"/>
    <w:tmpl w:val="267E7A90"/>
    <w:lvl w:ilvl="0">
      <w:start w:val="1"/>
      <w:numFmt w:val="decimal"/>
      <w:lvlText w:val="%1."/>
      <w:lvlJc w:val="left"/>
      <w:pPr>
        <w:ind w:left="792" w:hanging="360"/>
      </w:pPr>
      <w:rPr>
        <w:rFonts w:hint="default"/>
        <w:color w:val="auto"/>
      </w:r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abstractNum w:abstractNumId="4" w15:restartNumberingAfterBreak="0">
    <w:nsid w:val="277F6874"/>
    <w:multiLevelType w:val="multilevel"/>
    <w:tmpl w:val="22940FF4"/>
    <w:lvl w:ilvl="0">
      <w:start w:val="1"/>
      <w:numFmt w:val="decimal"/>
      <w:pStyle w:val="Heading1"/>
      <w:lvlText w:val="%1"/>
      <w:lvlJc w:val="left"/>
      <w:pPr>
        <w:ind w:left="432" w:hanging="432"/>
      </w:pPr>
      <w:rPr>
        <w:rFonts w:ascii="Times New Roman" w:hAnsi="Times New Roman" w:cs="Times New Roman" w:hint="default"/>
        <w:color w:val="auto"/>
        <w:sz w:val="24"/>
        <w:szCs w:val="24"/>
      </w:rPr>
    </w:lvl>
    <w:lvl w:ilvl="1">
      <w:start w:val="1"/>
      <w:numFmt w:val="decimal"/>
      <w:pStyle w:val="Heading2"/>
      <w:lvlText w:val="%1.%2"/>
      <w:lvlJc w:val="left"/>
      <w:pPr>
        <w:ind w:left="756" w:hanging="576"/>
      </w:pPr>
      <w:rPr>
        <w:b/>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iCs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F9738A5"/>
    <w:multiLevelType w:val="multilevel"/>
    <w:tmpl w:val="BBBA7DF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12B4EC0"/>
    <w:multiLevelType w:val="multilevel"/>
    <w:tmpl w:val="B54802AE"/>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7" w15:restartNumberingAfterBreak="0">
    <w:nsid w:val="448D163B"/>
    <w:multiLevelType w:val="multilevel"/>
    <w:tmpl w:val="448D163B"/>
    <w:lvl w:ilvl="0">
      <w:start w:val="1"/>
      <w:numFmt w:val="decimal"/>
      <w:lvlText w:val="%1."/>
      <w:lvlJc w:val="left"/>
      <w:pPr>
        <w:ind w:left="720" w:hanging="360"/>
      </w:pPr>
      <w:rPr>
        <w:rFonts w:hint="default"/>
        <w:i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B886710"/>
    <w:multiLevelType w:val="multilevel"/>
    <w:tmpl w:val="41D4E03E"/>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9" w15:restartNumberingAfterBreak="0">
    <w:nsid w:val="5E81492F"/>
    <w:multiLevelType w:val="hybridMultilevel"/>
    <w:tmpl w:val="EB18B4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D07700"/>
    <w:multiLevelType w:val="multilevel"/>
    <w:tmpl w:val="3B8856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9442D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7BF1D79"/>
    <w:multiLevelType w:val="hybridMultilevel"/>
    <w:tmpl w:val="AA46C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7"/>
  </w:num>
  <w:num w:numId="5">
    <w:abstractNumId w:val="1"/>
  </w:num>
  <w:num w:numId="6">
    <w:abstractNumId w:val="10"/>
  </w:num>
  <w:num w:numId="7">
    <w:abstractNumId w:val="5"/>
  </w:num>
  <w:num w:numId="8">
    <w:abstractNumId w:val="6"/>
  </w:num>
  <w:num w:numId="9">
    <w:abstractNumId w:val="2"/>
  </w:num>
  <w:num w:numId="10">
    <w:abstractNumId w:val="8"/>
  </w:num>
  <w:num w:numId="11">
    <w:abstractNumId w:val="11"/>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6F82"/>
    <w:rsid w:val="000007D3"/>
    <w:rsid w:val="000008B1"/>
    <w:rsid w:val="00001A07"/>
    <w:rsid w:val="00003322"/>
    <w:rsid w:val="00003D52"/>
    <w:rsid w:val="00010931"/>
    <w:rsid w:val="000114F9"/>
    <w:rsid w:val="00011B0A"/>
    <w:rsid w:val="00014979"/>
    <w:rsid w:val="00015CE8"/>
    <w:rsid w:val="00016585"/>
    <w:rsid w:val="00017967"/>
    <w:rsid w:val="00017E44"/>
    <w:rsid w:val="00020DDA"/>
    <w:rsid w:val="000235B0"/>
    <w:rsid w:val="000237A6"/>
    <w:rsid w:val="000247E6"/>
    <w:rsid w:val="00026566"/>
    <w:rsid w:val="00026FC8"/>
    <w:rsid w:val="00027FBC"/>
    <w:rsid w:val="00030565"/>
    <w:rsid w:val="0003101E"/>
    <w:rsid w:val="00031B3B"/>
    <w:rsid w:val="00031C39"/>
    <w:rsid w:val="00031FA1"/>
    <w:rsid w:val="00033294"/>
    <w:rsid w:val="000351DB"/>
    <w:rsid w:val="00035739"/>
    <w:rsid w:val="00036D72"/>
    <w:rsid w:val="00037B27"/>
    <w:rsid w:val="00040C87"/>
    <w:rsid w:val="000421F5"/>
    <w:rsid w:val="00042371"/>
    <w:rsid w:val="00043DCB"/>
    <w:rsid w:val="00044E47"/>
    <w:rsid w:val="00047B5A"/>
    <w:rsid w:val="00047E7B"/>
    <w:rsid w:val="00051256"/>
    <w:rsid w:val="00051F5D"/>
    <w:rsid w:val="00052637"/>
    <w:rsid w:val="00052999"/>
    <w:rsid w:val="0005381B"/>
    <w:rsid w:val="00053950"/>
    <w:rsid w:val="00054080"/>
    <w:rsid w:val="000544DE"/>
    <w:rsid w:val="00055239"/>
    <w:rsid w:val="00055A0B"/>
    <w:rsid w:val="00055BC0"/>
    <w:rsid w:val="000561AC"/>
    <w:rsid w:val="000561E5"/>
    <w:rsid w:val="000564FF"/>
    <w:rsid w:val="00056513"/>
    <w:rsid w:val="000571C5"/>
    <w:rsid w:val="00057C1F"/>
    <w:rsid w:val="00061946"/>
    <w:rsid w:val="000620B2"/>
    <w:rsid w:val="00062828"/>
    <w:rsid w:val="0006328C"/>
    <w:rsid w:val="0006572B"/>
    <w:rsid w:val="0006658C"/>
    <w:rsid w:val="0006670B"/>
    <w:rsid w:val="00066A30"/>
    <w:rsid w:val="00067607"/>
    <w:rsid w:val="000676AF"/>
    <w:rsid w:val="00070CB8"/>
    <w:rsid w:val="00071416"/>
    <w:rsid w:val="00071681"/>
    <w:rsid w:val="00072385"/>
    <w:rsid w:val="00074C38"/>
    <w:rsid w:val="00081067"/>
    <w:rsid w:val="000833DC"/>
    <w:rsid w:val="00084500"/>
    <w:rsid w:val="000857D3"/>
    <w:rsid w:val="000868CA"/>
    <w:rsid w:val="00086A64"/>
    <w:rsid w:val="00087A22"/>
    <w:rsid w:val="00090EB4"/>
    <w:rsid w:val="00091101"/>
    <w:rsid w:val="00093925"/>
    <w:rsid w:val="00094AD5"/>
    <w:rsid w:val="00094EDF"/>
    <w:rsid w:val="000950B5"/>
    <w:rsid w:val="00095E9C"/>
    <w:rsid w:val="00095EFD"/>
    <w:rsid w:val="00097E44"/>
    <w:rsid w:val="000A04B4"/>
    <w:rsid w:val="000A0F10"/>
    <w:rsid w:val="000A1CEC"/>
    <w:rsid w:val="000A2734"/>
    <w:rsid w:val="000A3309"/>
    <w:rsid w:val="000A395C"/>
    <w:rsid w:val="000A3F0C"/>
    <w:rsid w:val="000A48F5"/>
    <w:rsid w:val="000A59A9"/>
    <w:rsid w:val="000A70D9"/>
    <w:rsid w:val="000A7DD6"/>
    <w:rsid w:val="000B0C2D"/>
    <w:rsid w:val="000B19EF"/>
    <w:rsid w:val="000B1E4B"/>
    <w:rsid w:val="000B32ED"/>
    <w:rsid w:val="000B5F3C"/>
    <w:rsid w:val="000B6B10"/>
    <w:rsid w:val="000B7751"/>
    <w:rsid w:val="000C0AA7"/>
    <w:rsid w:val="000C2523"/>
    <w:rsid w:val="000C64A7"/>
    <w:rsid w:val="000C6A4E"/>
    <w:rsid w:val="000C7668"/>
    <w:rsid w:val="000C770B"/>
    <w:rsid w:val="000D2049"/>
    <w:rsid w:val="000D21BB"/>
    <w:rsid w:val="000D2BE8"/>
    <w:rsid w:val="000D3264"/>
    <w:rsid w:val="000D3428"/>
    <w:rsid w:val="000D5CE5"/>
    <w:rsid w:val="000D695D"/>
    <w:rsid w:val="000D6B99"/>
    <w:rsid w:val="000D795F"/>
    <w:rsid w:val="000D7F8B"/>
    <w:rsid w:val="000E2070"/>
    <w:rsid w:val="000E2D24"/>
    <w:rsid w:val="000E38C1"/>
    <w:rsid w:val="000E3993"/>
    <w:rsid w:val="000E40DC"/>
    <w:rsid w:val="000E4737"/>
    <w:rsid w:val="000E4ABD"/>
    <w:rsid w:val="000E7521"/>
    <w:rsid w:val="000E7FBB"/>
    <w:rsid w:val="000F25EE"/>
    <w:rsid w:val="000F3BE5"/>
    <w:rsid w:val="000F59E0"/>
    <w:rsid w:val="000F6289"/>
    <w:rsid w:val="000F6783"/>
    <w:rsid w:val="000F72FC"/>
    <w:rsid w:val="000F75E7"/>
    <w:rsid w:val="00100224"/>
    <w:rsid w:val="00100A0D"/>
    <w:rsid w:val="00100D36"/>
    <w:rsid w:val="00101C33"/>
    <w:rsid w:val="00102B28"/>
    <w:rsid w:val="00105345"/>
    <w:rsid w:val="00105B9A"/>
    <w:rsid w:val="0010665B"/>
    <w:rsid w:val="00107B9B"/>
    <w:rsid w:val="00110AFD"/>
    <w:rsid w:val="0011159E"/>
    <w:rsid w:val="00111973"/>
    <w:rsid w:val="001122DF"/>
    <w:rsid w:val="00113BBB"/>
    <w:rsid w:val="0011585C"/>
    <w:rsid w:val="00116039"/>
    <w:rsid w:val="00116155"/>
    <w:rsid w:val="00117EFC"/>
    <w:rsid w:val="00121F73"/>
    <w:rsid w:val="00121F8E"/>
    <w:rsid w:val="00122763"/>
    <w:rsid w:val="001231FD"/>
    <w:rsid w:val="001246E3"/>
    <w:rsid w:val="00126D19"/>
    <w:rsid w:val="001302EC"/>
    <w:rsid w:val="00130329"/>
    <w:rsid w:val="0013057D"/>
    <w:rsid w:val="00130D31"/>
    <w:rsid w:val="00131546"/>
    <w:rsid w:val="001315E7"/>
    <w:rsid w:val="00132F60"/>
    <w:rsid w:val="00133031"/>
    <w:rsid w:val="00134428"/>
    <w:rsid w:val="0014246D"/>
    <w:rsid w:val="001464B8"/>
    <w:rsid w:val="00146B66"/>
    <w:rsid w:val="001471BC"/>
    <w:rsid w:val="0015135F"/>
    <w:rsid w:val="001513F0"/>
    <w:rsid w:val="00153C2B"/>
    <w:rsid w:val="00154D0D"/>
    <w:rsid w:val="00155157"/>
    <w:rsid w:val="00155891"/>
    <w:rsid w:val="001558CB"/>
    <w:rsid w:val="00155A8F"/>
    <w:rsid w:val="00156F45"/>
    <w:rsid w:val="0015782C"/>
    <w:rsid w:val="0015793F"/>
    <w:rsid w:val="001579AA"/>
    <w:rsid w:val="00157DA8"/>
    <w:rsid w:val="00160D76"/>
    <w:rsid w:val="001632EC"/>
    <w:rsid w:val="001636E6"/>
    <w:rsid w:val="00163702"/>
    <w:rsid w:val="00164DF0"/>
    <w:rsid w:val="00165E0E"/>
    <w:rsid w:val="00166071"/>
    <w:rsid w:val="001661C2"/>
    <w:rsid w:val="001671AC"/>
    <w:rsid w:val="0016761A"/>
    <w:rsid w:val="00171843"/>
    <w:rsid w:val="00171887"/>
    <w:rsid w:val="00171B94"/>
    <w:rsid w:val="00172805"/>
    <w:rsid w:val="00174869"/>
    <w:rsid w:val="001748E5"/>
    <w:rsid w:val="001805C8"/>
    <w:rsid w:val="00180A23"/>
    <w:rsid w:val="00182328"/>
    <w:rsid w:val="00183011"/>
    <w:rsid w:val="00183797"/>
    <w:rsid w:val="001840CE"/>
    <w:rsid w:val="00185A7E"/>
    <w:rsid w:val="00187F51"/>
    <w:rsid w:val="00191B7A"/>
    <w:rsid w:val="00192358"/>
    <w:rsid w:val="001925ED"/>
    <w:rsid w:val="001936B3"/>
    <w:rsid w:val="00193B4C"/>
    <w:rsid w:val="001958D7"/>
    <w:rsid w:val="001960CC"/>
    <w:rsid w:val="001964DA"/>
    <w:rsid w:val="0019692C"/>
    <w:rsid w:val="00197A23"/>
    <w:rsid w:val="001A1BAD"/>
    <w:rsid w:val="001A35CF"/>
    <w:rsid w:val="001A3A1D"/>
    <w:rsid w:val="001A5ECD"/>
    <w:rsid w:val="001B05E4"/>
    <w:rsid w:val="001B105C"/>
    <w:rsid w:val="001B1415"/>
    <w:rsid w:val="001B1C82"/>
    <w:rsid w:val="001B28EE"/>
    <w:rsid w:val="001B2925"/>
    <w:rsid w:val="001B3514"/>
    <w:rsid w:val="001B5275"/>
    <w:rsid w:val="001B62BC"/>
    <w:rsid w:val="001B68F8"/>
    <w:rsid w:val="001C07DF"/>
    <w:rsid w:val="001C0FB9"/>
    <w:rsid w:val="001C2BC2"/>
    <w:rsid w:val="001C32CF"/>
    <w:rsid w:val="001C6AF6"/>
    <w:rsid w:val="001C6CDD"/>
    <w:rsid w:val="001D0761"/>
    <w:rsid w:val="001D171F"/>
    <w:rsid w:val="001D1B58"/>
    <w:rsid w:val="001D273E"/>
    <w:rsid w:val="001D2C5E"/>
    <w:rsid w:val="001D38B2"/>
    <w:rsid w:val="001D4AA2"/>
    <w:rsid w:val="001D6F51"/>
    <w:rsid w:val="001D78F9"/>
    <w:rsid w:val="001E070C"/>
    <w:rsid w:val="001E1086"/>
    <w:rsid w:val="001F0F6E"/>
    <w:rsid w:val="001F14E4"/>
    <w:rsid w:val="001F3552"/>
    <w:rsid w:val="001F4ED0"/>
    <w:rsid w:val="001F521E"/>
    <w:rsid w:val="001F583D"/>
    <w:rsid w:val="001F63D8"/>
    <w:rsid w:val="00200F9A"/>
    <w:rsid w:val="00201C6F"/>
    <w:rsid w:val="00203CCA"/>
    <w:rsid w:val="00206EE1"/>
    <w:rsid w:val="00210157"/>
    <w:rsid w:val="002112E9"/>
    <w:rsid w:val="00211E7F"/>
    <w:rsid w:val="00212457"/>
    <w:rsid w:val="00212B3C"/>
    <w:rsid w:val="00212B70"/>
    <w:rsid w:val="0021384C"/>
    <w:rsid w:val="00214235"/>
    <w:rsid w:val="002148EC"/>
    <w:rsid w:val="00214D6D"/>
    <w:rsid w:val="002156FA"/>
    <w:rsid w:val="00215910"/>
    <w:rsid w:val="00216201"/>
    <w:rsid w:val="00216305"/>
    <w:rsid w:val="00216C34"/>
    <w:rsid w:val="002178D1"/>
    <w:rsid w:val="00217A1F"/>
    <w:rsid w:val="002212EC"/>
    <w:rsid w:val="00221992"/>
    <w:rsid w:val="002219B5"/>
    <w:rsid w:val="002238A0"/>
    <w:rsid w:val="00225F84"/>
    <w:rsid w:val="00227F49"/>
    <w:rsid w:val="002306B5"/>
    <w:rsid w:val="002307F8"/>
    <w:rsid w:val="00232814"/>
    <w:rsid w:val="00233E06"/>
    <w:rsid w:val="00237BA1"/>
    <w:rsid w:val="00240985"/>
    <w:rsid w:val="00240D69"/>
    <w:rsid w:val="0024306F"/>
    <w:rsid w:val="00243589"/>
    <w:rsid w:val="0024543C"/>
    <w:rsid w:val="00246317"/>
    <w:rsid w:val="00251F11"/>
    <w:rsid w:val="002528BB"/>
    <w:rsid w:val="002553AA"/>
    <w:rsid w:val="002561E2"/>
    <w:rsid w:val="0026074E"/>
    <w:rsid w:val="00261232"/>
    <w:rsid w:val="00262A6F"/>
    <w:rsid w:val="00263834"/>
    <w:rsid w:val="002648EE"/>
    <w:rsid w:val="00265F03"/>
    <w:rsid w:val="00270A54"/>
    <w:rsid w:val="00271BCD"/>
    <w:rsid w:val="00273584"/>
    <w:rsid w:val="002737C8"/>
    <w:rsid w:val="00274991"/>
    <w:rsid w:val="00275320"/>
    <w:rsid w:val="00277309"/>
    <w:rsid w:val="00277445"/>
    <w:rsid w:val="00280936"/>
    <w:rsid w:val="00280C71"/>
    <w:rsid w:val="00280E5C"/>
    <w:rsid w:val="0028295F"/>
    <w:rsid w:val="0028422F"/>
    <w:rsid w:val="00286BF4"/>
    <w:rsid w:val="00286E3D"/>
    <w:rsid w:val="00291429"/>
    <w:rsid w:val="0029240B"/>
    <w:rsid w:val="002937F4"/>
    <w:rsid w:val="0029507B"/>
    <w:rsid w:val="002A026E"/>
    <w:rsid w:val="002A0F3D"/>
    <w:rsid w:val="002A1516"/>
    <w:rsid w:val="002A309A"/>
    <w:rsid w:val="002A362B"/>
    <w:rsid w:val="002A4F82"/>
    <w:rsid w:val="002A5C30"/>
    <w:rsid w:val="002A5C72"/>
    <w:rsid w:val="002B0322"/>
    <w:rsid w:val="002B157E"/>
    <w:rsid w:val="002B1737"/>
    <w:rsid w:val="002B1A0B"/>
    <w:rsid w:val="002B1ED3"/>
    <w:rsid w:val="002B2EA9"/>
    <w:rsid w:val="002B44F9"/>
    <w:rsid w:val="002B51AB"/>
    <w:rsid w:val="002C052B"/>
    <w:rsid w:val="002C0951"/>
    <w:rsid w:val="002C2CB9"/>
    <w:rsid w:val="002C52C8"/>
    <w:rsid w:val="002D098B"/>
    <w:rsid w:val="002D1254"/>
    <w:rsid w:val="002D1B33"/>
    <w:rsid w:val="002D34D9"/>
    <w:rsid w:val="002D3CDB"/>
    <w:rsid w:val="002D6565"/>
    <w:rsid w:val="002D6EFF"/>
    <w:rsid w:val="002D7E33"/>
    <w:rsid w:val="002E18A2"/>
    <w:rsid w:val="002E1FB0"/>
    <w:rsid w:val="002E276C"/>
    <w:rsid w:val="002E29FD"/>
    <w:rsid w:val="002E634D"/>
    <w:rsid w:val="002F0C8D"/>
    <w:rsid w:val="002F1829"/>
    <w:rsid w:val="002F20A1"/>
    <w:rsid w:val="002F2251"/>
    <w:rsid w:val="002F2BF7"/>
    <w:rsid w:val="002F2E41"/>
    <w:rsid w:val="002F3D49"/>
    <w:rsid w:val="002F6D7B"/>
    <w:rsid w:val="0030099B"/>
    <w:rsid w:val="00300F0E"/>
    <w:rsid w:val="003013B2"/>
    <w:rsid w:val="003022A5"/>
    <w:rsid w:val="003023CF"/>
    <w:rsid w:val="0030269A"/>
    <w:rsid w:val="003029A3"/>
    <w:rsid w:val="00310537"/>
    <w:rsid w:val="00311932"/>
    <w:rsid w:val="003123A1"/>
    <w:rsid w:val="003123F8"/>
    <w:rsid w:val="003128E6"/>
    <w:rsid w:val="00312D2D"/>
    <w:rsid w:val="00313F69"/>
    <w:rsid w:val="0031480D"/>
    <w:rsid w:val="0031580C"/>
    <w:rsid w:val="00315E5B"/>
    <w:rsid w:val="00316303"/>
    <w:rsid w:val="00316C01"/>
    <w:rsid w:val="00317B20"/>
    <w:rsid w:val="00322A0E"/>
    <w:rsid w:val="00322C32"/>
    <w:rsid w:val="00322D8C"/>
    <w:rsid w:val="0032374F"/>
    <w:rsid w:val="00324D53"/>
    <w:rsid w:val="00325285"/>
    <w:rsid w:val="00325DBC"/>
    <w:rsid w:val="00327B1F"/>
    <w:rsid w:val="0033016F"/>
    <w:rsid w:val="0033307B"/>
    <w:rsid w:val="003345F3"/>
    <w:rsid w:val="00336BE4"/>
    <w:rsid w:val="00337462"/>
    <w:rsid w:val="00337587"/>
    <w:rsid w:val="003402BC"/>
    <w:rsid w:val="00341E59"/>
    <w:rsid w:val="00342017"/>
    <w:rsid w:val="00342BBA"/>
    <w:rsid w:val="00344629"/>
    <w:rsid w:val="0034482F"/>
    <w:rsid w:val="00344EC2"/>
    <w:rsid w:val="00347CAC"/>
    <w:rsid w:val="00351084"/>
    <w:rsid w:val="00351A31"/>
    <w:rsid w:val="00351F9F"/>
    <w:rsid w:val="00352BA3"/>
    <w:rsid w:val="003546D2"/>
    <w:rsid w:val="00354B61"/>
    <w:rsid w:val="003564F9"/>
    <w:rsid w:val="00356FDD"/>
    <w:rsid w:val="00357A39"/>
    <w:rsid w:val="00360000"/>
    <w:rsid w:val="00360741"/>
    <w:rsid w:val="00360ED3"/>
    <w:rsid w:val="00361A84"/>
    <w:rsid w:val="00363BA3"/>
    <w:rsid w:val="003701E8"/>
    <w:rsid w:val="00372271"/>
    <w:rsid w:val="00373775"/>
    <w:rsid w:val="00376091"/>
    <w:rsid w:val="00376222"/>
    <w:rsid w:val="003767F8"/>
    <w:rsid w:val="00382343"/>
    <w:rsid w:val="003832E6"/>
    <w:rsid w:val="0038386F"/>
    <w:rsid w:val="00383951"/>
    <w:rsid w:val="0038440C"/>
    <w:rsid w:val="00392214"/>
    <w:rsid w:val="00392A0C"/>
    <w:rsid w:val="0039757B"/>
    <w:rsid w:val="003A1D0D"/>
    <w:rsid w:val="003A5E38"/>
    <w:rsid w:val="003A6772"/>
    <w:rsid w:val="003A778B"/>
    <w:rsid w:val="003A7A1C"/>
    <w:rsid w:val="003A7FFC"/>
    <w:rsid w:val="003B2338"/>
    <w:rsid w:val="003B4E4C"/>
    <w:rsid w:val="003B508E"/>
    <w:rsid w:val="003B59FD"/>
    <w:rsid w:val="003C024D"/>
    <w:rsid w:val="003C15A4"/>
    <w:rsid w:val="003C1BB1"/>
    <w:rsid w:val="003C2756"/>
    <w:rsid w:val="003C32CB"/>
    <w:rsid w:val="003C7451"/>
    <w:rsid w:val="003C74C9"/>
    <w:rsid w:val="003C7D9B"/>
    <w:rsid w:val="003D384D"/>
    <w:rsid w:val="003D653E"/>
    <w:rsid w:val="003E099B"/>
    <w:rsid w:val="003E1609"/>
    <w:rsid w:val="003E18A3"/>
    <w:rsid w:val="003E1E94"/>
    <w:rsid w:val="003E39E6"/>
    <w:rsid w:val="003E5546"/>
    <w:rsid w:val="003E5F3A"/>
    <w:rsid w:val="003E71AC"/>
    <w:rsid w:val="003E7358"/>
    <w:rsid w:val="003E77D6"/>
    <w:rsid w:val="003E7CCA"/>
    <w:rsid w:val="003F11C3"/>
    <w:rsid w:val="003F22E3"/>
    <w:rsid w:val="003F2457"/>
    <w:rsid w:val="003F28E6"/>
    <w:rsid w:val="003F50CE"/>
    <w:rsid w:val="003F553A"/>
    <w:rsid w:val="003F606D"/>
    <w:rsid w:val="00401400"/>
    <w:rsid w:val="00401A59"/>
    <w:rsid w:val="00404A6A"/>
    <w:rsid w:val="00406785"/>
    <w:rsid w:val="00407EA6"/>
    <w:rsid w:val="00410112"/>
    <w:rsid w:val="00411897"/>
    <w:rsid w:val="00411D2F"/>
    <w:rsid w:val="00414B8F"/>
    <w:rsid w:val="00414E8D"/>
    <w:rsid w:val="00415196"/>
    <w:rsid w:val="004153CD"/>
    <w:rsid w:val="004158CD"/>
    <w:rsid w:val="004173C6"/>
    <w:rsid w:val="004179BA"/>
    <w:rsid w:val="0042116B"/>
    <w:rsid w:val="004212D7"/>
    <w:rsid w:val="00421358"/>
    <w:rsid w:val="00422892"/>
    <w:rsid w:val="004246F5"/>
    <w:rsid w:val="0042492C"/>
    <w:rsid w:val="004300C2"/>
    <w:rsid w:val="004305A2"/>
    <w:rsid w:val="00431AA7"/>
    <w:rsid w:val="004326DB"/>
    <w:rsid w:val="00432BD6"/>
    <w:rsid w:val="0043511A"/>
    <w:rsid w:val="00435D80"/>
    <w:rsid w:val="004365DB"/>
    <w:rsid w:val="00436658"/>
    <w:rsid w:val="00436865"/>
    <w:rsid w:val="00437983"/>
    <w:rsid w:val="00437AFA"/>
    <w:rsid w:val="00441102"/>
    <w:rsid w:val="00444954"/>
    <w:rsid w:val="00444D62"/>
    <w:rsid w:val="00445579"/>
    <w:rsid w:val="004502C2"/>
    <w:rsid w:val="0045323C"/>
    <w:rsid w:val="00454084"/>
    <w:rsid w:val="004551E9"/>
    <w:rsid w:val="0045592B"/>
    <w:rsid w:val="00460409"/>
    <w:rsid w:val="004648CB"/>
    <w:rsid w:val="00465419"/>
    <w:rsid w:val="004724FA"/>
    <w:rsid w:val="00475A04"/>
    <w:rsid w:val="00475A22"/>
    <w:rsid w:val="00475DE8"/>
    <w:rsid w:val="00480252"/>
    <w:rsid w:val="00481122"/>
    <w:rsid w:val="00483D1A"/>
    <w:rsid w:val="00484487"/>
    <w:rsid w:val="00485225"/>
    <w:rsid w:val="00485BA2"/>
    <w:rsid w:val="00492E68"/>
    <w:rsid w:val="00492F28"/>
    <w:rsid w:val="00494914"/>
    <w:rsid w:val="004950C4"/>
    <w:rsid w:val="00495BBA"/>
    <w:rsid w:val="0049644D"/>
    <w:rsid w:val="0049790B"/>
    <w:rsid w:val="004A15AB"/>
    <w:rsid w:val="004A1814"/>
    <w:rsid w:val="004A310B"/>
    <w:rsid w:val="004A3B75"/>
    <w:rsid w:val="004A3DA8"/>
    <w:rsid w:val="004A582B"/>
    <w:rsid w:val="004A66A3"/>
    <w:rsid w:val="004B1D0B"/>
    <w:rsid w:val="004B2C69"/>
    <w:rsid w:val="004B2CD6"/>
    <w:rsid w:val="004B2EC5"/>
    <w:rsid w:val="004B3FAF"/>
    <w:rsid w:val="004C02D0"/>
    <w:rsid w:val="004C1788"/>
    <w:rsid w:val="004C2AE8"/>
    <w:rsid w:val="004C50FD"/>
    <w:rsid w:val="004C5B88"/>
    <w:rsid w:val="004C7572"/>
    <w:rsid w:val="004C7C7D"/>
    <w:rsid w:val="004D02B7"/>
    <w:rsid w:val="004D1804"/>
    <w:rsid w:val="004D4A57"/>
    <w:rsid w:val="004D525E"/>
    <w:rsid w:val="004D5E3F"/>
    <w:rsid w:val="004D6CEB"/>
    <w:rsid w:val="004D7DD2"/>
    <w:rsid w:val="004E01EB"/>
    <w:rsid w:val="004E1D57"/>
    <w:rsid w:val="004E2A1D"/>
    <w:rsid w:val="004E2E82"/>
    <w:rsid w:val="004E344D"/>
    <w:rsid w:val="004E4C8E"/>
    <w:rsid w:val="004E4E41"/>
    <w:rsid w:val="004E51BA"/>
    <w:rsid w:val="004E5DF6"/>
    <w:rsid w:val="004E71F1"/>
    <w:rsid w:val="004F49C1"/>
    <w:rsid w:val="004F4F7D"/>
    <w:rsid w:val="004F68A9"/>
    <w:rsid w:val="0050015F"/>
    <w:rsid w:val="00500660"/>
    <w:rsid w:val="0050090C"/>
    <w:rsid w:val="00504170"/>
    <w:rsid w:val="00504387"/>
    <w:rsid w:val="00505EAE"/>
    <w:rsid w:val="00507610"/>
    <w:rsid w:val="00507A10"/>
    <w:rsid w:val="00510D05"/>
    <w:rsid w:val="00511032"/>
    <w:rsid w:val="0051218E"/>
    <w:rsid w:val="00512812"/>
    <w:rsid w:val="00513010"/>
    <w:rsid w:val="00513228"/>
    <w:rsid w:val="00513D04"/>
    <w:rsid w:val="00514C38"/>
    <w:rsid w:val="005151FA"/>
    <w:rsid w:val="00516B6D"/>
    <w:rsid w:val="0052029D"/>
    <w:rsid w:val="005212C7"/>
    <w:rsid w:val="00522CFC"/>
    <w:rsid w:val="00522F6C"/>
    <w:rsid w:val="0052397F"/>
    <w:rsid w:val="00524B5F"/>
    <w:rsid w:val="00525234"/>
    <w:rsid w:val="00531372"/>
    <w:rsid w:val="005317ED"/>
    <w:rsid w:val="00531A9A"/>
    <w:rsid w:val="00531B1B"/>
    <w:rsid w:val="00534415"/>
    <w:rsid w:val="005348B4"/>
    <w:rsid w:val="00535E26"/>
    <w:rsid w:val="00535F64"/>
    <w:rsid w:val="00536866"/>
    <w:rsid w:val="005369F6"/>
    <w:rsid w:val="00536A6A"/>
    <w:rsid w:val="00536EEB"/>
    <w:rsid w:val="00537168"/>
    <w:rsid w:val="00537744"/>
    <w:rsid w:val="00537875"/>
    <w:rsid w:val="00540C3B"/>
    <w:rsid w:val="00541C64"/>
    <w:rsid w:val="00542EDF"/>
    <w:rsid w:val="005437F6"/>
    <w:rsid w:val="00543971"/>
    <w:rsid w:val="0054539F"/>
    <w:rsid w:val="005458DB"/>
    <w:rsid w:val="0054616E"/>
    <w:rsid w:val="005477B8"/>
    <w:rsid w:val="00554B31"/>
    <w:rsid w:val="00554BF0"/>
    <w:rsid w:val="00554D9B"/>
    <w:rsid w:val="00556786"/>
    <w:rsid w:val="005616C6"/>
    <w:rsid w:val="00562198"/>
    <w:rsid w:val="00562FDD"/>
    <w:rsid w:val="005642E0"/>
    <w:rsid w:val="005643B6"/>
    <w:rsid w:val="00564A8A"/>
    <w:rsid w:val="005655E0"/>
    <w:rsid w:val="00566BC7"/>
    <w:rsid w:val="0057292F"/>
    <w:rsid w:val="005734E2"/>
    <w:rsid w:val="005747A9"/>
    <w:rsid w:val="00575589"/>
    <w:rsid w:val="0057564E"/>
    <w:rsid w:val="00576009"/>
    <w:rsid w:val="005767EE"/>
    <w:rsid w:val="00583530"/>
    <w:rsid w:val="00583C4B"/>
    <w:rsid w:val="00584E8F"/>
    <w:rsid w:val="005859AB"/>
    <w:rsid w:val="00590B33"/>
    <w:rsid w:val="00590FF4"/>
    <w:rsid w:val="00591281"/>
    <w:rsid w:val="0059158D"/>
    <w:rsid w:val="0059413B"/>
    <w:rsid w:val="00597057"/>
    <w:rsid w:val="0059777E"/>
    <w:rsid w:val="005A03D1"/>
    <w:rsid w:val="005A2253"/>
    <w:rsid w:val="005A3AAE"/>
    <w:rsid w:val="005A4558"/>
    <w:rsid w:val="005A734A"/>
    <w:rsid w:val="005A7873"/>
    <w:rsid w:val="005A7C5D"/>
    <w:rsid w:val="005B0479"/>
    <w:rsid w:val="005B1F9E"/>
    <w:rsid w:val="005B42BE"/>
    <w:rsid w:val="005B46DB"/>
    <w:rsid w:val="005B55AE"/>
    <w:rsid w:val="005B7040"/>
    <w:rsid w:val="005B72A7"/>
    <w:rsid w:val="005C0A0B"/>
    <w:rsid w:val="005C12A2"/>
    <w:rsid w:val="005C5D24"/>
    <w:rsid w:val="005C6029"/>
    <w:rsid w:val="005C690D"/>
    <w:rsid w:val="005C7A11"/>
    <w:rsid w:val="005C7BD7"/>
    <w:rsid w:val="005C7E02"/>
    <w:rsid w:val="005D220F"/>
    <w:rsid w:val="005D28EE"/>
    <w:rsid w:val="005D4233"/>
    <w:rsid w:val="005D5C7F"/>
    <w:rsid w:val="005D6F70"/>
    <w:rsid w:val="005D7787"/>
    <w:rsid w:val="005E0339"/>
    <w:rsid w:val="005E0EF0"/>
    <w:rsid w:val="005E183F"/>
    <w:rsid w:val="005E45B4"/>
    <w:rsid w:val="005E6072"/>
    <w:rsid w:val="005E61B1"/>
    <w:rsid w:val="005E6D8C"/>
    <w:rsid w:val="005E7FAF"/>
    <w:rsid w:val="005F02DB"/>
    <w:rsid w:val="005F0398"/>
    <w:rsid w:val="005F0485"/>
    <w:rsid w:val="005F0805"/>
    <w:rsid w:val="005F0D7B"/>
    <w:rsid w:val="005F15C8"/>
    <w:rsid w:val="005F2FBD"/>
    <w:rsid w:val="005F4171"/>
    <w:rsid w:val="005F450F"/>
    <w:rsid w:val="005F5895"/>
    <w:rsid w:val="005F6C5C"/>
    <w:rsid w:val="005F6D1C"/>
    <w:rsid w:val="006000FD"/>
    <w:rsid w:val="00600F7F"/>
    <w:rsid w:val="0060126A"/>
    <w:rsid w:val="006014EC"/>
    <w:rsid w:val="0060375E"/>
    <w:rsid w:val="006063C7"/>
    <w:rsid w:val="006069EE"/>
    <w:rsid w:val="00606AAC"/>
    <w:rsid w:val="00610A1D"/>
    <w:rsid w:val="00614AEC"/>
    <w:rsid w:val="00616039"/>
    <w:rsid w:val="00616454"/>
    <w:rsid w:val="00616CB8"/>
    <w:rsid w:val="00621412"/>
    <w:rsid w:val="00622919"/>
    <w:rsid w:val="00622930"/>
    <w:rsid w:val="0062507B"/>
    <w:rsid w:val="0062595B"/>
    <w:rsid w:val="00626D96"/>
    <w:rsid w:val="0063035D"/>
    <w:rsid w:val="0063085C"/>
    <w:rsid w:val="00632BBE"/>
    <w:rsid w:val="0063331E"/>
    <w:rsid w:val="00633FBD"/>
    <w:rsid w:val="00633FFF"/>
    <w:rsid w:val="00634992"/>
    <w:rsid w:val="0063504A"/>
    <w:rsid w:val="00635064"/>
    <w:rsid w:val="0063508D"/>
    <w:rsid w:val="0063584F"/>
    <w:rsid w:val="006405E3"/>
    <w:rsid w:val="00640C9E"/>
    <w:rsid w:val="00642D74"/>
    <w:rsid w:val="00643F72"/>
    <w:rsid w:val="00647151"/>
    <w:rsid w:val="00650906"/>
    <w:rsid w:val="00652174"/>
    <w:rsid w:val="00652517"/>
    <w:rsid w:val="00652BC2"/>
    <w:rsid w:val="00653320"/>
    <w:rsid w:val="00653B82"/>
    <w:rsid w:val="00655052"/>
    <w:rsid w:val="006550A4"/>
    <w:rsid w:val="00656FB5"/>
    <w:rsid w:val="00660D94"/>
    <w:rsid w:val="00662DCB"/>
    <w:rsid w:val="00663A46"/>
    <w:rsid w:val="00666164"/>
    <w:rsid w:val="00666882"/>
    <w:rsid w:val="00670E9D"/>
    <w:rsid w:val="0067220A"/>
    <w:rsid w:val="0067401B"/>
    <w:rsid w:val="00674398"/>
    <w:rsid w:val="00674C5E"/>
    <w:rsid w:val="00675028"/>
    <w:rsid w:val="00676642"/>
    <w:rsid w:val="00676BDE"/>
    <w:rsid w:val="00676BEA"/>
    <w:rsid w:val="00677604"/>
    <w:rsid w:val="00681D41"/>
    <w:rsid w:val="00682898"/>
    <w:rsid w:val="00687650"/>
    <w:rsid w:val="0069037D"/>
    <w:rsid w:val="00690D02"/>
    <w:rsid w:val="00691CBB"/>
    <w:rsid w:val="00692399"/>
    <w:rsid w:val="00694DA4"/>
    <w:rsid w:val="00696257"/>
    <w:rsid w:val="00696CB5"/>
    <w:rsid w:val="00696CB6"/>
    <w:rsid w:val="006970A8"/>
    <w:rsid w:val="006A2F58"/>
    <w:rsid w:val="006A3E7B"/>
    <w:rsid w:val="006A5E18"/>
    <w:rsid w:val="006A654B"/>
    <w:rsid w:val="006B0AB3"/>
    <w:rsid w:val="006B2005"/>
    <w:rsid w:val="006B2945"/>
    <w:rsid w:val="006B387A"/>
    <w:rsid w:val="006B7E38"/>
    <w:rsid w:val="006C0569"/>
    <w:rsid w:val="006C3BD7"/>
    <w:rsid w:val="006C438C"/>
    <w:rsid w:val="006C5EEA"/>
    <w:rsid w:val="006C6CB2"/>
    <w:rsid w:val="006D0283"/>
    <w:rsid w:val="006D1F71"/>
    <w:rsid w:val="006D305B"/>
    <w:rsid w:val="006D32BC"/>
    <w:rsid w:val="006D39C0"/>
    <w:rsid w:val="006D4592"/>
    <w:rsid w:val="006D5C76"/>
    <w:rsid w:val="006D6320"/>
    <w:rsid w:val="006D6743"/>
    <w:rsid w:val="006D6B42"/>
    <w:rsid w:val="006E00E4"/>
    <w:rsid w:val="006E190F"/>
    <w:rsid w:val="006E2200"/>
    <w:rsid w:val="006E34E9"/>
    <w:rsid w:val="006E376E"/>
    <w:rsid w:val="006E3A54"/>
    <w:rsid w:val="006E46D8"/>
    <w:rsid w:val="006E5E41"/>
    <w:rsid w:val="006E6213"/>
    <w:rsid w:val="006E6655"/>
    <w:rsid w:val="006F0403"/>
    <w:rsid w:val="006F137E"/>
    <w:rsid w:val="006F200B"/>
    <w:rsid w:val="006F466C"/>
    <w:rsid w:val="006F5285"/>
    <w:rsid w:val="006F580D"/>
    <w:rsid w:val="006F7893"/>
    <w:rsid w:val="00701867"/>
    <w:rsid w:val="00702AAA"/>
    <w:rsid w:val="0070542D"/>
    <w:rsid w:val="007068D8"/>
    <w:rsid w:val="00706F33"/>
    <w:rsid w:val="00710D90"/>
    <w:rsid w:val="007112B2"/>
    <w:rsid w:val="0071459B"/>
    <w:rsid w:val="00714B13"/>
    <w:rsid w:val="007150D6"/>
    <w:rsid w:val="0072134F"/>
    <w:rsid w:val="00722E4D"/>
    <w:rsid w:val="00723C0F"/>
    <w:rsid w:val="00725654"/>
    <w:rsid w:val="00725E2C"/>
    <w:rsid w:val="0073088C"/>
    <w:rsid w:val="007340B8"/>
    <w:rsid w:val="00734AEC"/>
    <w:rsid w:val="00734E4B"/>
    <w:rsid w:val="00736F82"/>
    <w:rsid w:val="00744BAE"/>
    <w:rsid w:val="0074503A"/>
    <w:rsid w:val="0074644B"/>
    <w:rsid w:val="00750A11"/>
    <w:rsid w:val="00750A65"/>
    <w:rsid w:val="00750D2F"/>
    <w:rsid w:val="00750F14"/>
    <w:rsid w:val="00751336"/>
    <w:rsid w:val="007516CD"/>
    <w:rsid w:val="00754CBB"/>
    <w:rsid w:val="00755CF3"/>
    <w:rsid w:val="0075653E"/>
    <w:rsid w:val="007565E1"/>
    <w:rsid w:val="007568F4"/>
    <w:rsid w:val="00756E0B"/>
    <w:rsid w:val="00757EAE"/>
    <w:rsid w:val="00760878"/>
    <w:rsid w:val="00760B2C"/>
    <w:rsid w:val="00762A14"/>
    <w:rsid w:val="00764292"/>
    <w:rsid w:val="007652F1"/>
    <w:rsid w:val="0077022C"/>
    <w:rsid w:val="00771695"/>
    <w:rsid w:val="007740F0"/>
    <w:rsid w:val="00774224"/>
    <w:rsid w:val="00776AFC"/>
    <w:rsid w:val="00776F92"/>
    <w:rsid w:val="0078230F"/>
    <w:rsid w:val="007850C3"/>
    <w:rsid w:val="0078516E"/>
    <w:rsid w:val="00785EF2"/>
    <w:rsid w:val="007866B5"/>
    <w:rsid w:val="00786773"/>
    <w:rsid w:val="00787E4E"/>
    <w:rsid w:val="00791A25"/>
    <w:rsid w:val="00792768"/>
    <w:rsid w:val="00793122"/>
    <w:rsid w:val="007943B5"/>
    <w:rsid w:val="00795F95"/>
    <w:rsid w:val="00796F47"/>
    <w:rsid w:val="00797DAB"/>
    <w:rsid w:val="007A1F26"/>
    <w:rsid w:val="007A3D62"/>
    <w:rsid w:val="007A442C"/>
    <w:rsid w:val="007A5BBF"/>
    <w:rsid w:val="007A5ED8"/>
    <w:rsid w:val="007A608D"/>
    <w:rsid w:val="007B01ED"/>
    <w:rsid w:val="007B2960"/>
    <w:rsid w:val="007B3C3E"/>
    <w:rsid w:val="007B7417"/>
    <w:rsid w:val="007B7590"/>
    <w:rsid w:val="007B78DD"/>
    <w:rsid w:val="007C019C"/>
    <w:rsid w:val="007C36CD"/>
    <w:rsid w:val="007C3E4C"/>
    <w:rsid w:val="007C4154"/>
    <w:rsid w:val="007C548F"/>
    <w:rsid w:val="007C64B1"/>
    <w:rsid w:val="007D0A69"/>
    <w:rsid w:val="007D2D58"/>
    <w:rsid w:val="007D32F7"/>
    <w:rsid w:val="007D3A7A"/>
    <w:rsid w:val="007D51C4"/>
    <w:rsid w:val="007D6CEC"/>
    <w:rsid w:val="007D7354"/>
    <w:rsid w:val="007E36FA"/>
    <w:rsid w:val="007E44F8"/>
    <w:rsid w:val="007E46F1"/>
    <w:rsid w:val="007E4DE9"/>
    <w:rsid w:val="007E6187"/>
    <w:rsid w:val="007E6A63"/>
    <w:rsid w:val="007E6B16"/>
    <w:rsid w:val="007E70B3"/>
    <w:rsid w:val="007E7FC8"/>
    <w:rsid w:val="007F060B"/>
    <w:rsid w:val="007F1546"/>
    <w:rsid w:val="007F24AF"/>
    <w:rsid w:val="007F467E"/>
    <w:rsid w:val="007F5399"/>
    <w:rsid w:val="007F613C"/>
    <w:rsid w:val="00800A5B"/>
    <w:rsid w:val="0080261A"/>
    <w:rsid w:val="00802B24"/>
    <w:rsid w:val="008035B1"/>
    <w:rsid w:val="00803815"/>
    <w:rsid w:val="0080432E"/>
    <w:rsid w:val="00806101"/>
    <w:rsid w:val="00806165"/>
    <w:rsid w:val="00806A97"/>
    <w:rsid w:val="00807B9B"/>
    <w:rsid w:val="0081080D"/>
    <w:rsid w:val="00810D47"/>
    <w:rsid w:val="00811630"/>
    <w:rsid w:val="00812626"/>
    <w:rsid w:val="008127F5"/>
    <w:rsid w:val="00813EC5"/>
    <w:rsid w:val="0081545E"/>
    <w:rsid w:val="00816B1E"/>
    <w:rsid w:val="00817095"/>
    <w:rsid w:val="008176AA"/>
    <w:rsid w:val="008224AA"/>
    <w:rsid w:val="00822B84"/>
    <w:rsid w:val="00823F79"/>
    <w:rsid w:val="00824315"/>
    <w:rsid w:val="00824D05"/>
    <w:rsid w:val="00824FBF"/>
    <w:rsid w:val="0083058D"/>
    <w:rsid w:val="0083112D"/>
    <w:rsid w:val="00831532"/>
    <w:rsid w:val="00832E30"/>
    <w:rsid w:val="0083381D"/>
    <w:rsid w:val="00835654"/>
    <w:rsid w:val="00836329"/>
    <w:rsid w:val="00837A10"/>
    <w:rsid w:val="00840072"/>
    <w:rsid w:val="008407AF"/>
    <w:rsid w:val="00841D61"/>
    <w:rsid w:val="00842BD1"/>
    <w:rsid w:val="00843D2D"/>
    <w:rsid w:val="00844A05"/>
    <w:rsid w:val="00844CB6"/>
    <w:rsid w:val="00844F9B"/>
    <w:rsid w:val="00846347"/>
    <w:rsid w:val="00847051"/>
    <w:rsid w:val="0085009C"/>
    <w:rsid w:val="00852443"/>
    <w:rsid w:val="00854323"/>
    <w:rsid w:val="00854E29"/>
    <w:rsid w:val="008578C6"/>
    <w:rsid w:val="0086447F"/>
    <w:rsid w:val="00865520"/>
    <w:rsid w:val="0086779A"/>
    <w:rsid w:val="0087393A"/>
    <w:rsid w:val="00873BCF"/>
    <w:rsid w:val="00873CF8"/>
    <w:rsid w:val="00873F73"/>
    <w:rsid w:val="00875116"/>
    <w:rsid w:val="00875230"/>
    <w:rsid w:val="008753A4"/>
    <w:rsid w:val="008766AA"/>
    <w:rsid w:val="00881452"/>
    <w:rsid w:val="008818D6"/>
    <w:rsid w:val="00881EDF"/>
    <w:rsid w:val="00882FA2"/>
    <w:rsid w:val="0088351F"/>
    <w:rsid w:val="00883B48"/>
    <w:rsid w:val="00883C06"/>
    <w:rsid w:val="00883CBF"/>
    <w:rsid w:val="0088482A"/>
    <w:rsid w:val="00884F50"/>
    <w:rsid w:val="00885A08"/>
    <w:rsid w:val="00885AF8"/>
    <w:rsid w:val="008861C0"/>
    <w:rsid w:val="0088640A"/>
    <w:rsid w:val="008903F9"/>
    <w:rsid w:val="00891CA9"/>
    <w:rsid w:val="00892A81"/>
    <w:rsid w:val="00893C9C"/>
    <w:rsid w:val="00894138"/>
    <w:rsid w:val="008950BB"/>
    <w:rsid w:val="0089559B"/>
    <w:rsid w:val="00895A93"/>
    <w:rsid w:val="00897C88"/>
    <w:rsid w:val="008A07D3"/>
    <w:rsid w:val="008A09BE"/>
    <w:rsid w:val="008A1A56"/>
    <w:rsid w:val="008A2136"/>
    <w:rsid w:val="008A247E"/>
    <w:rsid w:val="008A264D"/>
    <w:rsid w:val="008A3780"/>
    <w:rsid w:val="008A40A8"/>
    <w:rsid w:val="008A4E0F"/>
    <w:rsid w:val="008A5512"/>
    <w:rsid w:val="008A5B3C"/>
    <w:rsid w:val="008A5B9E"/>
    <w:rsid w:val="008A6985"/>
    <w:rsid w:val="008A6B5A"/>
    <w:rsid w:val="008A7C9E"/>
    <w:rsid w:val="008B1168"/>
    <w:rsid w:val="008B14C6"/>
    <w:rsid w:val="008B1BB0"/>
    <w:rsid w:val="008B3CC2"/>
    <w:rsid w:val="008B3E45"/>
    <w:rsid w:val="008B4D33"/>
    <w:rsid w:val="008B53F6"/>
    <w:rsid w:val="008C0DBB"/>
    <w:rsid w:val="008C2A6E"/>
    <w:rsid w:val="008C50A2"/>
    <w:rsid w:val="008D1B99"/>
    <w:rsid w:val="008D23DF"/>
    <w:rsid w:val="008D3444"/>
    <w:rsid w:val="008D7A78"/>
    <w:rsid w:val="008E156C"/>
    <w:rsid w:val="008E215B"/>
    <w:rsid w:val="008E490E"/>
    <w:rsid w:val="008E6555"/>
    <w:rsid w:val="008E6E15"/>
    <w:rsid w:val="008E7B42"/>
    <w:rsid w:val="008F07AD"/>
    <w:rsid w:val="008F0B90"/>
    <w:rsid w:val="008F1630"/>
    <w:rsid w:val="008F1DFB"/>
    <w:rsid w:val="008F2A8A"/>
    <w:rsid w:val="008F4094"/>
    <w:rsid w:val="008F7954"/>
    <w:rsid w:val="009030E9"/>
    <w:rsid w:val="009031D6"/>
    <w:rsid w:val="009052B1"/>
    <w:rsid w:val="009053B1"/>
    <w:rsid w:val="0090631C"/>
    <w:rsid w:val="00906878"/>
    <w:rsid w:val="009079E4"/>
    <w:rsid w:val="00907AB8"/>
    <w:rsid w:val="0091005D"/>
    <w:rsid w:val="009109F3"/>
    <w:rsid w:val="00910B49"/>
    <w:rsid w:val="00911D9F"/>
    <w:rsid w:val="009141A2"/>
    <w:rsid w:val="00914D24"/>
    <w:rsid w:val="009159A9"/>
    <w:rsid w:val="0092069F"/>
    <w:rsid w:val="00924E7C"/>
    <w:rsid w:val="009251BA"/>
    <w:rsid w:val="00925BB1"/>
    <w:rsid w:val="00926568"/>
    <w:rsid w:val="00926919"/>
    <w:rsid w:val="00927A4D"/>
    <w:rsid w:val="00932074"/>
    <w:rsid w:val="00932C18"/>
    <w:rsid w:val="00935E49"/>
    <w:rsid w:val="00935FF0"/>
    <w:rsid w:val="009368E9"/>
    <w:rsid w:val="009427FE"/>
    <w:rsid w:val="0094364F"/>
    <w:rsid w:val="00944701"/>
    <w:rsid w:val="009452A0"/>
    <w:rsid w:val="00946141"/>
    <w:rsid w:val="0095029D"/>
    <w:rsid w:val="00952964"/>
    <w:rsid w:val="009536AC"/>
    <w:rsid w:val="00953957"/>
    <w:rsid w:val="00956A4D"/>
    <w:rsid w:val="00957008"/>
    <w:rsid w:val="00957DC5"/>
    <w:rsid w:val="009613D0"/>
    <w:rsid w:val="009645E3"/>
    <w:rsid w:val="0096493E"/>
    <w:rsid w:val="00965567"/>
    <w:rsid w:val="009657B3"/>
    <w:rsid w:val="00965DA4"/>
    <w:rsid w:val="0096687E"/>
    <w:rsid w:val="00966DB8"/>
    <w:rsid w:val="00967245"/>
    <w:rsid w:val="00967B66"/>
    <w:rsid w:val="00967FDB"/>
    <w:rsid w:val="0097031C"/>
    <w:rsid w:val="00974BB6"/>
    <w:rsid w:val="00976AF3"/>
    <w:rsid w:val="0097711F"/>
    <w:rsid w:val="00982F6A"/>
    <w:rsid w:val="00986265"/>
    <w:rsid w:val="009869E5"/>
    <w:rsid w:val="00986C58"/>
    <w:rsid w:val="00987D30"/>
    <w:rsid w:val="009928C6"/>
    <w:rsid w:val="00993194"/>
    <w:rsid w:val="00993C57"/>
    <w:rsid w:val="00993FC5"/>
    <w:rsid w:val="009944B8"/>
    <w:rsid w:val="0099467B"/>
    <w:rsid w:val="00995170"/>
    <w:rsid w:val="00995AE0"/>
    <w:rsid w:val="00996304"/>
    <w:rsid w:val="0099678B"/>
    <w:rsid w:val="009971BC"/>
    <w:rsid w:val="009A1F5F"/>
    <w:rsid w:val="009A3027"/>
    <w:rsid w:val="009A3341"/>
    <w:rsid w:val="009A3D0E"/>
    <w:rsid w:val="009A4BD1"/>
    <w:rsid w:val="009A5E45"/>
    <w:rsid w:val="009A65C1"/>
    <w:rsid w:val="009B1212"/>
    <w:rsid w:val="009B19D7"/>
    <w:rsid w:val="009B1D71"/>
    <w:rsid w:val="009B398C"/>
    <w:rsid w:val="009B651F"/>
    <w:rsid w:val="009B68D2"/>
    <w:rsid w:val="009B7DF4"/>
    <w:rsid w:val="009C073F"/>
    <w:rsid w:val="009C15E4"/>
    <w:rsid w:val="009C3D59"/>
    <w:rsid w:val="009C4325"/>
    <w:rsid w:val="009C483A"/>
    <w:rsid w:val="009C5C1A"/>
    <w:rsid w:val="009C6481"/>
    <w:rsid w:val="009C66E5"/>
    <w:rsid w:val="009D0346"/>
    <w:rsid w:val="009D3C1C"/>
    <w:rsid w:val="009D4439"/>
    <w:rsid w:val="009D5F70"/>
    <w:rsid w:val="009D5FED"/>
    <w:rsid w:val="009D73CD"/>
    <w:rsid w:val="009E0DB8"/>
    <w:rsid w:val="009E13A5"/>
    <w:rsid w:val="009E1FAF"/>
    <w:rsid w:val="009E242C"/>
    <w:rsid w:val="009E3B2A"/>
    <w:rsid w:val="009E43BF"/>
    <w:rsid w:val="009E4D46"/>
    <w:rsid w:val="009E4E75"/>
    <w:rsid w:val="009E6E0E"/>
    <w:rsid w:val="009F13AF"/>
    <w:rsid w:val="009F4966"/>
    <w:rsid w:val="009F49CC"/>
    <w:rsid w:val="009F49ED"/>
    <w:rsid w:val="009F53F6"/>
    <w:rsid w:val="009F5C82"/>
    <w:rsid w:val="009F6FC9"/>
    <w:rsid w:val="00A0259E"/>
    <w:rsid w:val="00A03DF6"/>
    <w:rsid w:val="00A03FCF"/>
    <w:rsid w:val="00A04923"/>
    <w:rsid w:val="00A0674E"/>
    <w:rsid w:val="00A07AF3"/>
    <w:rsid w:val="00A104EA"/>
    <w:rsid w:val="00A106B9"/>
    <w:rsid w:val="00A13843"/>
    <w:rsid w:val="00A15748"/>
    <w:rsid w:val="00A171DF"/>
    <w:rsid w:val="00A1766D"/>
    <w:rsid w:val="00A17B71"/>
    <w:rsid w:val="00A20E60"/>
    <w:rsid w:val="00A22B7C"/>
    <w:rsid w:val="00A249E4"/>
    <w:rsid w:val="00A25FC9"/>
    <w:rsid w:val="00A27256"/>
    <w:rsid w:val="00A27C70"/>
    <w:rsid w:val="00A31A83"/>
    <w:rsid w:val="00A31B6D"/>
    <w:rsid w:val="00A31BB3"/>
    <w:rsid w:val="00A332AC"/>
    <w:rsid w:val="00A33621"/>
    <w:rsid w:val="00A33A2F"/>
    <w:rsid w:val="00A33B49"/>
    <w:rsid w:val="00A34CE5"/>
    <w:rsid w:val="00A3638E"/>
    <w:rsid w:val="00A36758"/>
    <w:rsid w:val="00A414EC"/>
    <w:rsid w:val="00A43F80"/>
    <w:rsid w:val="00A4465B"/>
    <w:rsid w:val="00A44970"/>
    <w:rsid w:val="00A47A87"/>
    <w:rsid w:val="00A5045C"/>
    <w:rsid w:val="00A510DE"/>
    <w:rsid w:val="00A516F8"/>
    <w:rsid w:val="00A54106"/>
    <w:rsid w:val="00A543A5"/>
    <w:rsid w:val="00A54623"/>
    <w:rsid w:val="00A55800"/>
    <w:rsid w:val="00A57D4C"/>
    <w:rsid w:val="00A60DD9"/>
    <w:rsid w:val="00A616E8"/>
    <w:rsid w:val="00A621BF"/>
    <w:rsid w:val="00A6233E"/>
    <w:rsid w:val="00A62703"/>
    <w:rsid w:val="00A63198"/>
    <w:rsid w:val="00A63259"/>
    <w:rsid w:val="00A641A7"/>
    <w:rsid w:val="00A66622"/>
    <w:rsid w:val="00A7132D"/>
    <w:rsid w:val="00A721E0"/>
    <w:rsid w:val="00A7386E"/>
    <w:rsid w:val="00A73EE5"/>
    <w:rsid w:val="00A74AE5"/>
    <w:rsid w:val="00A767AE"/>
    <w:rsid w:val="00A80458"/>
    <w:rsid w:val="00A826CF"/>
    <w:rsid w:val="00A83E1C"/>
    <w:rsid w:val="00A863C1"/>
    <w:rsid w:val="00A900A5"/>
    <w:rsid w:val="00A90997"/>
    <w:rsid w:val="00A922B7"/>
    <w:rsid w:val="00A937C0"/>
    <w:rsid w:val="00A95807"/>
    <w:rsid w:val="00A9686D"/>
    <w:rsid w:val="00A968A5"/>
    <w:rsid w:val="00A96DF8"/>
    <w:rsid w:val="00AA0555"/>
    <w:rsid w:val="00AA1B2C"/>
    <w:rsid w:val="00AA30D7"/>
    <w:rsid w:val="00AA3E3C"/>
    <w:rsid w:val="00AA5118"/>
    <w:rsid w:val="00AA5F3A"/>
    <w:rsid w:val="00AA6056"/>
    <w:rsid w:val="00AA71F0"/>
    <w:rsid w:val="00AA757C"/>
    <w:rsid w:val="00AA7EEA"/>
    <w:rsid w:val="00AB0F0D"/>
    <w:rsid w:val="00AB102C"/>
    <w:rsid w:val="00AB1030"/>
    <w:rsid w:val="00AB10C4"/>
    <w:rsid w:val="00AB3148"/>
    <w:rsid w:val="00AB3FAE"/>
    <w:rsid w:val="00AB492F"/>
    <w:rsid w:val="00AB7261"/>
    <w:rsid w:val="00AC0EB2"/>
    <w:rsid w:val="00AC1E05"/>
    <w:rsid w:val="00AC252A"/>
    <w:rsid w:val="00AC30E1"/>
    <w:rsid w:val="00AC37E7"/>
    <w:rsid w:val="00AC644C"/>
    <w:rsid w:val="00AC6C55"/>
    <w:rsid w:val="00AC7D1F"/>
    <w:rsid w:val="00AC7E44"/>
    <w:rsid w:val="00AD0E56"/>
    <w:rsid w:val="00AD1311"/>
    <w:rsid w:val="00AD2432"/>
    <w:rsid w:val="00AD3ED2"/>
    <w:rsid w:val="00AD5689"/>
    <w:rsid w:val="00AD5789"/>
    <w:rsid w:val="00AD6B86"/>
    <w:rsid w:val="00AD6D2A"/>
    <w:rsid w:val="00AD7135"/>
    <w:rsid w:val="00AD772D"/>
    <w:rsid w:val="00AE09B2"/>
    <w:rsid w:val="00AE09DE"/>
    <w:rsid w:val="00AE0A0B"/>
    <w:rsid w:val="00AE22D2"/>
    <w:rsid w:val="00AE321A"/>
    <w:rsid w:val="00AE3977"/>
    <w:rsid w:val="00AE43AE"/>
    <w:rsid w:val="00AF049F"/>
    <w:rsid w:val="00AF0880"/>
    <w:rsid w:val="00AF233F"/>
    <w:rsid w:val="00AF35C2"/>
    <w:rsid w:val="00AF53F7"/>
    <w:rsid w:val="00AF5B96"/>
    <w:rsid w:val="00B002DD"/>
    <w:rsid w:val="00B0431A"/>
    <w:rsid w:val="00B04E4E"/>
    <w:rsid w:val="00B05891"/>
    <w:rsid w:val="00B05B5B"/>
    <w:rsid w:val="00B05BC4"/>
    <w:rsid w:val="00B06F5F"/>
    <w:rsid w:val="00B10CD0"/>
    <w:rsid w:val="00B1722F"/>
    <w:rsid w:val="00B20F65"/>
    <w:rsid w:val="00B21A89"/>
    <w:rsid w:val="00B22FF0"/>
    <w:rsid w:val="00B24A7D"/>
    <w:rsid w:val="00B24B14"/>
    <w:rsid w:val="00B258FF"/>
    <w:rsid w:val="00B26CC4"/>
    <w:rsid w:val="00B26D24"/>
    <w:rsid w:val="00B324D7"/>
    <w:rsid w:val="00B32778"/>
    <w:rsid w:val="00B34952"/>
    <w:rsid w:val="00B35C3B"/>
    <w:rsid w:val="00B36064"/>
    <w:rsid w:val="00B40B5A"/>
    <w:rsid w:val="00B43255"/>
    <w:rsid w:val="00B44B7A"/>
    <w:rsid w:val="00B479E3"/>
    <w:rsid w:val="00B50E50"/>
    <w:rsid w:val="00B51552"/>
    <w:rsid w:val="00B548AE"/>
    <w:rsid w:val="00B5561F"/>
    <w:rsid w:val="00B5592C"/>
    <w:rsid w:val="00B55DB9"/>
    <w:rsid w:val="00B565D5"/>
    <w:rsid w:val="00B5714E"/>
    <w:rsid w:val="00B57A77"/>
    <w:rsid w:val="00B60189"/>
    <w:rsid w:val="00B6039C"/>
    <w:rsid w:val="00B6214E"/>
    <w:rsid w:val="00B62220"/>
    <w:rsid w:val="00B629D3"/>
    <w:rsid w:val="00B63FD9"/>
    <w:rsid w:val="00B67159"/>
    <w:rsid w:val="00B67210"/>
    <w:rsid w:val="00B67FE1"/>
    <w:rsid w:val="00B70153"/>
    <w:rsid w:val="00B707FC"/>
    <w:rsid w:val="00B73972"/>
    <w:rsid w:val="00B74FAE"/>
    <w:rsid w:val="00B763FC"/>
    <w:rsid w:val="00B76AE2"/>
    <w:rsid w:val="00B77958"/>
    <w:rsid w:val="00B7798F"/>
    <w:rsid w:val="00B77AA7"/>
    <w:rsid w:val="00B80BBA"/>
    <w:rsid w:val="00B8239D"/>
    <w:rsid w:val="00B83B97"/>
    <w:rsid w:val="00B84753"/>
    <w:rsid w:val="00B84A0E"/>
    <w:rsid w:val="00B8530E"/>
    <w:rsid w:val="00B90675"/>
    <w:rsid w:val="00B90698"/>
    <w:rsid w:val="00B91474"/>
    <w:rsid w:val="00B92AF9"/>
    <w:rsid w:val="00B93508"/>
    <w:rsid w:val="00B93CF8"/>
    <w:rsid w:val="00B9438D"/>
    <w:rsid w:val="00B9539A"/>
    <w:rsid w:val="00B96D58"/>
    <w:rsid w:val="00B9715C"/>
    <w:rsid w:val="00B97B20"/>
    <w:rsid w:val="00BA00DC"/>
    <w:rsid w:val="00BA1F22"/>
    <w:rsid w:val="00BA27B1"/>
    <w:rsid w:val="00BA2EB6"/>
    <w:rsid w:val="00BA33A3"/>
    <w:rsid w:val="00BA781C"/>
    <w:rsid w:val="00BA7B65"/>
    <w:rsid w:val="00BB2386"/>
    <w:rsid w:val="00BB2D00"/>
    <w:rsid w:val="00BB4650"/>
    <w:rsid w:val="00BB727E"/>
    <w:rsid w:val="00BC0432"/>
    <w:rsid w:val="00BC17B3"/>
    <w:rsid w:val="00BC3A9B"/>
    <w:rsid w:val="00BC5EED"/>
    <w:rsid w:val="00BC797C"/>
    <w:rsid w:val="00BD02B7"/>
    <w:rsid w:val="00BD1954"/>
    <w:rsid w:val="00BD3C02"/>
    <w:rsid w:val="00BD3C40"/>
    <w:rsid w:val="00BD3DE5"/>
    <w:rsid w:val="00BD4CD7"/>
    <w:rsid w:val="00BD5700"/>
    <w:rsid w:val="00BE0EE0"/>
    <w:rsid w:val="00BE2202"/>
    <w:rsid w:val="00BE580E"/>
    <w:rsid w:val="00BF0129"/>
    <w:rsid w:val="00BF1576"/>
    <w:rsid w:val="00BF1745"/>
    <w:rsid w:val="00BF17AD"/>
    <w:rsid w:val="00BF1C43"/>
    <w:rsid w:val="00BF209A"/>
    <w:rsid w:val="00BF28C2"/>
    <w:rsid w:val="00BF2CFA"/>
    <w:rsid w:val="00BF2E38"/>
    <w:rsid w:val="00BF31ED"/>
    <w:rsid w:val="00BF545B"/>
    <w:rsid w:val="00BF5836"/>
    <w:rsid w:val="00C0082B"/>
    <w:rsid w:val="00C0146A"/>
    <w:rsid w:val="00C03C1C"/>
    <w:rsid w:val="00C0494F"/>
    <w:rsid w:val="00C05808"/>
    <w:rsid w:val="00C071D9"/>
    <w:rsid w:val="00C07BEB"/>
    <w:rsid w:val="00C101C5"/>
    <w:rsid w:val="00C12C83"/>
    <w:rsid w:val="00C130E5"/>
    <w:rsid w:val="00C14FDD"/>
    <w:rsid w:val="00C1765C"/>
    <w:rsid w:val="00C211BC"/>
    <w:rsid w:val="00C220AB"/>
    <w:rsid w:val="00C255EC"/>
    <w:rsid w:val="00C33728"/>
    <w:rsid w:val="00C34436"/>
    <w:rsid w:val="00C34CBB"/>
    <w:rsid w:val="00C34DA2"/>
    <w:rsid w:val="00C35EFC"/>
    <w:rsid w:val="00C37B71"/>
    <w:rsid w:val="00C40CF1"/>
    <w:rsid w:val="00C419B0"/>
    <w:rsid w:val="00C419D7"/>
    <w:rsid w:val="00C42086"/>
    <w:rsid w:val="00C422FB"/>
    <w:rsid w:val="00C42CF1"/>
    <w:rsid w:val="00C43521"/>
    <w:rsid w:val="00C43C67"/>
    <w:rsid w:val="00C45FDB"/>
    <w:rsid w:val="00C46AF8"/>
    <w:rsid w:val="00C507DD"/>
    <w:rsid w:val="00C51BD6"/>
    <w:rsid w:val="00C5793C"/>
    <w:rsid w:val="00C57FB7"/>
    <w:rsid w:val="00C64ACE"/>
    <w:rsid w:val="00C64EC7"/>
    <w:rsid w:val="00C65DBD"/>
    <w:rsid w:val="00C67675"/>
    <w:rsid w:val="00C67ADB"/>
    <w:rsid w:val="00C67C21"/>
    <w:rsid w:val="00C702EA"/>
    <w:rsid w:val="00C70550"/>
    <w:rsid w:val="00C705AC"/>
    <w:rsid w:val="00C70B03"/>
    <w:rsid w:val="00C717B2"/>
    <w:rsid w:val="00C74FCD"/>
    <w:rsid w:val="00C76C68"/>
    <w:rsid w:val="00C80243"/>
    <w:rsid w:val="00C81BAF"/>
    <w:rsid w:val="00C829AC"/>
    <w:rsid w:val="00C82E4A"/>
    <w:rsid w:val="00C84A3A"/>
    <w:rsid w:val="00C85453"/>
    <w:rsid w:val="00C86FFD"/>
    <w:rsid w:val="00C879B0"/>
    <w:rsid w:val="00C91997"/>
    <w:rsid w:val="00C92DC1"/>
    <w:rsid w:val="00C9308F"/>
    <w:rsid w:val="00C954F3"/>
    <w:rsid w:val="00C95770"/>
    <w:rsid w:val="00C96179"/>
    <w:rsid w:val="00C9633D"/>
    <w:rsid w:val="00C96D72"/>
    <w:rsid w:val="00C97B07"/>
    <w:rsid w:val="00CA02D8"/>
    <w:rsid w:val="00CA0900"/>
    <w:rsid w:val="00CA1BAF"/>
    <w:rsid w:val="00CA33F3"/>
    <w:rsid w:val="00CA5ABC"/>
    <w:rsid w:val="00CA7DC8"/>
    <w:rsid w:val="00CB0BB6"/>
    <w:rsid w:val="00CB1A3E"/>
    <w:rsid w:val="00CB2DE4"/>
    <w:rsid w:val="00CB35D1"/>
    <w:rsid w:val="00CB3B57"/>
    <w:rsid w:val="00CB5121"/>
    <w:rsid w:val="00CB73F4"/>
    <w:rsid w:val="00CC022C"/>
    <w:rsid w:val="00CC0589"/>
    <w:rsid w:val="00CC21C2"/>
    <w:rsid w:val="00CC2B3C"/>
    <w:rsid w:val="00CC3C66"/>
    <w:rsid w:val="00CC413C"/>
    <w:rsid w:val="00CC4667"/>
    <w:rsid w:val="00CC6DAB"/>
    <w:rsid w:val="00CC7E65"/>
    <w:rsid w:val="00CD0C21"/>
    <w:rsid w:val="00CD0F28"/>
    <w:rsid w:val="00CD1A3F"/>
    <w:rsid w:val="00CD40D1"/>
    <w:rsid w:val="00CD628F"/>
    <w:rsid w:val="00CD7BC6"/>
    <w:rsid w:val="00CE08AD"/>
    <w:rsid w:val="00CE0FFE"/>
    <w:rsid w:val="00CE1098"/>
    <w:rsid w:val="00CE165C"/>
    <w:rsid w:val="00CE2636"/>
    <w:rsid w:val="00CE4837"/>
    <w:rsid w:val="00CE48D6"/>
    <w:rsid w:val="00CE4FD5"/>
    <w:rsid w:val="00CE5AFF"/>
    <w:rsid w:val="00CE659B"/>
    <w:rsid w:val="00CE6AD9"/>
    <w:rsid w:val="00CE6AFE"/>
    <w:rsid w:val="00CE7005"/>
    <w:rsid w:val="00CF06EE"/>
    <w:rsid w:val="00CF1F73"/>
    <w:rsid w:val="00CF4B44"/>
    <w:rsid w:val="00CF6513"/>
    <w:rsid w:val="00D007B7"/>
    <w:rsid w:val="00D00C2C"/>
    <w:rsid w:val="00D02A3B"/>
    <w:rsid w:val="00D05E7A"/>
    <w:rsid w:val="00D06960"/>
    <w:rsid w:val="00D130F0"/>
    <w:rsid w:val="00D14D70"/>
    <w:rsid w:val="00D14EF9"/>
    <w:rsid w:val="00D16E4C"/>
    <w:rsid w:val="00D17E0B"/>
    <w:rsid w:val="00D234E1"/>
    <w:rsid w:val="00D252BA"/>
    <w:rsid w:val="00D252CE"/>
    <w:rsid w:val="00D27F68"/>
    <w:rsid w:val="00D30626"/>
    <w:rsid w:val="00D3479A"/>
    <w:rsid w:val="00D34AF5"/>
    <w:rsid w:val="00D3545E"/>
    <w:rsid w:val="00D377C3"/>
    <w:rsid w:val="00D40B8F"/>
    <w:rsid w:val="00D40CC4"/>
    <w:rsid w:val="00D418CE"/>
    <w:rsid w:val="00D41C3F"/>
    <w:rsid w:val="00D43178"/>
    <w:rsid w:val="00D43F4A"/>
    <w:rsid w:val="00D44160"/>
    <w:rsid w:val="00D447DF"/>
    <w:rsid w:val="00D44EE7"/>
    <w:rsid w:val="00D45372"/>
    <w:rsid w:val="00D46945"/>
    <w:rsid w:val="00D46F65"/>
    <w:rsid w:val="00D4772D"/>
    <w:rsid w:val="00D478AB"/>
    <w:rsid w:val="00D47ADE"/>
    <w:rsid w:val="00D51613"/>
    <w:rsid w:val="00D516D0"/>
    <w:rsid w:val="00D51CBC"/>
    <w:rsid w:val="00D547CB"/>
    <w:rsid w:val="00D54AA1"/>
    <w:rsid w:val="00D55C79"/>
    <w:rsid w:val="00D57ABC"/>
    <w:rsid w:val="00D57F75"/>
    <w:rsid w:val="00D607BF"/>
    <w:rsid w:val="00D615D3"/>
    <w:rsid w:val="00D64AD2"/>
    <w:rsid w:val="00D64FF3"/>
    <w:rsid w:val="00D66AEF"/>
    <w:rsid w:val="00D66B3C"/>
    <w:rsid w:val="00D67969"/>
    <w:rsid w:val="00D70A6E"/>
    <w:rsid w:val="00D711A0"/>
    <w:rsid w:val="00D7278E"/>
    <w:rsid w:val="00D731D3"/>
    <w:rsid w:val="00D73AD8"/>
    <w:rsid w:val="00D74B04"/>
    <w:rsid w:val="00D75BFC"/>
    <w:rsid w:val="00D76BFB"/>
    <w:rsid w:val="00D8004E"/>
    <w:rsid w:val="00D80CAE"/>
    <w:rsid w:val="00D80D5E"/>
    <w:rsid w:val="00D811DF"/>
    <w:rsid w:val="00D83B0D"/>
    <w:rsid w:val="00D8438D"/>
    <w:rsid w:val="00D857A6"/>
    <w:rsid w:val="00D85CC7"/>
    <w:rsid w:val="00D86054"/>
    <w:rsid w:val="00D86821"/>
    <w:rsid w:val="00D86ABE"/>
    <w:rsid w:val="00D90B25"/>
    <w:rsid w:val="00D918A3"/>
    <w:rsid w:val="00D92D00"/>
    <w:rsid w:val="00D948DC"/>
    <w:rsid w:val="00D96739"/>
    <w:rsid w:val="00D976A0"/>
    <w:rsid w:val="00D979B0"/>
    <w:rsid w:val="00DA0E90"/>
    <w:rsid w:val="00DA20B0"/>
    <w:rsid w:val="00DA2E90"/>
    <w:rsid w:val="00DA3667"/>
    <w:rsid w:val="00DA4D93"/>
    <w:rsid w:val="00DA57EE"/>
    <w:rsid w:val="00DB0560"/>
    <w:rsid w:val="00DB3BD5"/>
    <w:rsid w:val="00DB4380"/>
    <w:rsid w:val="00DB4BFE"/>
    <w:rsid w:val="00DB6211"/>
    <w:rsid w:val="00DB6319"/>
    <w:rsid w:val="00DB68CD"/>
    <w:rsid w:val="00DB6DE0"/>
    <w:rsid w:val="00DC0462"/>
    <w:rsid w:val="00DC0DFD"/>
    <w:rsid w:val="00DC1EF3"/>
    <w:rsid w:val="00DC2402"/>
    <w:rsid w:val="00DC3115"/>
    <w:rsid w:val="00DC5EAE"/>
    <w:rsid w:val="00DC62BC"/>
    <w:rsid w:val="00DD0B44"/>
    <w:rsid w:val="00DD0DDF"/>
    <w:rsid w:val="00DD1C53"/>
    <w:rsid w:val="00DD5177"/>
    <w:rsid w:val="00DE07AA"/>
    <w:rsid w:val="00DE0E11"/>
    <w:rsid w:val="00DE0F78"/>
    <w:rsid w:val="00DE16C4"/>
    <w:rsid w:val="00DE1BFB"/>
    <w:rsid w:val="00DE1E44"/>
    <w:rsid w:val="00DE4637"/>
    <w:rsid w:val="00DE47DB"/>
    <w:rsid w:val="00DE4814"/>
    <w:rsid w:val="00DE6330"/>
    <w:rsid w:val="00DE7195"/>
    <w:rsid w:val="00DF002E"/>
    <w:rsid w:val="00DF014E"/>
    <w:rsid w:val="00DF0538"/>
    <w:rsid w:val="00DF0A4D"/>
    <w:rsid w:val="00DF1F7D"/>
    <w:rsid w:val="00DF3729"/>
    <w:rsid w:val="00DF4B3F"/>
    <w:rsid w:val="00DF6395"/>
    <w:rsid w:val="00E018EA"/>
    <w:rsid w:val="00E03446"/>
    <w:rsid w:val="00E04153"/>
    <w:rsid w:val="00E0574B"/>
    <w:rsid w:val="00E07592"/>
    <w:rsid w:val="00E10A0B"/>
    <w:rsid w:val="00E10B71"/>
    <w:rsid w:val="00E11D15"/>
    <w:rsid w:val="00E12485"/>
    <w:rsid w:val="00E1265A"/>
    <w:rsid w:val="00E1336F"/>
    <w:rsid w:val="00E13D01"/>
    <w:rsid w:val="00E162F4"/>
    <w:rsid w:val="00E17D5B"/>
    <w:rsid w:val="00E218B1"/>
    <w:rsid w:val="00E23DC4"/>
    <w:rsid w:val="00E2411F"/>
    <w:rsid w:val="00E2521F"/>
    <w:rsid w:val="00E26F36"/>
    <w:rsid w:val="00E27D07"/>
    <w:rsid w:val="00E30D0B"/>
    <w:rsid w:val="00E30E61"/>
    <w:rsid w:val="00E319D5"/>
    <w:rsid w:val="00E33CE8"/>
    <w:rsid w:val="00E34AD2"/>
    <w:rsid w:val="00E420BF"/>
    <w:rsid w:val="00E42E33"/>
    <w:rsid w:val="00E440BF"/>
    <w:rsid w:val="00E44DB6"/>
    <w:rsid w:val="00E457F2"/>
    <w:rsid w:val="00E46798"/>
    <w:rsid w:val="00E47A83"/>
    <w:rsid w:val="00E50711"/>
    <w:rsid w:val="00E5167B"/>
    <w:rsid w:val="00E55BE1"/>
    <w:rsid w:val="00E56108"/>
    <w:rsid w:val="00E56373"/>
    <w:rsid w:val="00E570D6"/>
    <w:rsid w:val="00E57586"/>
    <w:rsid w:val="00E57F32"/>
    <w:rsid w:val="00E62AFC"/>
    <w:rsid w:val="00E62DB2"/>
    <w:rsid w:val="00E66312"/>
    <w:rsid w:val="00E6651B"/>
    <w:rsid w:val="00E67745"/>
    <w:rsid w:val="00E71A18"/>
    <w:rsid w:val="00E71A38"/>
    <w:rsid w:val="00E73932"/>
    <w:rsid w:val="00E77854"/>
    <w:rsid w:val="00E77C75"/>
    <w:rsid w:val="00E81300"/>
    <w:rsid w:val="00E83076"/>
    <w:rsid w:val="00E83539"/>
    <w:rsid w:val="00E83768"/>
    <w:rsid w:val="00E838B9"/>
    <w:rsid w:val="00E83F1B"/>
    <w:rsid w:val="00E84AD4"/>
    <w:rsid w:val="00E86795"/>
    <w:rsid w:val="00E912C1"/>
    <w:rsid w:val="00E9152B"/>
    <w:rsid w:val="00E92A14"/>
    <w:rsid w:val="00E935EF"/>
    <w:rsid w:val="00E93F91"/>
    <w:rsid w:val="00E95CDB"/>
    <w:rsid w:val="00E9675F"/>
    <w:rsid w:val="00EA04AA"/>
    <w:rsid w:val="00EA1C14"/>
    <w:rsid w:val="00EA55D6"/>
    <w:rsid w:val="00EA7895"/>
    <w:rsid w:val="00EB4286"/>
    <w:rsid w:val="00EB4C32"/>
    <w:rsid w:val="00EB53C7"/>
    <w:rsid w:val="00EB5836"/>
    <w:rsid w:val="00EB7991"/>
    <w:rsid w:val="00EC011A"/>
    <w:rsid w:val="00EC08A4"/>
    <w:rsid w:val="00EC17C6"/>
    <w:rsid w:val="00EC253E"/>
    <w:rsid w:val="00EC30C9"/>
    <w:rsid w:val="00EC382C"/>
    <w:rsid w:val="00EC496C"/>
    <w:rsid w:val="00EC4CD5"/>
    <w:rsid w:val="00EC6A23"/>
    <w:rsid w:val="00EC6E30"/>
    <w:rsid w:val="00EC7F7A"/>
    <w:rsid w:val="00ED0903"/>
    <w:rsid w:val="00ED33D0"/>
    <w:rsid w:val="00ED374E"/>
    <w:rsid w:val="00ED61BC"/>
    <w:rsid w:val="00ED65DA"/>
    <w:rsid w:val="00ED704E"/>
    <w:rsid w:val="00EE0282"/>
    <w:rsid w:val="00EE249A"/>
    <w:rsid w:val="00EE5D8D"/>
    <w:rsid w:val="00EF0D3D"/>
    <w:rsid w:val="00EF16DE"/>
    <w:rsid w:val="00EF1EA1"/>
    <w:rsid w:val="00EF24EE"/>
    <w:rsid w:val="00EF3284"/>
    <w:rsid w:val="00EF3700"/>
    <w:rsid w:val="00EF44E4"/>
    <w:rsid w:val="00EF50F9"/>
    <w:rsid w:val="00EF58A1"/>
    <w:rsid w:val="00EF5BD3"/>
    <w:rsid w:val="00EF71B9"/>
    <w:rsid w:val="00F01BCA"/>
    <w:rsid w:val="00F02D97"/>
    <w:rsid w:val="00F0319E"/>
    <w:rsid w:val="00F04504"/>
    <w:rsid w:val="00F06735"/>
    <w:rsid w:val="00F1090C"/>
    <w:rsid w:val="00F10F34"/>
    <w:rsid w:val="00F11DA6"/>
    <w:rsid w:val="00F16B30"/>
    <w:rsid w:val="00F17D34"/>
    <w:rsid w:val="00F20389"/>
    <w:rsid w:val="00F228C8"/>
    <w:rsid w:val="00F22BCE"/>
    <w:rsid w:val="00F231E6"/>
    <w:rsid w:val="00F24E59"/>
    <w:rsid w:val="00F2540F"/>
    <w:rsid w:val="00F25CFD"/>
    <w:rsid w:val="00F313BF"/>
    <w:rsid w:val="00F318B0"/>
    <w:rsid w:val="00F32775"/>
    <w:rsid w:val="00F32912"/>
    <w:rsid w:val="00F32A07"/>
    <w:rsid w:val="00F35715"/>
    <w:rsid w:val="00F36DDF"/>
    <w:rsid w:val="00F46E46"/>
    <w:rsid w:val="00F500EA"/>
    <w:rsid w:val="00F511C0"/>
    <w:rsid w:val="00F51F60"/>
    <w:rsid w:val="00F5458B"/>
    <w:rsid w:val="00F5558E"/>
    <w:rsid w:val="00F55B99"/>
    <w:rsid w:val="00F57727"/>
    <w:rsid w:val="00F6090B"/>
    <w:rsid w:val="00F61B10"/>
    <w:rsid w:val="00F634CA"/>
    <w:rsid w:val="00F63E1C"/>
    <w:rsid w:val="00F64B19"/>
    <w:rsid w:val="00F64F00"/>
    <w:rsid w:val="00F66048"/>
    <w:rsid w:val="00F66403"/>
    <w:rsid w:val="00F66F08"/>
    <w:rsid w:val="00F67A0B"/>
    <w:rsid w:val="00F7105E"/>
    <w:rsid w:val="00F74AE2"/>
    <w:rsid w:val="00F77E7C"/>
    <w:rsid w:val="00F81074"/>
    <w:rsid w:val="00F81667"/>
    <w:rsid w:val="00F826D4"/>
    <w:rsid w:val="00F848F7"/>
    <w:rsid w:val="00F8535E"/>
    <w:rsid w:val="00F8688D"/>
    <w:rsid w:val="00F94F2B"/>
    <w:rsid w:val="00F97E06"/>
    <w:rsid w:val="00FA24D2"/>
    <w:rsid w:val="00FA62C5"/>
    <w:rsid w:val="00FB0274"/>
    <w:rsid w:val="00FB12D7"/>
    <w:rsid w:val="00FB2182"/>
    <w:rsid w:val="00FB2726"/>
    <w:rsid w:val="00FB2C66"/>
    <w:rsid w:val="00FB3DFF"/>
    <w:rsid w:val="00FB623C"/>
    <w:rsid w:val="00FB73AF"/>
    <w:rsid w:val="00FC2EBF"/>
    <w:rsid w:val="00FC59B9"/>
    <w:rsid w:val="00FC5F45"/>
    <w:rsid w:val="00FC6C57"/>
    <w:rsid w:val="00FD2487"/>
    <w:rsid w:val="00FD29A9"/>
    <w:rsid w:val="00FD3D63"/>
    <w:rsid w:val="00FD41E0"/>
    <w:rsid w:val="00FD5014"/>
    <w:rsid w:val="00FD7C07"/>
    <w:rsid w:val="00FE0114"/>
    <w:rsid w:val="00FE1145"/>
    <w:rsid w:val="00FE2E52"/>
    <w:rsid w:val="00FE2F03"/>
    <w:rsid w:val="00FE3D8A"/>
    <w:rsid w:val="00FE6BE6"/>
    <w:rsid w:val="00FF0368"/>
    <w:rsid w:val="00FF1284"/>
    <w:rsid w:val="00FF30C3"/>
    <w:rsid w:val="00FF4937"/>
    <w:rsid w:val="00FF4980"/>
    <w:rsid w:val="00FF5C4A"/>
    <w:rsid w:val="00FF729D"/>
    <w:rsid w:val="77556B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8C0F6FA"/>
  <w15:docId w15:val="{C19021ED-449E-49ED-9E71-C9B585DF6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kern w:val="2"/>
      <w:sz w:val="22"/>
      <w:szCs w:val="22"/>
      <w14:ligatures w14:val="standardContextual"/>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ind w:left="576"/>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Pr>
      <w:b/>
      <w:bCs/>
    </w:rPr>
  </w:style>
  <w:style w:type="table" w:styleId="TableGrid">
    <w:name w:val="Table Grid"/>
    <w:basedOn w:val="TableNormal"/>
    <w:uiPriority w:val="39"/>
    <w:unhideWhenUsed/>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808080"/>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Revision1">
    <w:name w:val="Revision1"/>
    <w:hidden/>
    <w:uiPriority w:val="99"/>
    <w:semiHidden/>
    <w:qFormat/>
    <w:rPr>
      <w:kern w:val="2"/>
      <w:sz w:val="22"/>
      <w:szCs w:val="22"/>
      <w14:ligatures w14:val="standardContextual"/>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Pr>
      <w:kern w:val="2"/>
      <w:sz w:val="22"/>
      <w:szCs w:val="22"/>
      <w14:ligatures w14:val="standardContextual"/>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4B2C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0F86E-77F4-4751-A102-A3BB73831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37</Pages>
  <Words>60117</Words>
  <Characters>342670</Characters>
  <Application>Microsoft Office Word</Application>
  <DocSecurity>0</DocSecurity>
  <Lines>2855</Lines>
  <Paragraphs>80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0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wrencia</dc:creator>
  <cp:lastModifiedBy>SDI 1180</cp:lastModifiedBy>
  <cp:revision>16</cp:revision>
  <cp:lastPrinted>2025-03-19T09:58:00Z</cp:lastPrinted>
  <dcterms:created xsi:type="dcterms:W3CDTF">2026-01-22T16:11:00Z</dcterms:created>
  <dcterms:modified xsi:type="dcterms:W3CDTF">2026-01-2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vt:lpwstr>
  </property>
  <property fmtid="{D5CDD505-2E9C-101B-9397-08002B2CF9AE}" pid="21" name="Mendeley Recent Style Name 9_1">
    <vt:lpwstr>Polymer</vt:lpwstr>
  </property>
  <property fmtid="{D5CDD505-2E9C-101B-9397-08002B2CF9AE}" pid="22" name="Mendeley Document_1">
    <vt:lpwstr>True</vt:lpwstr>
  </property>
  <property fmtid="{D5CDD505-2E9C-101B-9397-08002B2CF9AE}" pid="23" name="Mendeley Unique User Id_1">
    <vt:lpwstr>63ba1285-9d1d-319e-b77c-121e33188d8e</vt:lpwstr>
  </property>
  <property fmtid="{D5CDD505-2E9C-101B-9397-08002B2CF9AE}" pid="24" name="Mendeley Citation Style_1">
    <vt:lpwstr>http://www.zotero.org/styles/apa</vt:lpwstr>
  </property>
  <property fmtid="{D5CDD505-2E9C-101B-9397-08002B2CF9AE}" pid="25" name="GrammarlyDocumentId">
    <vt:lpwstr>22a1a66a9f040c0f081382d46cf60ca28c1c195b5b09451509694113d8bb507c</vt:lpwstr>
  </property>
  <property fmtid="{D5CDD505-2E9C-101B-9397-08002B2CF9AE}" pid="26" name="KSOProductBuildVer">
    <vt:lpwstr>1033-12.2.0.23131</vt:lpwstr>
  </property>
  <property fmtid="{D5CDD505-2E9C-101B-9397-08002B2CF9AE}" pid="27" name="ICV">
    <vt:lpwstr>E0F2586E732B4FFAA8343B2696CE5119_12</vt:lpwstr>
  </property>
</Properties>
</file>